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5DB067" w14:textId="79D72510" w:rsidR="005D2049" w:rsidRPr="00ED6F27" w:rsidRDefault="00405C37" w:rsidP="007910A2">
      <w:pPr>
        <w:spacing w:line="360" w:lineRule="auto"/>
        <w:rPr>
          <w:rFonts w:ascii="Times New Roman" w:hAnsi="Times New Roman" w:cs="Times New Roman"/>
          <w:b/>
        </w:rPr>
      </w:pPr>
      <w:r w:rsidRPr="00ED6F27">
        <w:rPr>
          <w:rFonts w:ascii="Times New Roman" w:hAnsi="Times New Roman" w:cs="Times New Roman"/>
          <w:b/>
        </w:rPr>
        <w:t>P</w:t>
      </w:r>
      <w:r w:rsidR="00A87BB5" w:rsidRPr="00ED6F27">
        <w:rPr>
          <w:rFonts w:ascii="Times New Roman" w:hAnsi="Times New Roman" w:cs="Times New Roman"/>
          <w:b/>
        </w:rPr>
        <w:t>redict</w:t>
      </w:r>
      <w:r w:rsidRPr="00ED6F27">
        <w:rPr>
          <w:rFonts w:ascii="Times New Roman" w:hAnsi="Times New Roman" w:cs="Times New Roman"/>
          <w:b/>
        </w:rPr>
        <w:t xml:space="preserve">ing </w:t>
      </w:r>
      <w:r w:rsidR="002D6BCD" w:rsidRPr="00ED6F27">
        <w:rPr>
          <w:rFonts w:ascii="Times New Roman" w:hAnsi="Times New Roman" w:cs="Times New Roman"/>
          <w:b/>
        </w:rPr>
        <w:t xml:space="preserve">relapse </w:t>
      </w:r>
      <w:r w:rsidR="00A87BB5" w:rsidRPr="00ED6F27">
        <w:rPr>
          <w:rFonts w:ascii="Times New Roman" w:hAnsi="Times New Roman" w:cs="Times New Roman"/>
          <w:b/>
        </w:rPr>
        <w:t>or</w:t>
      </w:r>
      <w:r w:rsidRPr="00ED6F27">
        <w:rPr>
          <w:rFonts w:ascii="Times New Roman" w:hAnsi="Times New Roman" w:cs="Times New Roman"/>
          <w:b/>
        </w:rPr>
        <w:t xml:space="preserve"> recurrence of depression:</w:t>
      </w:r>
      <w:r w:rsidR="002D6BCD" w:rsidRPr="00ED6F27">
        <w:rPr>
          <w:rFonts w:ascii="Times New Roman" w:hAnsi="Times New Roman" w:cs="Times New Roman"/>
          <w:b/>
        </w:rPr>
        <w:t xml:space="preserve"> A systematic review of prognostic models</w:t>
      </w:r>
    </w:p>
    <w:p w14:paraId="47450DA6" w14:textId="77777777" w:rsidR="00352E46" w:rsidRPr="00ED6F27" w:rsidRDefault="00352E46">
      <w:pPr>
        <w:rPr>
          <w:rFonts w:ascii="Times New Roman" w:hAnsi="Times New Roman" w:cs="Times New Roman"/>
          <w:b/>
        </w:rPr>
      </w:pPr>
    </w:p>
    <w:p w14:paraId="268C2634" w14:textId="591216B3" w:rsidR="007910A2" w:rsidRPr="00ED6F27" w:rsidRDefault="007910A2" w:rsidP="007910A2">
      <w:pPr>
        <w:spacing w:line="360" w:lineRule="auto"/>
        <w:rPr>
          <w:rFonts w:ascii="Times New Roman" w:hAnsi="Times New Roman" w:cs="Times New Roman"/>
        </w:rPr>
      </w:pPr>
      <w:r w:rsidRPr="00ED6F27">
        <w:rPr>
          <w:rFonts w:ascii="Times New Roman" w:hAnsi="Times New Roman" w:cs="Times New Roman"/>
        </w:rPr>
        <w:t>Andrew S Moriarty</w:t>
      </w:r>
      <w:r w:rsidRPr="00ED6F27">
        <w:rPr>
          <w:rFonts w:ascii="Times New Roman" w:hAnsi="Times New Roman" w:cs="Times New Roman"/>
          <w:vertAlign w:val="superscript"/>
        </w:rPr>
        <w:t>1</w:t>
      </w:r>
      <w:proofErr w:type="gramStart"/>
      <w:r w:rsidRPr="00ED6F27">
        <w:rPr>
          <w:rFonts w:ascii="Times New Roman" w:hAnsi="Times New Roman" w:cs="Times New Roman"/>
          <w:vertAlign w:val="superscript"/>
        </w:rPr>
        <w:t>,2</w:t>
      </w:r>
      <w:proofErr w:type="gramEnd"/>
      <w:r w:rsidRPr="00ED6F27">
        <w:rPr>
          <w:rFonts w:ascii="Times New Roman" w:hAnsi="Times New Roman" w:cs="Times New Roman"/>
        </w:rPr>
        <w:t>, Nicholas Meader</w:t>
      </w:r>
      <w:r w:rsidRPr="00ED6F27">
        <w:rPr>
          <w:rFonts w:ascii="Times New Roman" w:hAnsi="Times New Roman" w:cs="Times New Roman"/>
          <w:vertAlign w:val="superscript"/>
        </w:rPr>
        <w:t>3,4</w:t>
      </w:r>
      <w:r w:rsidRPr="00ED6F27">
        <w:rPr>
          <w:rFonts w:ascii="Times New Roman" w:hAnsi="Times New Roman" w:cs="Times New Roman"/>
        </w:rPr>
        <w:t>, Kym IE Snell</w:t>
      </w:r>
      <w:r w:rsidRPr="00ED6F27">
        <w:rPr>
          <w:rFonts w:ascii="Times New Roman" w:hAnsi="Times New Roman" w:cs="Times New Roman"/>
          <w:vertAlign w:val="superscript"/>
        </w:rPr>
        <w:t>5</w:t>
      </w:r>
      <w:r w:rsidRPr="00ED6F27">
        <w:rPr>
          <w:rFonts w:ascii="Times New Roman" w:hAnsi="Times New Roman" w:cs="Times New Roman"/>
        </w:rPr>
        <w:t>, Richard D Riley</w:t>
      </w:r>
      <w:r w:rsidRPr="00ED6F27">
        <w:rPr>
          <w:rFonts w:ascii="Times New Roman" w:hAnsi="Times New Roman" w:cs="Times New Roman"/>
          <w:vertAlign w:val="superscript"/>
        </w:rPr>
        <w:t>5</w:t>
      </w:r>
      <w:r w:rsidRPr="00ED6F27">
        <w:rPr>
          <w:rFonts w:ascii="Times New Roman" w:hAnsi="Times New Roman" w:cs="Times New Roman"/>
        </w:rPr>
        <w:t>, Lewis W Paton</w:t>
      </w:r>
      <w:r w:rsidRPr="00ED6F27">
        <w:rPr>
          <w:rFonts w:ascii="Times New Roman" w:hAnsi="Times New Roman" w:cs="Times New Roman"/>
          <w:vertAlign w:val="superscript"/>
        </w:rPr>
        <w:t>1</w:t>
      </w:r>
      <w:r w:rsidRPr="00ED6F27">
        <w:rPr>
          <w:rFonts w:ascii="Times New Roman" w:hAnsi="Times New Roman" w:cs="Times New Roman"/>
        </w:rPr>
        <w:t xml:space="preserve">, </w:t>
      </w:r>
      <w:r w:rsidR="00B42E57" w:rsidRPr="00ED6F27">
        <w:rPr>
          <w:rFonts w:ascii="Times New Roman" w:hAnsi="Times New Roman" w:cs="Times New Roman"/>
        </w:rPr>
        <w:t>Sarah Dawson</w:t>
      </w:r>
      <w:r w:rsidR="0085074A" w:rsidRPr="00ED6F27">
        <w:rPr>
          <w:rFonts w:ascii="Times New Roman" w:hAnsi="Times New Roman" w:cs="Times New Roman"/>
          <w:vertAlign w:val="superscript"/>
        </w:rPr>
        <w:t>4,6</w:t>
      </w:r>
      <w:r w:rsidR="00B42E57" w:rsidRPr="00ED6F27">
        <w:rPr>
          <w:rFonts w:ascii="Times New Roman" w:hAnsi="Times New Roman" w:cs="Times New Roman"/>
        </w:rPr>
        <w:t>, Jessica Hendon</w:t>
      </w:r>
      <w:r w:rsidR="00B1110B" w:rsidRPr="00ED6F27">
        <w:rPr>
          <w:rFonts w:ascii="Times New Roman" w:hAnsi="Times New Roman" w:cs="Times New Roman"/>
          <w:vertAlign w:val="superscript"/>
        </w:rPr>
        <w:t>3,4</w:t>
      </w:r>
      <w:r w:rsidR="00B42E57" w:rsidRPr="00ED6F27">
        <w:rPr>
          <w:rFonts w:ascii="Times New Roman" w:hAnsi="Times New Roman" w:cs="Times New Roman"/>
        </w:rPr>
        <w:t xml:space="preserve">, </w:t>
      </w:r>
      <w:r w:rsidRPr="00ED6F27">
        <w:rPr>
          <w:rFonts w:ascii="Times New Roman" w:hAnsi="Times New Roman" w:cs="Times New Roman"/>
        </w:rPr>
        <w:t>Carolyn A Chew-Graham</w:t>
      </w:r>
      <w:r w:rsidR="00D418AC" w:rsidRPr="00ED6F27">
        <w:rPr>
          <w:rFonts w:ascii="Times New Roman" w:hAnsi="Times New Roman" w:cs="Times New Roman"/>
          <w:vertAlign w:val="superscript"/>
        </w:rPr>
        <w:t>7</w:t>
      </w:r>
      <w:r w:rsidRPr="00ED6F27">
        <w:rPr>
          <w:rFonts w:ascii="Times New Roman" w:hAnsi="Times New Roman" w:cs="Times New Roman"/>
        </w:rPr>
        <w:t>, Simon Gilbody</w:t>
      </w:r>
      <w:r w:rsidRPr="00ED6F27">
        <w:rPr>
          <w:rFonts w:ascii="Times New Roman" w:hAnsi="Times New Roman" w:cs="Times New Roman"/>
          <w:vertAlign w:val="superscript"/>
        </w:rPr>
        <w:t>1,2</w:t>
      </w:r>
      <w:r w:rsidRPr="00ED6F27">
        <w:rPr>
          <w:rFonts w:ascii="Times New Roman" w:hAnsi="Times New Roman" w:cs="Times New Roman"/>
        </w:rPr>
        <w:t>, Rachel Churchill</w:t>
      </w:r>
      <w:r w:rsidRPr="00ED6F27">
        <w:rPr>
          <w:rFonts w:ascii="Times New Roman" w:hAnsi="Times New Roman" w:cs="Times New Roman"/>
          <w:vertAlign w:val="superscript"/>
        </w:rPr>
        <w:t>3,4</w:t>
      </w:r>
      <w:r w:rsidRPr="00ED6F27">
        <w:rPr>
          <w:rFonts w:ascii="Times New Roman" w:hAnsi="Times New Roman" w:cs="Times New Roman"/>
        </w:rPr>
        <w:t>, Robert S Phillips</w:t>
      </w:r>
      <w:r w:rsidRPr="00ED6F27">
        <w:rPr>
          <w:rFonts w:ascii="Times New Roman" w:hAnsi="Times New Roman" w:cs="Times New Roman"/>
          <w:vertAlign w:val="superscript"/>
        </w:rPr>
        <w:t>3</w:t>
      </w:r>
      <w:r w:rsidRPr="00ED6F27">
        <w:rPr>
          <w:rFonts w:ascii="Times New Roman" w:hAnsi="Times New Roman" w:cs="Times New Roman"/>
        </w:rPr>
        <w:t xml:space="preserve">, </w:t>
      </w:r>
      <w:proofErr w:type="spellStart"/>
      <w:r w:rsidRPr="00ED6F27">
        <w:rPr>
          <w:rFonts w:ascii="Times New Roman" w:hAnsi="Times New Roman" w:cs="Times New Roman"/>
        </w:rPr>
        <w:t>Shehzad</w:t>
      </w:r>
      <w:proofErr w:type="spellEnd"/>
      <w:r w:rsidRPr="00ED6F27">
        <w:rPr>
          <w:rFonts w:ascii="Times New Roman" w:hAnsi="Times New Roman" w:cs="Times New Roman"/>
        </w:rPr>
        <w:t xml:space="preserve"> Ali</w:t>
      </w:r>
      <w:r w:rsidRPr="00ED6F27">
        <w:rPr>
          <w:rFonts w:ascii="Times New Roman" w:hAnsi="Times New Roman" w:cs="Times New Roman"/>
          <w:vertAlign w:val="superscript"/>
        </w:rPr>
        <w:t>1,</w:t>
      </w:r>
      <w:r w:rsidR="00D418AC" w:rsidRPr="00ED6F27">
        <w:rPr>
          <w:rFonts w:ascii="Times New Roman" w:hAnsi="Times New Roman" w:cs="Times New Roman"/>
          <w:vertAlign w:val="superscript"/>
        </w:rPr>
        <w:t>8</w:t>
      </w:r>
      <w:r w:rsidRPr="00ED6F27">
        <w:rPr>
          <w:rFonts w:ascii="Times New Roman" w:hAnsi="Times New Roman" w:cs="Times New Roman"/>
        </w:rPr>
        <w:t>, Dean McMillan</w:t>
      </w:r>
      <w:r w:rsidRPr="00ED6F27">
        <w:rPr>
          <w:rFonts w:ascii="Times New Roman" w:hAnsi="Times New Roman" w:cs="Times New Roman"/>
          <w:vertAlign w:val="superscript"/>
        </w:rPr>
        <w:t>1,2</w:t>
      </w:r>
    </w:p>
    <w:p w14:paraId="69A255E1" w14:textId="77777777" w:rsidR="007910A2" w:rsidRPr="00ED6F27" w:rsidRDefault="007910A2" w:rsidP="007910A2">
      <w:pPr>
        <w:spacing w:line="360" w:lineRule="auto"/>
        <w:rPr>
          <w:rFonts w:ascii="Times New Roman" w:hAnsi="Times New Roman" w:cs="Times New Roman"/>
        </w:rPr>
      </w:pPr>
    </w:p>
    <w:p w14:paraId="12825124" w14:textId="4C88F416" w:rsidR="009A4096" w:rsidRPr="00ED6F27" w:rsidRDefault="007910A2" w:rsidP="009A4096">
      <w:pPr>
        <w:pStyle w:val="ListParagraph"/>
        <w:numPr>
          <w:ilvl w:val="0"/>
          <w:numId w:val="1"/>
        </w:numPr>
        <w:spacing w:line="360" w:lineRule="auto"/>
        <w:rPr>
          <w:rFonts w:ascii="Times New Roman" w:hAnsi="Times New Roman" w:cs="Times New Roman"/>
        </w:rPr>
      </w:pPr>
      <w:r w:rsidRPr="00ED6F27">
        <w:rPr>
          <w:rFonts w:ascii="Times New Roman" w:hAnsi="Times New Roman" w:cs="Times New Roman"/>
        </w:rPr>
        <w:t>Mental Health and Addiction Research Group, Department of Health Science</w:t>
      </w:r>
      <w:r w:rsidR="009A4096" w:rsidRPr="00ED6F27">
        <w:rPr>
          <w:rFonts w:ascii="Times New Roman" w:hAnsi="Times New Roman" w:cs="Times New Roman"/>
        </w:rPr>
        <w:t>s, University of York, York, UK</w:t>
      </w:r>
    </w:p>
    <w:p w14:paraId="3BDAB37A" w14:textId="77777777" w:rsidR="009A4096" w:rsidRPr="00ED6F27" w:rsidRDefault="007910A2" w:rsidP="009A4096">
      <w:pPr>
        <w:pStyle w:val="ListParagraph"/>
        <w:numPr>
          <w:ilvl w:val="0"/>
          <w:numId w:val="1"/>
        </w:numPr>
        <w:spacing w:line="360" w:lineRule="auto"/>
        <w:rPr>
          <w:rFonts w:ascii="Times New Roman" w:hAnsi="Times New Roman" w:cs="Times New Roman"/>
        </w:rPr>
      </w:pPr>
      <w:r w:rsidRPr="00ED6F27">
        <w:rPr>
          <w:rFonts w:ascii="Times New Roman" w:hAnsi="Times New Roman" w:cs="Times New Roman"/>
        </w:rPr>
        <w:t>Hull York Medical Schoo</w:t>
      </w:r>
      <w:r w:rsidR="009A4096" w:rsidRPr="00ED6F27">
        <w:rPr>
          <w:rFonts w:ascii="Times New Roman" w:hAnsi="Times New Roman" w:cs="Times New Roman"/>
        </w:rPr>
        <w:t>l, University of York, York, UK</w:t>
      </w:r>
    </w:p>
    <w:p w14:paraId="302DAD86" w14:textId="77777777" w:rsidR="009A4096" w:rsidRPr="00ED6F27" w:rsidRDefault="007910A2" w:rsidP="009A4096">
      <w:pPr>
        <w:pStyle w:val="ListParagraph"/>
        <w:numPr>
          <w:ilvl w:val="0"/>
          <w:numId w:val="1"/>
        </w:numPr>
        <w:spacing w:line="360" w:lineRule="auto"/>
        <w:rPr>
          <w:rFonts w:ascii="Times New Roman" w:hAnsi="Times New Roman" w:cs="Times New Roman"/>
        </w:rPr>
      </w:pPr>
      <w:r w:rsidRPr="00ED6F27">
        <w:rPr>
          <w:rFonts w:ascii="Times New Roman" w:hAnsi="Times New Roman" w:cs="Times New Roman"/>
        </w:rPr>
        <w:t>Centre for Reviews and Disseminatio</w:t>
      </w:r>
      <w:r w:rsidR="009A4096" w:rsidRPr="00ED6F27">
        <w:rPr>
          <w:rFonts w:ascii="Times New Roman" w:hAnsi="Times New Roman" w:cs="Times New Roman"/>
        </w:rPr>
        <w:t>n, University of York, York, UK</w:t>
      </w:r>
    </w:p>
    <w:p w14:paraId="037E3483" w14:textId="77777777" w:rsidR="009A4096" w:rsidRPr="00ED6F27" w:rsidRDefault="007910A2" w:rsidP="009A4096">
      <w:pPr>
        <w:pStyle w:val="ListParagraph"/>
        <w:numPr>
          <w:ilvl w:val="0"/>
          <w:numId w:val="1"/>
        </w:numPr>
        <w:spacing w:line="360" w:lineRule="auto"/>
        <w:rPr>
          <w:rFonts w:ascii="Times New Roman" w:hAnsi="Times New Roman" w:cs="Times New Roman"/>
        </w:rPr>
      </w:pPr>
      <w:r w:rsidRPr="00ED6F27">
        <w:rPr>
          <w:rFonts w:ascii="Times New Roman" w:hAnsi="Times New Roman" w:cs="Times New Roman"/>
        </w:rPr>
        <w:t>Cochrane Common Mental Disorder</w:t>
      </w:r>
      <w:r w:rsidR="009A4096" w:rsidRPr="00ED6F27">
        <w:rPr>
          <w:rFonts w:ascii="Times New Roman" w:hAnsi="Times New Roman" w:cs="Times New Roman"/>
        </w:rPr>
        <w:t>s, University of York, York, UK</w:t>
      </w:r>
    </w:p>
    <w:p w14:paraId="1D149927" w14:textId="77777777" w:rsidR="009A4096" w:rsidRPr="00ED6F27" w:rsidRDefault="007910A2" w:rsidP="009A4096">
      <w:pPr>
        <w:pStyle w:val="ListParagraph"/>
        <w:numPr>
          <w:ilvl w:val="0"/>
          <w:numId w:val="1"/>
        </w:numPr>
        <w:spacing w:line="360" w:lineRule="auto"/>
        <w:rPr>
          <w:rFonts w:ascii="Times New Roman" w:hAnsi="Times New Roman" w:cs="Times New Roman"/>
        </w:rPr>
      </w:pPr>
      <w:r w:rsidRPr="00ED6F27">
        <w:rPr>
          <w:rFonts w:ascii="Times New Roman" w:hAnsi="Times New Roman" w:cs="Times New Roman"/>
        </w:rPr>
        <w:t>Centre for Prognosis Research, School of Medici</w:t>
      </w:r>
      <w:r w:rsidR="009A4096" w:rsidRPr="00ED6F27">
        <w:rPr>
          <w:rFonts w:ascii="Times New Roman" w:hAnsi="Times New Roman" w:cs="Times New Roman"/>
        </w:rPr>
        <w:t xml:space="preserve">ne, </w:t>
      </w:r>
      <w:proofErr w:type="spellStart"/>
      <w:r w:rsidR="009A4096" w:rsidRPr="00ED6F27">
        <w:rPr>
          <w:rFonts w:ascii="Times New Roman" w:hAnsi="Times New Roman" w:cs="Times New Roman"/>
        </w:rPr>
        <w:t>Keele</w:t>
      </w:r>
      <w:proofErr w:type="spellEnd"/>
      <w:r w:rsidR="009A4096" w:rsidRPr="00ED6F27">
        <w:rPr>
          <w:rFonts w:ascii="Times New Roman" w:hAnsi="Times New Roman" w:cs="Times New Roman"/>
        </w:rPr>
        <w:t xml:space="preserve"> University, </w:t>
      </w:r>
      <w:proofErr w:type="spellStart"/>
      <w:r w:rsidR="009A4096" w:rsidRPr="00ED6F27">
        <w:rPr>
          <w:rFonts w:ascii="Times New Roman" w:hAnsi="Times New Roman" w:cs="Times New Roman"/>
        </w:rPr>
        <w:t>Keele</w:t>
      </w:r>
      <w:proofErr w:type="spellEnd"/>
      <w:r w:rsidR="009A4096" w:rsidRPr="00ED6F27">
        <w:rPr>
          <w:rFonts w:ascii="Times New Roman" w:hAnsi="Times New Roman" w:cs="Times New Roman"/>
        </w:rPr>
        <w:t>, UK</w:t>
      </w:r>
    </w:p>
    <w:p w14:paraId="250F0767" w14:textId="11BE7F3C" w:rsidR="00D418AC" w:rsidRPr="00ED6F27" w:rsidRDefault="0085074A" w:rsidP="009A4096">
      <w:pPr>
        <w:pStyle w:val="ListParagraph"/>
        <w:numPr>
          <w:ilvl w:val="0"/>
          <w:numId w:val="1"/>
        </w:numPr>
        <w:spacing w:line="360" w:lineRule="auto"/>
        <w:rPr>
          <w:rFonts w:ascii="Times New Roman" w:hAnsi="Times New Roman" w:cs="Times New Roman"/>
        </w:rPr>
      </w:pPr>
      <w:r w:rsidRPr="00ED6F27">
        <w:rPr>
          <w:rFonts w:ascii="Times New Roman" w:hAnsi="Times New Roman" w:cs="Times New Roman"/>
        </w:rPr>
        <w:t>Bristol Medical School, University of Bristol, Bristol, UK</w:t>
      </w:r>
    </w:p>
    <w:p w14:paraId="341718F7" w14:textId="77777777" w:rsidR="009A4096" w:rsidRPr="00ED6F27" w:rsidRDefault="007910A2" w:rsidP="009A4096">
      <w:pPr>
        <w:pStyle w:val="ListParagraph"/>
        <w:numPr>
          <w:ilvl w:val="0"/>
          <w:numId w:val="1"/>
        </w:numPr>
        <w:spacing w:line="360" w:lineRule="auto"/>
        <w:rPr>
          <w:rFonts w:ascii="Times New Roman" w:hAnsi="Times New Roman" w:cs="Times New Roman"/>
        </w:rPr>
      </w:pPr>
      <w:r w:rsidRPr="00ED6F27">
        <w:rPr>
          <w:rFonts w:ascii="Times New Roman" w:hAnsi="Times New Roman" w:cs="Times New Roman"/>
        </w:rPr>
        <w:t>School of Medici</w:t>
      </w:r>
      <w:r w:rsidR="009A4096" w:rsidRPr="00ED6F27">
        <w:rPr>
          <w:rFonts w:ascii="Times New Roman" w:hAnsi="Times New Roman" w:cs="Times New Roman"/>
        </w:rPr>
        <w:t xml:space="preserve">ne, </w:t>
      </w:r>
      <w:proofErr w:type="spellStart"/>
      <w:r w:rsidR="009A4096" w:rsidRPr="00ED6F27">
        <w:rPr>
          <w:rFonts w:ascii="Times New Roman" w:hAnsi="Times New Roman" w:cs="Times New Roman"/>
        </w:rPr>
        <w:t>Keele</w:t>
      </w:r>
      <w:proofErr w:type="spellEnd"/>
      <w:r w:rsidR="009A4096" w:rsidRPr="00ED6F27">
        <w:rPr>
          <w:rFonts w:ascii="Times New Roman" w:hAnsi="Times New Roman" w:cs="Times New Roman"/>
        </w:rPr>
        <w:t xml:space="preserve"> University, </w:t>
      </w:r>
      <w:proofErr w:type="spellStart"/>
      <w:r w:rsidR="009A4096" w:rsidRPr="00ED6F27">
        <w:rPr>
          <w:rFonts w:ascii="Times New Roman" w:hAnsi="Times New Roman" w:cs="Times New Roman"/>
        </w:rPr>
        <w:t>Keele</w:t>
      </w:r>
      <w:proofErr w:type="spellEnd"/>
      <w:r w:rsidR="009A4096" w:rsidRPr="00ED6F27">
        <w:rPr>
          <w:rFonts w:ascii="Times New Roman" w:hAnsi="Times New Roman" w:cs="Times New Roman"/>
        </w:rPr>
        <w:t>, UK</w:t>
      </w:r>
    </w:p>
    <w:p w14:paraId="13C59366" w14:textId="752597E4" w:rsidR="007910A2" w:rsidRPr="00ED6F27" w:rsidRDefault="007910A2" w:rsidP="009A4096">
      <w:pPr>
        <w:pStyle w:val="ListParagraph"/>
        <w:numPr>
          <w:ilvl w:val="0"/>
          <w:numId w:val="1"/>
        </w:numPr>
        <w:spacing w:line="360" w:lineRule="auto"/>
        <w:rPr>
          <w:rFonts w:ascii="Times New Roman" w:hAnsi="Times New Roman" w:cs="Times New Roman"/>
        </w:rPr>
      </w:pPr>
      <w:r w:rsidRPr="00ED6F27">
        <w:rPr>
          <w:rFonts w:ascii="Times New Roman" w:hAnsi="Times New Roman" w:cs="Times New Roman"/>
        </w:rPr>
        <w:t xml:space="preserve">Department of Epidemiology and Biostatistics, </w:t>
      </w:r>
      <w:proofErr w:type="spellStart"/>
      <w:r w:rsidRPr="00ED6F27">
        <w:rPr>
          <w:rFonts w:ascii="Times New Roman" w:hAnsi="Times New Roman" w:cs="Times New Roman"/>
        </w:rPr>
        <w:t>Schulich</w:t>
      </w:r>
      <w:proofErr w:type="spellEnd"/>
      <w:r w:rsidRPr="00ED6F27">
        <w:rPr>
          <w:rFonts w:ascii="Times New Roman" w:hAnsi="Times New Roman" w:cs="Times New Roman"/>
        </w:rPr>
        <w:t xml:space="preserve"> School of Medicine &amp; Dentistry, Western University, London, Canada</w:t>
      </w:r>
    </w:p>
    <w:p w14:paraId="087A771A" w14:textId="77777777" w:rsidR="007910A2" w:rsidRPr="00ED6F27" w:rsidRDefault="007910A2">
      <w:pPr>
        <w:rPr>
          <w:rFonts w:ascii="Times New Roman" w:hAnsi="Times New Roman" w:cs="Times New Roman"/>
        </w:rPr>
      </w:pPr>
    </w:p>
    <w:p w14:paraId="349D7F54" w14:textId="77777777" w:rsidR="00352E46" w:rsidRPr="00ED6F27" w:rsidRDefault="00352E46">
      <w:pPr>
        <w:rPr>
          <w:rFonts w:ascii="Times New Roman" w:hAnsi="Times New Roman" w:cs="Times New Roman"/>
        </w:rPr>
      </w:pPr>
    </w:p>
    <w:p w14:paraId="6E4ADFD2" w14:textId="73C37D4A" w:rsidR="00896030" w:rsidRPr="00ED6F27" w:rsidRDefault="00896030" w:rsidP="00896030">
      <w:pPr>
        <w:spacing w:line="360" w:lineRule="auto"/>
        <w:rPr>
          <w:rFonts w:ascii="Times New Roman" w:hAnsi="Times New Roman" w:cs="Times New Roman"/>
        </w:rPr>
      </w:pPr>
      <w:r w:rsidRPr="00ED6F27">
        <w:rPr>
          <w:rFonts w:ascii="Times New Roman" w:hAnsi="Times New Roman" w:cs="Times New Roman"/>
        </w:rPr>
        <w:t xml:space="preserve">Corresponding author: Andrew S Moriarty, Mental Health and Addiction Research Group, Department of Health Sciences, University of York, York, UK. </w:t>
      </w:r>
      <w:hyperlink r:id="rId9" w:history="1">
        <w:r w:rsidRPr="00ED6F27">
          <w:rPr>
            <w:rStyle w:val="Hyperlink"/>
            <w:rFonts w:ascii="Times New Roman" w:hAnsi="Times New Roman" w:cs="Times New Roman"/>
          </w:rPr>
          <w:t>andrew.moriarty@york.ac.uk</w:t>
        </w:r>
      </w:hyperlink>
    </w:p>
    <w:p w14:paraId="35DCBA6E" w14:textId="77777777" w:rsidR="00896030" w:rsidRPr="00ED6F27" w:rsidRDefault="00896030" w:rsidP="00896030">
      <w:pPr>
        <w:spacing w:line="360" w:lineRule="auto"/>
        <w:rPr>
          <w:rFonts w:ascii="Times New Roman" w:hAnsi="Times New Roman" w:cs="Times New Roman"/>
        </w:rPr>
      </w:pPr>
    </w:p>
    <w:p w14:paraId="00330995" w14:textId="77777777" w:rsidR="00896030" w:rsidRPr="00ED6F27" w:rsidRDefault="00896030">
      <w:pPr>
        <w:rPr>
          <w:rFonts w:ascii="Times New Roman" w:hAnsi="Times New Roman" w:cs="Times New Roman"/>
        </w:rPr>
      </w:pPr>
    </w:p>
    <w:p w14:paraId="2421AFF7" w14:textId="77777777" w:rsidR="008842E6" w:rsidRPr="00ED6F27" w:rsidRDefault="008842E6" w:rsidP="006865FF">
      <w:pPr>
        <w:spacing w:line="480" w:lineRule="auto"/>
        <w:rPr>
          <w:rFonts w:ascii="Source Sans Pro" w:hAnsi="Source Sans Pro"/>
        </w:rPr>
      </w:pPr>
    </w:p>
    <w:p w14:paraId="55B06A0B" w14:textId="77777777" w:rsidR="000F0C9C" w:rsidRPr="00ED6F27" w:rsidRDefault="000F0C9C" w:rsidP="006865FF">
      <w:pPr>
        <w:spacing w:line="480" w:lineRule="auto"/>
        <w:rPr>
          <w:rFonts w:ascii="Source Sans Pro" w:hAnsi="Source Sans Pro"/>
        </w:rPr>
      </w:pPr>
    </w:p>
    <w:p w14:paraId="03F65635" w14:textId="77777777" w:rsidR="000F0C9C" w:rsidRPr="00ED6F27" w:rsidRDefault="000F0C9C" w:rsidP="006865FF">
      <w:pPr>
        <w:spacing w:line="480" w:lineRule="auto"/>
        <w:rPr>
          <w:rFonts w:ascii="Times New Roman" w:hAnsi="Times New Roman" w:cs="Times New Roman"/>
          <w:b/>
        </w:rPr>
      </w:pPr>
    </w:p>
    <w:p w14:paraId="3B685B97" w14:textId="77777777" w:rsidR="008842E6" w:rsidRPr="00ED6F27" w:rsidRDefault="008842E6" w:rsidP="006865FF">
      <w:pPr>
        <w:spacing w:line="480" w:lineRule="auto"/>
        <w:rPr>
          <w:rFonts w:ascii="Times New Roman" w:hAnsi="Times New Roman" w:cs="Times New Roman"/>
          <w:b/>
        </w:rPr>
      </w:pPr>
    </w:p>
    <w:p w14:paraId="2D8E86EC" w14:textId="77777777" w:rsidR="008842E6" w:rsidRPr="00ED6F27" w:rsidRDefault="008842E6" w:rsidP="006865FF">
      <w:pPr>
        <w:spacing w:line="480" w:lineRule="auto"/>
        <w:rPr>
          <w:rFonts w:ascii="Times New Roman" w:hAnsi="Times New Roman" w:cs="Times New Roman"/>
          <w:b/>
        </w:rPr>
      </w:pPr>
    </w:p>
    <w:p w14:paraId="4FDAE81F" w14:textId="77777777" w:rsidR="008842E6" w:rsidRPr="00ED6F27" w:rsidRDefault="008842E6" w:rsidP="006865FF">
      <w:pPr>
        <w:spacing w:line="480" w:lineRule="auto"/>
        <w:rPr>
          <w:rFonts w:ascii="Times New Roman" w:hAnsi="Times New Roman" w:cs="Times New Roman"/>
          <w:b/>
        </w:rPr>
      </w:pPr>
    </w:p>
    <w:p w14:paraId="1C07C5AE" w14:textId="77777777" w:rsidR="008842E6" w:rsidRPr="00ED6F27" w:rsidRDefault="008842E6" w:rsidP="006865FF">
      <w:pPr>
        <w:spacing w:line="480" w:lineRule="auto"/>
        <w:rPr>
          <w:rFonts w:ascii="Times New Roman" w:hAnsi="Times New Roman" w:cs="Times New Roman"/>
          <w:b/>
        </w:rPr>
      </w:pPr>
    </w:p>
    <w:p w14:paraId="71376492" w14:textId="77777777" w:rsidR="008842E6" w:rsidRPr="00ED6F27" w:rsidRDefault="008842E6" w:rsidP="006865FF">
      <w:pPr>
        <w:spacing w:line="480" w:lineRule="auto"/>
        <w:rPr>
          <w:rFonts w:ascii="Times New Roman" w:hAnsi="Times New Roman" w:cs="Times New Roman"/>
          <w:b/>
        </w:rPr>
      </w:pPr>
    </w:p>
    <w:p w14:paraId="7820C572" w14:textId="77777777" w:rsidR="007E5A66" w:rsidRPr="00ED6F27" w:rsidRDefault="007E5A66" w:rsidP="006865FF">
      <w:pPr>
        <w:spacing w:line="480" w:lineRule="auto"/>
        <w:rPr>
          <w:rFonts w:ascii="Times New Roman" w:hAnsi="Times New Roman" w:cs="Times New Roman"/>
        </w:rPr>
      </w:pPr>
      <w:r w:rsidRPr="00ED6F27">
        <w:rPr>
          <w:rFonts w:ascii="Times New Roman" w:hAnsi="Times New Roman" w:cs="Times New Roman"/>
          <w:b/>
        </w:rPr>
        <w:lastRenderedPageBreak/>
        <w:t>Relevance statement</w:t>
      </w:r>
    </w:p>
    <w:p w14:paraId="32AE80E3" w14:textId="77777777" w:rsidR="007E0F1B" w:rsidRPr="00ED6F27" w:rsidRDefault="007E0F1B" w:rsidP="006865FF">
      <w:pPr>
        <w:spacing w:line="480" w:lineRule="auto"/>
        <w:rPr>
          <w:rFonts w:ascii="Times New Roman" w:hAnsi="Times New Roman" w:cs="Times New Roman"/>
        </w:rPr>
      </w:pPr>
    </w:p>
    <w:p w14:paraId="6B93450D" w14:textId="69532B4D" w:rsidR="00D85ED0" w:rsidRPr="00ED6F27" w:rsidRDefault="00A74F73" w:rsidP="006865FF">
      <w:pPr>
        <w:spacing w:line="480" w:lineRule="auto"/>
        <w:rPr>
          <w:rFonts w:ascii="Times New Roman" w:hAnsi="Times New Roman" w:cs="Times New Roman"/>
        </w:rPr>
      </w:pPr>
      <w:r w:rsidRPr="00ED6F27">
        <w:rPr>
          <w:rFonts w:ascii="Times New Roman" w:hAnsi="Times New Roman" w:cs="Times New Roman"/>
        </w:rPr>
        <w:t>R</w:t>
      </w:r>
      <w:r w:rsidR="006865FF" w:rsidRPr="00ED6F27">
        <w:rPr>
          <w:rFonts w:ascii="Times New Roman" w:hAnsi="Times New Roman" w:cs="Times New Roman"/>
        </w:rPr>
        <w:t xml:space="preserve">elapse and recurrence of depression </w:t>
      </w:r>
      <w:r w:rsidRPr="00ED6F27">
        <w:rPr>
          <w:rFonts w:ascii="Times New Roman" w:hAnsi="Times New Roman" w:cs="Times New Roman"/>
        </w:rPr>
        <w:t>are common</w:t>
      </w:r>
      <w:r w:rsidR="004569A8" w:rsidRPr="00ED6F27">
        <w:rPr>
          <w:rFonts w:ascii="Times New Roman" w:hAnsi="Times New Roman" w:cs="Times New Roman"/>
        </w:rPr>
        <w:t>, contributing</w:t>
      </w:r>
      <w:r w:rsidR="006865FF" w:rsidRPr="00ED6F27">
        <w:rPr>
          <w:rFonts w:ascii="Times New Roman" w:hAnsi="Times New Roman" w:cs="Times New Roman"/>
        </w:rPr>
        <w:t xml:space="preserve"> to </w:t>
      </w:r>
      <w:r w:rsidRPr="00ED6F27">
        <w:rPr>
          <w:rFonts w:ascii="Times New Roman" w:hAnsi="Times New Roman" w:cs="Times New Roman"/>
        </w:rPr>
        <w:t xml:space="preserve">the overall associated </w:t>
      </w:r>
      <w:r w:rsidR="006865FF" w:rsidRPr="00ED6F27">
        <w:rPr>
          <w:rFonts w:ascii="Times New Roman" w:hAnsi="Times New Roman" w:cs="Times New Roman"/>
        </w:rPr>
        <w:t xml:space="preserve">morbidity and burden. An ability to accurately predict these </w:t>
      </w:r>
      <w:r w:rsidR="00B1110B" w:rsidRPr="00ED6F27">
        <w:rPr>
          <w:rFonts w:ascii="Times New Roman" w:hAnsi="Times New Roman" w:cs="Times New Roman"/>
        </w:rPr>
        <w:t xml:space="preserve">adverse </w:t>
      </w:r>
      <w:r w:rsidR="006865FF" w:rsidRPr="00ED6F27">
        <w:rPr>
          <w:rFonts w:ascii="Times New Roman" w:hAnsi="Times New Roman" w:cs="Times New Roman"/>
        </w:rPr>
        <w:t>o</w:t>
      </w:r>
      <w:r w:rsidR="008842E6" w:rsidRPr="00ED6F27">
        <w:rPr>
          <w:rFonts w:ascii="Times New Roman" w:hAnsi="Times New Roman" w:cs="Times New Roman"/>
        </w:rPr>
        <w:t xml:space="preserve">utcomes would facilitate </w:t>
      </w:r>
      <w:r w:rsidRPr="00ED6F27">
        <w:rPr>
          <w:rFonts w:ascii="Times New Roman" w:hAnsi="Times New Roman" w:cs="Times New Roman"/>
        </w:rPr>
        <w:t>longer-term</w:t>
      </w:r>
      <w:r w:rsidR="006865FF" w:rsidRPr="00ED6F27">
        <w:rPr>
          <w:rFonts w:ascii="Times New Roman" w:hAnsi="Times New Roman" w:cs="Times New Roman"/>
        </w:rPr>
        <w:t xml:space="preserve"> care of patients with depression by enabling a personalised approach to relapse prevention. </w:t>
      </w:r>
      <w:r w:rsidR="004569A8" w:rsidRPr="00ED6F27">
        <w:rPr>
          <w:rFonts w:ascii="Times New Roman" w:hAnsi="Times New Roman" w:cs="Times New Roman"/>
        </w:rPr>
        <w:t>We report</w:t>
      </w:r>
      <w:r w:rsidR="00261BD5" w:rsidRPr="00ED6F27">
        <w:rPr>
          <w:rFonts w:ascii="Times New Roman" w:hAnsi="Times New Roman" w:cs="Times New Roman"/>
        </w:rPr>
        <w:t xml:space="preserve"> </w:t>
      </w:r>
      <w:r w:rsidR="00B1110B" w:rsidRPr="00ED6F27">
        <w:rPr>
          <w:rFonts w:ascii="Times New Roman" w:hAnsi="Times New Roman" w:cs="Times New Roman"/>
        </w:rPr>
        <w:t xml:space="preserve">a systematic review of </w:t>
      </w:r>
      <w:r w:rsidR="00261BD5" w:rsidRPr="00ED6F27">
        <w:rPr>
          <w:rFonts w:ascii="Times New Roman" w:hAnsi="Times New Roman" w:cs="Times New Roman"/>
        </w:rPr>
        <w:t xml:space="preserve">prognostic models </w:t>
      </w:r>
      <w:r w:rsidR="00B1110B" w:rsidRPr="00ED6F27">
        <w:rPr>
          <w:rFonts w:ascii="Times New Roman" w:hAnsi="Times New Roman" w:cs="Times New Roman"/>
        </w:rPr>
        <w:t xml:space="preserve">for predicting relapse and recurrence. </w:t>
      </w:r>
      <w:r w:rsidR="0085074A" w:rsidRPr="00ED6F27">
        <w:rPr>
          <w:rFonts w:ascii="Times New Roman" w:hAnsi="Times New Roman" w:cs="Times New Roman"/>
        </w:rPr>
        <w:t xml:space="preserve">We have identified a need for </w:t>
      </w:r>
      <w:r w:rsidRPr="00ED6F27">
        <w:rPr>
          <w:rFonts w:ascii="Times New Roman" w:hAnsi="Times New Roman" w:cs="Times New Roman"/>
        </w:rPr>
        <w:t>improved</w:t>
      </w:r>
      <w:r w:rsidR="0085074A" w:rsidRPr="00ED6F27">
        <w:rPr>
          <w:rFonts w:ascii="Times New Roman" w:hAnsi="Times New Roman" w:cs="Times New Roman"/>
        </w:rPr>
        <w:t xml:space="preserve"> prediction tools and better quality prognosis research methods </w:t>
      </w:r>
      <w:r w:rsidRPr="00ED6F27">
        <w:rPr>
          <w:rFonts w:ascii="Times New Roman" w:hAnsi="Times New Roman" w:cs="Times New Roman"/>
        </w:rPr>
        <w:t>in this area.</w:t>
      </w:r>
      <w:r w:rsidR="004569A8" w:rsidRPr="00ED6F27">
        <w:rPr>
          <w:rFonts w:ascii="Times New Roman" w:hAnsi="Times New Roman" w:cs="Times New Roman"/>
        </w:rPr>
        <w:t xml:space="preserve"> Psychiatrists practise risk stratification as part of routine clinical care. Statistical prediction tools are only useful if they are developed and implemented with clinical input and based on clinical need.</w:t>
      </w:r>
      <w:r w:rsidR="00D85ED0" w:rsidRPr="00ED6F27">
        <w:rPr>
          <w:rFonts w:ascii="Times New Roman" w:hAnsi="Times New Roman" w:cs="Times New Roman"/>
        </w:rPr>
        <w:br w:type="page"/>
      </w:r>
    </w:p>
    <w:p w14:paraId="1177FAD4" w14:textId="1C4392EA" w:rsidR="00352E46" w:rsidRPr="00ED6F27" w:rsidRDefault="00352E46" w:rsidP="008842E6">
      <w:pPr>
        <w:spacing w:line="480" w:lineRule="auto"/>
        <w:rPr>
          <w:rFonts w:ascii="Times New Roman" w:hAnsi="Times New Roman" w:cs="Times New Roman"/>
          <w:b/>
        </w:rPr>
      </w:pPr>
      <w:r w:rsidRPr="00ED6F27">
        <w:rPr>
          <w:rFonts w:ascii="Times New Roman" w:hAnsi="Times New Roman" w:cs="Times New Roman"/>
          <w:b/>
        </w:rPr>
        <w:lastRenderedPageBreak/>
        <w:t>Abstract (250 words)</w:t>
      </w:r>
    </w:p>
    <w:p w14:paraId="42DE538F" w14:textId="77777777" w:rsidR="00352E46" w:rsidRPr="00ED6F27" w:rsidRDefault="00352E46" w:rsidP="008842E6">
      <w:pPr>
        <w:spacing w:line="480" w:lineRule="auto"/>
        <w:rPr>
          <w:rFonts w:ascii="Times New Roman" w:hAnsi="Times New Roman" w:cs="Times New Roman"/>
          <w:b/>
        </w:rPr>
      </w:pPr>
    </w:p>
    <w:p w14:paraId="3B9213BE" w14:textId="580DE61B" w:rsidR="00896030" w:rsidRPr="00ED6F27" w:rsidRDefault="00352E46" w:rsidP="008842E6">
      <w:pPr>
        <w:spacing w:line="480" w:lineRule="auto"/>
        <w:rPr>
          <w:rFonts w:ascii="Times New Roman" w:hAnsi="Times New Roman" w:cs="Times New Roman"/>
        </w:rPr>
      </w:pPr>
      <w:r w:rsidRPr="00ED6F27">
        <w:rPr>
          <w:rFonts w:ascii="Times New Roman" w:hAnsi="Times New Roman" w:cs="Times New Roman"/>
          <w:b/>
        </w:rPr>
        <w:t>Background:</w:t>
      </w:r>
      <w:r w:rsidR="00896030" w:rsidRPr="00ED6F27">
        <w:rPr>
          <w:rFonts w:ascii="Times New Roman" w:hAnsi="Times New Roman" w:cs="Times New Roman"/>
        </w:rPr>
        <w:t xml:space="preserve"> Relapse and recurrence </w:t>
      </w:r>
      <w:r w:rsidR="00D61AD6" w:rsidRPr="00ED6F27">
        <w:rPr>
          <w:rFonts w:ascii="Times New Roman" w:hAnsi="Times New Roman" w:cs="Times New Roman"/>
        </w:rPr>
        <w:t xml:space="preserve">of depression </w:t>
      </w:r>
      <w:r w:rsidR="00896030" w:rsidRPr="00ED6F27">
        <w:rPr>
          <w:rFonts w:ascii="Times New Roman" w:hAnsi="Times New Roman" w:cs="Times New Roman"/>
        </w:rPr>
        <w:t xml:space="preserve">are </w:t>
      </w:r>
      <w:r w:rsidR="00D61AD6" w:rsidRPr="00ED6F27">
        <w:rPr>
          <w:rFonts w:ascii="Times New Roman" w:hAnsi="Times New Roman" w:cs="Times New Roman"/>
        </w:rPr>
        <w:t>common,</w:t>
      </w:r>
      <w:r w:rsidR="00896030" w:rsidRPr="00ED6F27">
        <w:rPr>
          <w:rFonts w:ascii="Times New Roman" w:hAnsi="Times New Roman" w:cs="Times New Roman"/>
        </w:rPr>
        <w:t xml:space="preserve"> </w:t>
      </w:r>
      <w:r w:rsidR="008842E6" w:rsidRPr="00ED6F27">
        <w:rPr>
          <w:rFonts w:ascii="Times New Roman" w:hAnsi="Times New Roman" w:cs="Times New Roman"/>
        </w:rPr>
        <w:t>contributing to the overall burden of depression globally</w:t>
      </w:r>
      <w:r w:rsidR="00896030" w:rsidRPr="00ED6F27">
        <w:rPr>
          <w:rFonts w:ascii="Times New Roman" w:hAnsi="Times New Roman" w:cs="Times New Roman"/>
        </w:rPr>
        <w:t xml:space="preserve">. </w:t>
      </w:r>
      <w:r w:rsidR="009717B6" w:rsidRPr="00ED6F27">
        <w:rPr>
          <w:rFonts w:ascii="Times New Roman" w:hAnsi="Times New Roman" w:cs="Times New Roman"/>
        </w:rPr>
        <w:t>Accurate</w:t>
      </w:r>
      <w:r w:rsidR="0053710E" w:rsidRPr="00ED6F27">
        <w:rPr>
          <w:rFonts w:ascii="Times New Roman" w:hAnsi="Times New Roman" w:cs="Times New Roman"/>
        </w:rPr>
        <w:t xml:space="preserve"> prediction of </w:t>
      </w:r>
      <w:r w:rsidR="00896030" w:rsidRPr="00ED6F27">
        <w:rPr>
          <w:rFonts w:ascii="Times New Roman" w:hAnsi="Times New Roman" w:cs="Times New Roman"/>
        </w:rPr>
        <w:t xml:space="preserve">relapse or recurrence while </w:t>
      </w:r>
      <w:r w:rsidR="008842E6" w:rsidRPr="00ED6F27">
        <w:rPr>
          <w:rFonts w:ascii="Times New Roman" w:hAnsi="Times New Roman" w:cs="Times New Roman"/>
        </w:rPr>
        <w:t xml:space="preserve">patients are </w:t>
      </w:r>
      <w:r w:rsidR="00D61AD6" w:rsidRPr="00ED6F27">
        <w:rPr>
          <w:rFonts w:ascii="Times New Roman" w:hAnsi="Times New Roman" w:cs="Times New Roman"/>
        </w:rPr>
        <w:t>well</w:t>
      </w:r>
      <w:r w:rsidR="00896030" w:rsidRPr="00ED6F27">
        <w:rPr>
          <w:rFonts w:ascii="Times New Roman" w:hAnsi="Times New Roman" w:cs="Times New Roman"/>
        </w:rPr>
        <w:t xml:space="preserve"> would allow the identification of high-risk individuals</w:t>
      </w:r>
      <w:r w:rsidR="00A74F73" w:rsidRPr="00ED6F27">
        <w:rPr>
          <w:rFonts w:ascii="Times New Roman" w:hAnsi="Times New Roman" w:cs="Times New Roman"/>
        </w:rPr>
        <w:t xml:space="preserve"> and</w:t>
      </w:r>
      <w:r w:rsidR="008842E6" w:rsidRPr="00ED6F27">
        <w:rPr>
          <w:rFonts w:ascii="Times New Roman" w:hAnsi="Times New Roman" w:cs="Times New Roman"/>
        </w:rPr>
        <w:t xml:space="preserve"> may effectively guide the</w:t>
      </w:r>
      <w:r w:rsidR="00896030" w:rsidRPr="00ED6F27">
        <w:rPr>
          <w:rFonts w:ascii="Times New Roman" w:hAnsi="Times New Roman" w:cs="Times New Roman"/>
        </w:rPr>
        <w:t xml:space="preserve"> allocation of interventions to prevent relapse and recurrence.</w:t>
      </w:r>
    </w:p>
    <w:p w14:paraId="1CA61C94" w14:textId="77777777" w:rsidR="00352E46" w:rsidRPr="00ED6F27" w:rsidRDefault="00352E46" w:rsidP="008842E6">
      <w:pPr>
        <w:spacing w:line="480" w:lineRule="auto"/>
        <w:rPr>
          <w:rFonts w:ascii="Times New Roman" w:hAnsi="Times New Roman" w:cs="Times New Roman"/>
          <w:b/>
        </w:rPr>
      </w:pPr>
    </w:p>
    <w:p w14:paraId="2BA30899" w14:textId="28418E19" w:rsidR="00352E46" w:rsidRPr="00ED6F27" w:rsidRDefault="00352E46" w:rsidP="008842E6">
      <w:pPr>
        <w:spacing w:line="480" w:lineRule="auto"/>
        <w:rPr>
          <w:rFonts w:ascii="Times New Roman" w:hAnsi="Times New Roman" w:cs="Times New Roman"/>
        </w:rPr>
      </w:pPr>
      <w:r w:rsidRPr="00ED6F27">
        <w:rPr>
          <w:rFonts w:ascii="Times New Roman" w:hAnsi="Times New Roman" w:cs="Times New Roman"/>
          <w:b/>
        </w:rPr>
        <w:t>Aims:</w:t>
      </w:r>
      <w:r w:rsidR="00896030" w:rsidRPr="00ED6F27">
        <w:rPr>
          <w:rFonts w:ascii="Times New Roman" w:hAnsi="Times New Roman" w:cs="Times New Roman"/>
        </w:rPr>
        <w:t xml:space="preserve"> </w:t>
      </w:r>
      <w:r w:rsidR="00D61AD6" w:rsidRPr="00ED6F27">
        <w:rPr>
          <w:rFonts w:ascii="Times New Roman" w:hAnsi="Times New Roman" w:cs="Times New Roman"/>
        </w:rPr>
        <w:t>Review</w:t>
      </w:r>
      <w:r w:rsidR="00896030" w:rsidRPr="00ED6F27">
        <w:rPr>
          <w:rFonts w:ascii="Times New Roman" w:hAnsi="Times New Roman" w:cs="Times New Roman"/>
        </w:rPr>
        <w:t xml:space="preserve"> prognostic models developed to predict the risk of relapse, recurrence, sustained remission</w:t>
      </w:r>
      <w:r w:rsidR="009717B6" w:rsidRPr="00ED6F27">
        <w:rPr>
          <w:rFonts w:ascii="Times New Roman" w:hAnsi="Times New Roman" w:cs="Times New Roman"/>
        </w:rPr>
        <w:t>,</w:t>
      </w:r>
      <w:r w:rsidR="00896030" w:rsidRPr="00ED6F27">
        <w:rPr>
          <w:rFonts w:ascii="Times New Roman" w:hAnsi="Times New Roman" w:cs="Times New Roman"/>
        </w:rPr>
        <w:t xml:space="preserve"> or recovery in adults with </w:t>
      </w:r>
      <w:r w:rsidR="008842E6" w:rsidRPr="00ED6F27">
        <w:rPr>
          <w:rFonts w:ascii="Times New Roman" w:hAnsi="Times New Roman" w:cs="Times New Roman"/>
        </w:rPr>
        <w:t xml:space="preserve">remitted </w:t>
      </w:r>
      <w:r w:rsidR="00896030" w:rsidRPr="00ED6F27">
        <w:rPr>
          <w:rFonts w:ascii="Times New Roman" w:hAnsi="Times New Roman" w:cs="Times New Roman"/>
        </w:rPr>
        <w:t>major depressive disorder.</w:t>
      </w:r>
    </w:p>
    <w:p w14:paraId="288D9D37" w14:textId="77777777" w:rsidR="00B92158" w:rsidRPr="00ED6F27" w:rsidRDefault="00B92158" w:rsidP="008842E6">
      <w:pPr>
        <w:spacing w:line="480" w:lineRule="auto"/>
        <w:rPr>
          <w:rFonts w:ascii="Times New Roman" w:hAnsi="Times New Roman" w:cs="Times New Roman"/>
          <w:b/>
        </w:rPr>
      </w:pPr>
    </w:p>
    <w:p w14:paraId="63040CCB" w14:textId="716B1C80" w:rsidR="00FC5663" w:rsidRPr="00ED6F27" w:rsidRDefault="00352E46" w:rsidP="008842E6">
      <w:pPr>
        <w:spacing w:line="480" w:lineRule="auto"/>
        <w:rPr>
          <w:rFonts w:ascii="Times New Roman" w:eastAsia="Times New Roman" w:hAnsi="Times New Roman" w:cs="Times New Roman"/>
          <w:sz w:val="20"/>
          <w:szCs w:val="20"/>
        </w:rPr>
      </w:pPr>
      <w:r w:rsidRPr="00ED6F27">
        <w:rPr>
          <w:rFonts w:ascii="Times New Roman" w:hAnsi="Times New Roman" w:cs="Times New Roman"/>
          <w:b/>
        </w:rPr>
        <w:t>Method</w:t>
      </w:r>
      <w:r w:rsidR="008842E6" w:rsidRPr="00ED6F27">
        <w:rPr>
          <w:rFonts w:ascii="Times New Roman" w:hAnsi="Times New Roman" w:cs="Times New Roman"/>
          <w:b/>
        </w:rPr>
        <w:t>:</w:t>
      </w:r>
      <w:r w:rsidR="00FC5663" w:rsidRPr="00ED6F27">
        <w:rPr>
          <w:rFonts w:ascii="Times New Roman" w:hAnsi="Times New Roman" w:cs="Times New Roman"/>
          <w:b/>
        </w:rPr>
        <w:t xml:space="preserve"> </w:t>
      </w:r>
    </w:p>
    <w:p w14:paraId="3C389EF2" w14:textId="39386421" w:rsidR="00896030" w:rsidRPr="00ED6F27" w:rsidRDefault="00896030" w:rsidP="008842E6">
      <w:pPr>
        <w:spacing w:line="480" w:lineRule="auto"/>
        <w:rPr>
          <w:rFonts w:ascii="Times New Roman" w:hAnsi="Times New Roman" w:cs="Times New Roman"/>
        </w:rPr>
      </w:pPr>
      <w:r w:rsidRPr="00ED6F27">
        <w:rPr>
          <w:rFonts w:ascii="Times New Roman" w:hAnsi="Times New Roman" w:cs="Times New Roman"/>
        </w:rPr>
        <w:t xml:space="preserve">We searched the Cochrane Library (current issue); Ovid MEDLINE (1946 onwards); Ovid </w:t>
      </w:r>
      <w:proofErr w:type="spellStart"/>
      <w:r w:rsidRPr="00ED6F27">
        <w:rPr>
          <w:rFonts w:ascii="Times New Roman" w:hAnsi="Times New Roman" w:cs="Times New Roman"/>
        </w:rPr>
        <w:t>Embase</w:t>
      </w:r>
      <w:proofErr w:type="spellEnd"/>
      <w:r w:rsidRPr="00ED6F27">
        <w:rPr>
          <w:rFonts w:ascii="Times New Roman" w:hAnsi="Times New Roman" w:cs="Times New Roman"/>
        </w:rPr>
        <w:t xml:space="preserve"> (1980 onwards); Ovid </w:t>
      </w:r>
      <w:proofErr w:type="spellStart"/>
      <w:r w:rsidRPr="00ED6F27">
        <w:rPr>
          <w:rFonts w:ascii="Times New Roman" w:hAnsi="Times New Roman" w:cs="Times New Roman"/>
        </w:rPr>
        <w:t>PsycINFO</w:t>
      </w:r>
      <w:proofErr w:type="spellEnd"/>
      <w:r w:rsidRPr="00ED6F27">
        <w:rPr>
          <w:rFonts w:ascii="Times New Roman" w:hAnsi="Times New Roman" w:cs="Times New Roman"/>
        </w:rPr>
        <w:t xml:space="preserve"> (1806 onwards); and Web of Scien</w:t>
      </w:r>
      <w:r w:rsidR="00874B2C" w:rsidRPr="00ED6F27">
        <w:rPr>
          <w:rFonts w:ascii="Times New Roman" w:hAnsi="Times New Roman" w:cs="Times New Roman"/>
        </w:rPr>
        <w:t>ce (1900 onwards) up to May 2021</w:t>
      </w:r>
      <w:r w:rsidRPr="00ED6F27">
        <w:rPr>
          <w:rFonts w:ascii="Times New Roman" w:hAnsi="Times New Roman" w:cs="Times New Roman"/>
        </w:rPr>
        <w:t>. We included development and external validation studies of multivariable prognostic models. We</w:t>
      </w:r>
      <w:r w:rsidR="00874B2C" w:rsidRPr="00ED6F27">
        <w:rPr>
          <w:rFonts w:ascii="Times New Roman" w:hAnsi="Times New Roman" w:cs="Times New Roman"/>
        </w:rPr>
        <w:t xml:space="preserve"> assessed risk</w:t>
      </w:r>
      <w:r w:rsidRPr="00ED6F27">
        <w:rPr>
          <w:rFonts w:ascii="Times New Roman" w:hAnsi="Times New Roman" w:cs="Times New Roman"/>
        </w:rPr>
        <w:t xml:space="preserve"> of bias of included studies</w:t>
      </w:r>
      <w:r w:rsidR="00874B2C" w:rsidRPr="00ED6F27">
        <w:rPr>
          <w:rFonts w:ascii="Times New Roman" w:hAnsi="Times New Roman" w:cs="Times New Roman"/>
        </w:rPr>
        <w:t xml:space="preserve"> using PROBAST.</w:t>
      </w:r>
      <w:r w:rsidRPr="00ED6F27">
        <w:rPr>
          <w:rFonts w:ascii="Times New Roman" w:hAnsi="Times New Roman" w:cs="Times New Roman"/>
        </w:rPr>
        <w:t xml:space="preserve"> </w:t>
      </w:r>
    </w:p>
    <w:p w14:paraId="1853813E" w14:textId="77777777" w:rsidR="00352E46" w:rsidRPr="00ED6F27" w:rsidRDefault="00352E46" w:rsidP="008842E6">
      <w:pPr>
        <w:spacing w:line="480" w:lineRule="auto"/>
        <w:rPr>
          <w:rFonts w:ascii="Times New Roman" w:hAnsi="Times New Roman" w:cs="Times New Roman"/>
          <w:b/>
        </w:rPr>
      </w:pPr>
    </w:p>
    <w:p w14:paraId="5691E770" w14:textId="4CD14F20" w:rsidR="00352E46" w:rsidRPr="00ED6F27" w:rsidRDefault="00352E46" w:rsidP="008842E6">
      <w:pPr>
        <w:spacing w:line="480" w:lineRule="auto"/>
        <w:rPr>
          <w:rFonts w:ascii="Times New Roman" w:hAnsi="Times New Roman" w:cs="Times New Roman"/>
        </w:rPr>
      </w:pPr>
      <w:r w:rsidRPr="00ED6F27">
        <w:rPr>
          <w:rFonts w:ascii="Times New Roman" w:hAnsi="Times New Roman" w:cs="Times New Roman"/>
          <w:b/>
        </w:rPr>
        <w:t>Results:</w:t>
      </w:r>
      <w:r w:rsidR="00896030" w:rsidRPr="00ED6F27">
        <w:rPr>
          <w:rFonts w:ascii="Times New Roman" w:hAnsi="Times New Roman" w:cs="Times New Roman"/>
          <w:b/>
        </w:rPr>
        <w:t xml:space="preserve"> </w:t>
      </w:r>
      <w:r w:rsidR="00BC2EAF" w:rsidRPr="00ED6F27">
        <w:rPr>
          <w:rFonts w:ascii="Times New Roman" w:hAnsi="Times New Roman" w:cs="Times New Roman"/>
        </w:rPr>
        <w:t>We identified 12</w:t>
      </w:r>
      <w:r w:rsidR="00896030" w:rsidRPr="00ED6F27">
        <w:rPr>
          <w:rFonts w:ascii="Times New Roman" w:hAnsi="Times New Roman" w:cs="Times New Roman"/>
        </w:rPr>
        <w:t xml:space="preserve"> eligible progno</w:t>
      </w:r>
      <w:r w:rsidR="00BC2EAF" w:rsidRPr="00ED6F27">
        <w:rPr>
          <w:rFonts w:ascii="Times New Roman" w:hAnsi="Times New Roman" w:cs="Times New Roman"/>
        </w:rPr>
        <w:t>stic model studies (11</w:t>
      </w:r>
      <w:r w:rsidR="00896030" w:rsidRPr="00ED6F27">
        <w:rPr>
          <w:rFonts w:ascii="Times New Roman" w:hAnsi="Times New Roman" w:cs="Times New Roman"/>
        </w:rPr>
        <w:t xml:space="preserve"> unique prognostic models</w:t>
      </w:r>
      <w:r w:rsidR="008842E6" w:rsidRPr="00ED6F27">
        <w:rPr>
          <w:rFonts w:ascii="Times New Roman" w:hAnsi="Times New Roman" w:cs="Times New Roman"/>
        </w:rPr>
        <w:t>):</w:t>
      </w:r>
      <w:r w:rsidR="002321E8" w:rsidRPr="00ED6F27">
        <w:rPr>
          <w:rFonts w:ascii="Times New Roman" w:hAnsi="Times New Roman" w:cs="Times New Roman"/>
        </w:rPr>
        <w:t xml:space="preserve"> 8</w:t>
      </w:r>
      <w:r w:rsidR="0053710E" w:rsidRPr="00ED6F27">
        <w:rPr>
          <w:rFonts w:ascii="Times New Roman" w:hAnsi="Times New Roman" w:cs="Times New Roman"/>
        </w:rPr>
        <w:t xml:space="preserve"> model development-</w:t>
      </w:r>
      <w:r w:rsidR="00A74F73" w:rsidRPr="00ED6F27">
        <w:rPr>
          <w:rFonts w:ascii="Times New Roman" w:hAnsi="Times New Roman" w:cs="Times New Roman"/>
        </w:rPr>
        <w:t xml:space="preserve">only </w:t>
      </w:r>
      <w:r w:rsidR="00896030" w:rsidRPr="00ED6F27">
        <w:rPr>
          <w:rFonts w:ascii="Times New Roman" w:hAnsi="Times New Roman" w:cs="Times New Roman"/>
        </w:rPr>
        <w:t>studies</w:t>
      </w:r>
      <w:r w:rsidR="002321E8" w:rsidRPr="00ED6F27">
        <w:rPr>
          <w:rFonts w:ascii="Times New Roman" w:hAnsi="Times New Roman" w:cs="Times New Roman"/>
        </w:rPr>
        <w:t>, 3</w:t>
      </w:r>
      <w:r w:rsidR="00896030" w:rsidRPr="00ED6F27">
        <w:rPr>
          <w:rFonts w:ascii="Times New Roman" w:hAnsi="Times New Roman" w:cs="Times New Roman"/>
        </w:rPr>
        <w:t xml:space="preserve"> model development and external validation studies</w:t>
      </w:r>
      <w:r w:rsidR="002321E8" w:rsidRPr="00ED6F27">
        <w:rPr>
          <w:rFonts w:ascii="Times New Roman" w:hAnsi="Times New Roman" w:cs="Times New Roman"/>
        </w:rPr>
        <w:t>,</w:t>
      </w:r>
      <w:r w:rsidR="008842E6" w:rsidRPr="00ED6F27">
        <w:rPr>
          <w:rFonts w:ascii="Times New Roman" w:hAnsi="Times New Roman" w:cs="Times New Roman"/>
        </w:rPr>
        <w:t xml:space="preserve"> and</w:t>
      </w:r>
      <w:r w:rsidR="002321E8" w:rsidRPr="00ED6F27">
        <w:rPr>
          <w:rFonts w:ascii="Times New Roman" w:hAnsi="Times New Roman" w:cs="Times New Roman"/>
        </w:rPr>
        <w:t xml:space="preserve"> 1 </w:t>
      </w:r>
      <w:r w:rsidR="00896030" w:rsidRPr="00ED6F27">
        <w:rPr>
          <w:rFonts w:ascii="Times New Roman" w:hAnsi="Times New Roman" w:cs="Times New Roman"/>
        </w:rPr>
        <w:t xml:space="preserve">external validation-only study. Multiple estimates of performance measures were not available </w:t>
      </w:r>
      <w:r w:rsidR="00A74F73" w:rsidRPr="00ED6F27">
        <w:rPr>
          <w:rFonts w:ascii="Times New Roman" w:hAnsi="Times New Roman" w:cs="Times New Roman"/>
        </w:rPr>
        <w:t>and</w:t>
      </w:r>
      <w:r w:rsidR="00896030" w:rsidRPr="00ED6F27">
        <w:rPr>
          <w:rFonts w:ascii="Times New Roman" w:hAnsi="Times New Roman" w:cs="Times New Roman"/>
        </w:rPr>
        <w:t xml:space="preserve"> meta-analysis was therefor</w:t>
      </w:r>
      <w:r w:rsidR="002321E8" w:rsidRPr="00ED6F27">
        <w:rPr>
          <w:rFonts w:ascii="Times New Roman" w:hAnsi="Times New Roman" w:cs="Times New Roman"/>
        </w:rPr>
        <w:t>e not</w:t>
      </w:r>
      <w:r w:rsidR="00A74F73" w:rsidRPr="00ED6F27">
        <w:rPr>
          <w:rFonts w:ascii="Times New Roman" w:hAnsi="Times New Roman" w:cs="Times New Roman"/>
        </w:rPr>
        <w:t xml:space="preserve"> necessary</w:t>
      </w:r>
      <w:r w:rsidR="002321E8" w:rsidRPr="00ED6F27">
        <w:rPr>
          <w:rFonts w:ascii="Times New Roman" w:hAnsi="Times New Roman" w:cs="Times New Roman"/>
        </w:rPr>
        <w:t xml:space="preserve">. </w:t>
      </w:r>
      <w:r w:rsidR="00A74F73" w:rsidRPr="00ED6F27">
        <w:rPr>
          <w:rFonts w:ascii="Times New Roman" w:hAnsi="Times New Roman" w:cs="Times New Roman"/>
        </w:rPr>
        <w:t>Eleven</w:t>
      </w:r>
      <w:r w:rsidR="002321E8" w:rsidRPr="00ED6F27">
        <w:rPr>
          <w:rFonts w:ascii="Times New Roman" w:hAnsi="Times New Roman" w:cs="Times New Roman"/>
        </w:rPr>
        <w:t xml:space="preserve"> out of the 12</w:t>
      </w:r>
      <w:r w:rsidR="00896030" w:rsidRPr="00ED6F27">
        <w:rPr>
          <w:rFonts w:ascii="Times New Roman" w:hAnsi="Times New Roman" w:cs="Times New Roman"/>
        </w:rPr>
        <w:t xml:space="preserve"> included studies were assessed as being at high overall risk of bias</w:t>
      </w:r>
      <w:r w:rsidR="002321E8" w:rsidRPr="00ED6F27">
        <w:rPr>
          <w:rFonts w:ascii="Times New Roman" w:hAnsi="Times New Roman" w:cs="Times New Roman"/>
        </w:rPr>
        <w:t xml:space="preserve"> and n</w:t>
      </w:r>
      <w:r w:rsidR="00896030" w:rsidRPr="00ED6F27">
        <w:rPr>
          <w:rFonts w:ascii="Times New Roman" w:hAnsi="Times New Roman" w:cs="Times New Roman"/>
        </w:rPr>
        <w:t xml:space="preserve">one examined </w:t>
      </w:r>
      <w:r w:rsidR="002321E8" w:rsidRPr="00ED6F27">
        <w:rPr>
          <w:rFonts w:ascii="Times New Roman" w:hAnsi="Times New Roman" w:cs="Times New Roman"/>
        </w:rPr>
        <w:t>clinical utility.</w:t>
      </w:r>
    </w:p>
    <w:p w14:paraId="36688B34" w14:textId="77777777" w:rsidR="00352E46" w:rsidRPr="00ED6F27" w:rsidRDefault="00352E46" w:rsidP="008842E6">
      <w:pPr>
        <w:spacing w:line="480" w:lineRule="auto"/>
        <w:rPr>
          <w:rFonts w:ascii="Times New Roman" w:hAnsi="Times New Roman" w:cs="Times New Roman"/>
          <w:b/>
        </w:rPr>
      </w:pPr>
    </w:p>
    <w:p w14:paraId="579F447A" w14:textId="77777777" w:rsidR="00054808" w:rsidRPr="00ED6F27" w:rsidRDefault="00352E46" w:rsidP="00567C8B">
      <w:pPr>
        <w:spacing w:line="480" w:lineRule="auto"/>
        <w:rPr>
          <w:rFonts w:ascii="Times New Roman" w:hAnsi="Times New Roman" w:cs="Times New Roman"/>
        </w:rPr>
      </w:pPr>
      <w:r w:rsidRPr="00ED6F27">
        <w:rPr>
          <w:rFonts w:ascii="Times New Roman" w:hAnsi="Times New Roman" w:cs="Times New Roman"/>
          <w:b/>
        </w:rPr>
        <w:lastRenderedPageBreak/>
        <w:t>Conclusions:</w:t>
      </w:r>
      <w:r w:rsidR="00896030" w:rsidRPr="00ED6F27">
        <w:rPr>
          <w:rFonts w:ascii="Times New Roman" w:hAnsi="Times New Roman" w:cs="Times New Roman"/>
        </w:rPr>
        <w:t xml:space="preserve"> </w:t>
      </w:r>
      <w:r w:rsidR="008C1186" w:rsidRPr="00ED6F27">
        <w:rPr>
          <w:rFonts w:ascii="Times New Roman" w:hAnsi="Times New Roman" w:cs="Times New Roman"/>
        </w:rPr>
        <w:t>Of 11</w:t>
      </w:r>
      <w:r w:rsidR="00896030" w:rsidRPr="00ED6F27">
        <w:rPr>
          <w:rFonts w:ascii="Times New Roman" w:hAnsi="Times New Roman" w:cs="Times New Roman"/>
        </w:rPr>
        <w:t xml:space="preserve"> prognos</w:t>
      </w:r>
      <w:r w:rsidR="00A74F73" w:rsidRPr="00ED6F27">
        <w:rPr>
          <w:rFonts w:ascii="Times New Roman" w:hAnsi="Times New Roman" w:cs="Times New Roman"/>
        </w:rPr>
        <w:t xml:space="preserve">tic models identified, </w:t>
      </w:r>
      <w:r w:rsidR="00896030" w:rsidRPr="00ED6F27">
        <w:rPr>
          <w:rFonts w:ascii="Times New Roman" w:hAnsi="Times New Roman" w:cs="Times New Roman"/>
        </w:rPr>
        <w:t>only four underwent external validat</w:t>
      </w:r>
      <w:r w:rsidR="008C1186" w:rsidRPr="00ED6F27">
        <w:rPr>
          <w:rFonts w:ascii="Times New Roman" w:hAnsi="Times New Roman" w:cs="Times New Roman"/>
        </w:rPr>
        <w:t xml:space="preserve">ion. </w:t>
      </w:r>
      <w:r w:rsidR="0053710E" w:rsidRPr="00ED6F27">
        <w:rPr>
          <w:rFonts w:ascii="Times New Roman" w:hAnsi="Times New Roman" w:cs="Times New Roman"/>
        </w:rPr>
        <w:t>Because of the high risk of bias of included studies and poor predictive performance, none of the</w:t>
      </w:r>
      <w:r w:rsidR="00A74F73" w:rsidRPr="00ED6F27">
        <w:rPr>
          <w:rFonts w:ascii="Times New Roman" w:hAnsi="Times New Roman" w:cs="Times New Roman"/>
        </w:rPr>
        <w:t xml:space="preserve"> model</w:t>
      </w:r>
      <w:r w:rsidR="0053710E" w:rsidRPr="00ED6F27">
        <w:rPr>
          <w:rFonts w:ascii="Times New Roman" w:hAnsi="Times New Roman" w:cs="Times New Roman"/>
        </w:rPr>
        <w:t>s</w:t>
      </w:r>
      <w:r w:rsidR="00A74F73" w:rsidRPr="00ED6F27">
        <w:rPr>
          <w:rFonts w:ascii="Times New Roman" w:hAnsi="Times New Roman" w:cs="Times New Roman"/>
        </w:rPr>
        <w:t xml:space="preserve"> </w:t>
      </w:r>
      <w:r w:rsidR="0053710E" w:rsidRPr="00ED6F27">
        <w:rPr>
          <w:rFonts w:ascii="Times New Roman" w:hAnsi="Times New Roman" w:cs="Times New Roman"/>
        </w:rPr>
        <w:t>identified can be</w:t>
      </w:r>
      <w:r w:rsidR="00A74F73" w:rsidRPr="00ED6F27">
        <w:rPr>
          <w:rFonts w:ascii="Times New Roman" w:hAnsi="Times New Roman" w:cs="Times New Roman"/>
        </w:rPr>
        <w:t xml:space="preserve"> used in practice</w:t>
      </w:r>
      <w:r w:rsidR="0053710E" w:rsidRPr="00ED6F27">
        <w:rPr>
          <w:rFonts w:ascii="Times New Roman" w:hAnsi="Times New Roman" w:cs="Times New Roman"/>
        </w:rPr>
        <w:t xml:space="preserve"> in their current iterations</w:t>
      </w:r>
      <w:r w:rsidR="00A74F73" w:rsidRPr="00ED6F27">
        <w:rPr>
          <w:rFonts w:ascii="Times New Roman" w:hAnsi="Times New Roman" w:cs="Times New Roman"/>
        </w:rPr>
        <w:t>.</w:t>
      </w:r>
      <w:r w:rsidR="00896030" w:rsidRPr="00ED6F27">
        <w:rPr>
          <w:rFonts w:ascii="Times New Roman" w:hAnsi="Times New Roman" w:cs="Times New Roman"/>
        </w:rPr>
        <w:t xml:space="preserve"> There is</w:t>
      </w:r>
      <w:r w:rsidR="00A74F73" w:rsidRPr="00ED6F27">
        <w:rPr>
          <w:rFonts w:ascii="Times New Roman" w:hAnsi="Times New Roman" w:cs="Times New Roman"/>
        </w:rPr>
        <w:t xml:space="preserve"> a need for improved prognosis </w:t>
      </w:r>
      <w:r w:rsidR="00896030" w:rsidRPr="00ED6F27">
        <w:rPr>
          <w:rFonts w:ascii="Times New Roman" w:hAnsi="Times New Roman" w:cs="Times New Roman"/>
        </w:rPr>
        <w:t>resear</w:t>
      </w:r>
      <w:r w:rsidR="0053710E" w:rsidRPr="00ED6F27">
        <w:rPr>
          <w:rFonts w:ascii="Times New Roman" w:hAnsi="Times New Roman" w:cs="Times New Roman"/>
        </w:rPr>
        <w:t xml:space="preserve">ch in this clinical area and </w:t>
      </w:r>
      <w:r w:rsidR="00896030" w:rsidRPr="00ED6F27">
        <w:rPr>
          <w:rFonts w:ascii="Times New Roman" w:hAnsi="Times New Roman" w:cs="Times New Roman"/>
        </w:rPr>
        <w:t xml:space="preserve">future studies </w:t>
      </w:r>
      <w:r w:rsidR="0053710E" w:rsidRPr="00ED6F27">
        <w:rPr>
          <w:rFonts w:ascii="Times New Roman" w:hAnsi="Times New Roman" w:cs="Times New Roman"/>
        </w:rPr>
        <w:t>should conform</w:t>
      </w:r>
      <w:r w:rsidR="00896030" w:rsidRPr="00ED6F27">
        <w:rPr>
          <w:rFonts w:ascii="Times New Roman" w:hAnsi="Times New Roman" w:cs="Times New Roman"/>
        </w:rPr>
        <w:t xml:space="preserve"> to best practice </w:t>
      </w:r>
      <w:r w:rsidR="0053710E" w:rsidRPr="00ED6F27">
        <w:rPr>
          <w:rFonts w:ascii="Times New Roman" w:hAnsi="Times New Roman" w:cs="Times New Roman"/>
        </w:rPr>
        <w:t>methodological and reporting guidelines.</w:t>
      </w:r>
    </w:p>
    <w:p w14:paraId="2C1FA658" w14:textId="77777777" w:rsidR="00054808" w:rsidRPr="00ED6F27" w:rsidRDefault="00054808" w:rsidP="00567C8B">
      <w:pPr>
        <w:spacing w:line="480" w:lineRule="auto"/>
        <w:rPr>
          <w:rFonts w:ascii="Times New Roman" w:hAnsi="Times New Roman" w:cs="Times New Roman"/>
        </w:rPr>
      </w:pPr>
    </w:p>
    <w:p w14:paraId="3FED9FDC" w14:textId="44D391E1" w:rsidR="00054808" w:rsidRPr="00ED6F27" w:rsidRDefault="00054808" w:rsidP="00054808">
      <w:pPr>
        <w:spacing w:line="480" w:lineRule="auto"/>
        <w:rPr>
          <w:rFonts w:ascii="Times New Roman" w:eastAsia="Times New Roman" w:hAnsi="Times New Roman" w:cs="Times New Roman"/>
          <w:color w:val="000000" w:themeColor="text1"/>
          <w:sz w:val="20"/>
          <w:szCs w:val="20"/>
        </w:rPr>
      </w:pPr>
      <w:r w:rsidRPr="00ED6F27">
        <w:rPr>
          <w:rFonts w:ascii="Times New Roman" w:hAnsi="Times New Roman" w:cs="Times New Roman"/>
          <w:b/>
          <w:color w:val="000000" w:themeColor="text1"/>
        </w:rPr>
        <w:t xml:space="preserve">Protocol preregistration: </w:t>
      </w:r>
      <w:r w:rsidRPr="00ED6F27">
        <w:rPr>
          <w:rFonts w:ascii="Times New Roman" w:hAnsi="Times New Roman" w:cs="Times New Roman"/>
          <w:color w:val="000000" w:themeColor="text1"/>
        </w:rPr>
        <w:t>CD013491</w:t>
      </w:r>
      <w:proofErr w:type="gramStart"/>
      <w:r w:rsidRPr="00ED6F27">
        <w:rPr>
          <w:rFonts w:ascii="Times New Roman" w:hAnsi="Times New Roman" w:cs="Times New Roman"/>
          <w:color w:val="000000" w:themeColor="text1"/>
        </w:rPr>
        <w:t>;</w:t>
      </w:r>
      <w:r w:rsidRPr="00ED6F27">
        <w:rPr>
          <w:rFonts w:ascii="Times New Roman" w:eastAsia="Times New Roman" w:hAnsi="Times New Roman" w:cs="Times New Roman"/>
          <w:color w:val="000000" w:themeColor="text1"/>
          <w:shd w:val="clear" w:color="auto" w:fill="FFFFFF"/>
        </w:rPr>
        <w:t>doi:10.1002</w:t>
      </w:r>
      <w:proofErr w:type="gramEnd"/>
      <w:r w:rsidRPr="00ED6F27">
        <w:rPr>
          <w:rFonts w:ascii="Times New Roman" w:eastAsia="Times New Roman" w:hAnsi="Times New Roman" w:cs="Times New Roman"/>
          <w:color w:val="000000" w:themeColor="text1"/>
          <w:shd w:val="clear" w:color="auto" w:fill="FFFFFF"/>
        </w:rPr>
        <w:t>/14651858.CD013491.pub2.</w:t>
      </w:r>
    </w:p>
    <w:p w14:paraId="3D3CB205" w14:textId="39279F0B" w:rsidR="00FE537A" w:rsidRPr="00ED6F27" w:rsidRDefault="00FE537A" w:rsidP="00567C8B">
      <w:pPr>
        <w:spacing w:line="480" w:lineRule="auto"/>
        <w:rPr>
          <w:rFonts w:ascii="Times New Roman" w:hAnsi="Times New Roman" w:cs="Times New Roman"/>
          <w:b/>
        </w:rPr>
      </w:pPr>
      <w:r w:rsidRPr="00ED6F27">
        <w:rPr>
          <w:rFonts w:ascii="Times New Roman" w:hAnsi="Times New Roman" w:cs="Times New Roman"/>
          <w:b/>
        </w:rPr>
        <w:br w:type="page"/>
      </w:r>
    </w:p>
    <w:p w14:paraId="074CF3C6" w14:textId="2EEFB698" w:rsidR="00D1177A" w:rsidRPr="00ED6F27" w:rsidRDefault="002321E8" w:rsidP="00567C8B">
      <w:pPr>
        <w:spacing w:line="480" w:lineRule="auto"/>
        <w:rPr>
          <w:rFonts w:ascii="Times New Roman" w:hAnsi="Times New Roman" w:cs="Times New Roman"/>
          <w:b/>
        </w:rPr>
      </w:pPr>
      <w:r w:rsidRPr="00ED6F27">
        <w:rPr>
          <w:rFonts w:ascii="Times New Roman" w:hAnsi="Times New Roman" w:cs="Times New Roman"/>
          <w:b/>
        </w:rPr>
        <w:lastRenderedPageBreak/>
        <w:t>Introduction</w:t>
      </w:r>
    </w:p>
    <w:p w14:paraId="2E30B83D" w14:textId="77777777" w:rsidR="00D1177A" w:rsidRPr="00ED6F27" w:rsidRDefault="00D1177A" w:rsidP="00567C8B">
      <w:pPr>
        <w:spacing w:line="480" w:lineRule="auto"/>
        <w:rPr>
          <w:rFonts w:ascii="Times New Roman" w:hAnsi="Times New Roman" w:cs="Times New Roman"/>
        </w:rPr>
      </w:pPr>
    </w:p>
    <w:p w14:paraId="450647FB" w14:textId="06B24105" w:rsidR="00D1177A" w:rsidRPr="00ED6F27" w:rsidRDefault="00D1177A" w:rsidP="00567C8B">
      <w:pPr>
        <w:spacing w:line="480" w:lineRule="auto"/>
        <w:rPr>
          <w:rFonts w:ascii="Times New Roman" w:hAnsi="Times New Roman" w:cs="Times New Roman"/>
        </w:rPr>
      </w:pPr>
      <w:r w:rsidRPr="00ED6F27">
        <w:rPr>
          <w:rFonts w:ascii="Times New Roman" w:hAnsi="Times New Roman" w:cs="Times New Roman"/>
        </w:rPr>
        <w:t>Depression is the leading cause of disa</w:t>
      </w:r>
      <w:r w:rsidR="00D61AD6" w:rsidRPr="00ED6F27">
        <w:rPr>
          <w:rFonts w:ascii="Times New Roman" w:hAnsi="Times New Roman" w:cs="Times New Roman"/>
        </w:rPr>
        <w:t xml:space="preserve">bility worldwide </w:t>
      </w:r>
      <w:r w:rsidR="00D61AD6" w:rsidRPr="00ED6F27">
        <w:rPr>
          <w:rFonts w:ascii="Times New Roman" w:hAnsi="Times New Roman" w:cs="Times New Roman"/>
        </w:rPr>
        <w:fldChar w:fldCharType="begin" w:fldLock="1"/>
      </w:r>
      <w:r w:rsidR="00D61AD6" w:rsidRPr="00ED6F27">
        <w:rPr>
          <w:rFonts w:ascii="Times New Roman" w:hAnsi="Times New Roman" w:cs="Times New Roman"/>
        </w:rPr>
        <w:instrText>ADDIN CSL_CITATION {"citationItems":[{"id":"ITEM-1","itemData":{"URL":"https://www.who.int/news-room/fact-sheets/detail/depression%0D","author":[{"dropping-particle":"","family":"WHO","given":"","non-dropping-particle":"","parse-names":false,"suffix":""}],"id":"ITEM-1","issued":{"date-parts":[["2018"]]},"title":"Depression.","type":"webpage"},"uris":["http://www.mendeley.com/documents/?uuid=12a54ae0-5cb9-4a43-adf0-4f1601ceb0f6"]}],"mendeley":{"formattedCitation":"(1)","plainTextFormattedCitation":"(1)","previouslyFormattedCitation":"(1)"},"properties":{"noteIndex":0},"schema":"https://github.com/citation-style-language/schema/raw/master/csl-citation.json"}</w:instrText>
      </w:r>
      <w:r w:rsidR="00D61AD6" w:rsidRPr="00ED6F27">
        <w:rPr>
          <w:rFonts w:ascii="Times New Roman" w:hAnsi="Times New Roman" w:cs="Times New Roman"/>
        </w:rPr>
        <w:fldChar w:fldCharType="separate"/>
      </w:r>
      <w:r w:rsidR="00D61AD6" w:rsidRPr="00ED6F27">
        <w:rPr>
          <w:rFonts w:ascii="Times New Roman" w:hAnsi="Times New Roman" w:cs="Times New Roman"/>
          <w:noProof/>
        </w:rPr>
        <w:t>(1)</w:t>
      </w:r>
      <w:r w:rsidR="00D61AD6" w:rsidRPr="00ED6F27">
        <w:rPr>
          <w:rFonts w:ascii="Times New Roman" w:hAnsi="Times New Roman" w:cs="Times New Roman"/>
        </w:rPr>
        <w:fldChar w:fldCharType="end"/>
      </w:r>
      <w:r w:rsidR="00D61AD6" w:rsidRPr="00ED6F27">
        <w:rPr>
          <w:rFonts w:ascii="Times New Roman" w:hAnsi="Times New Roman" w:cs="Times New Roman"/>
        </w:rPr>
        <w:t xml:space="preserve">. </w:t>
      </w:r>
      <w:r w:rsidRPr="00ED6F27">
        <w:rPr>
          <w:rFonts w:ascii="Times New Roman" w:hAnsi="Times New Roman" w:cs="Times New Roman"/>
        </w:rPr>
        <w:t>After a first episode of depression, approximately half of patients will experience a relapse</w:t>
      </w:r>
      <w:r w:rsidR="006D2145" w:rsidRPr="00ED6F27">
        <w:rPr>
          <w:rFonts w:ascii="Times New Roman" w:hAnsi="Times New Roman" w:cs="Times New Roman"/>
        </w:rPr>
        <w:t xml:space="preserve"> or recurrence</w:t>
      </w:r>
      <w:r w:rsidR="009717B6" w:rsidRPr="00ED6F27">
        <w:rPr>
          <w:rFonts w:ascii="Times New Roman" w:hAnsi="Times New Roman" w:cs="Times New Roman"/>
        </w:rPr>
        <w:t xml:space="preserve"> (</w:t>
      </w:r>
      <w:r w:rsidR="00DA5051" w:rsidRPr="00ED6F27">
        <w:rPr>
          <w:rFonts w:ascii="Times New Roman" w:hAnsi="Times New Roman" w:cs="Times New Roman"/>
        </w:rPr>
        <w:t>re-emergence of depressive symptoms after an initial improvement)</w:t>
      </w:r>
      <w:r w:rsidRPr="00ED6F27">
        <w:rPr>
          <w:rFonts w:ascii="Times New Roman" w:hAnsi="Times New Roman" w:cs="Times New Roman"/>
        </w:rPr>
        <w:t xml:space="preserve"> </w:t>
      </w:r>
      <w:r w:rsidR="00D61AD6" w:rsidRPr="00ED6F27">
        <w:rPr>
          <w:rFonts w:ascii="Times New Roman" w:hAnsi="Times New Roman" w:cs="Times New Roman"/>
        </w:rPr>
        <w:fldChar w:fldCharType="begin" w:fldLock="1"/>
      </w:r>
      <w:r w:rsidR="00D61AD6" w:rsidRPr="00ED6F27">
        <w:rPr>
          <w:rFonts w:ascii="Times New Roman" w:hAnsi="Times New Roman" w:cs="Times New Roman"/>
        </w:rPr>
        <w:instrText>ADDIN CSL_CITATION {"citationItems":[{"id":"ITEM-1","itemData":{"DOI":"10.1016/j.cpr.2011.09.003","ISBN":"0272-7358","ISSN":"02727358","PMID":"22020371","abstract":"There is a growing body of literature which indicates that acute phases of psychotherapy are often ineffective in preventing relapse and recurrence in major depression. As a result, there is a need to develop and evaluate therapeutic approaches which aim to reduce the risk of relapse. This article provides a review of the empirical studies which have tested the prophylactic effects of therapy (cognitive-behavioral, mindfulness-based, and interpersonal psychotherapy) targeting relapse and recurrence in major depression. For definitional clarity, relapse is defined here as a return to full depressive symptomatology before an individual has reached a full recovery, whereas recurrence in defined as the onset of a new depressive episode after a full recovery has been achieved. Psychotherapeutic efforts to prevent relapse and recurrence in depression have been effective to varying degrees, and a number of variables appear to moderate the success of these approaches. A consistent finding has been that preventive cognitive-behavioral and mindfulness-based therapies are most effective for patients with three or more previous depressive episodes, and alternative explanations for this finding are discussed. It is noted, however, that a number of methodological limitations exist within this field of research, and so a set of hypotheses that may guide future studies in this area is provided. © 2011 Elsevier Ltd.","author":[{"dropping-particle":"","family":"Beshai","given":"Shadi","non-dropping-particle":"","parse-names":false,"suffix":""},{"dropping-particle":"","family":"Dobson","given":"Keith S.","non-dropping-particle":"","parse-names":false,"suffix":""},{"dropping-particle":"","family":"Bockting","given":"Claudi L H","non-dropping-particle":"","parse-names":false,"suffix":""},{"dropping-particle":"","family":"Quigley","given":"Leanne","non-dropping-particle":"","parse-names":false,"suffix":""}],"container-title":"Clinical Psychology Review","id":"ITEM-1","issue":"8","issued":{"date-parts":[["2011"]]},"page":"1349-1360","publisher":"Elsevier Ltd","title":"Relapse and recurrence prevention in depression: Current research and future prospects","type":"article-journal","volume":"31"},"uris":["http://www.mendeley.com/documents/?uuid=cf077990-4417-4d08-98a4-ee09fb1486e6"]}],"mendeley":{"formattedCitation":"(2)","plainTextFormattedCitation":"(2)","previouslyFormattedCitation":"(2)"},"properties":{"noteIndex":0},"schema":"https://github.com/citation-style-language/schema/raw/master/csl-citation.json"}</w:instrText>
      </w:r>
      <w:r w:rsidR="00D61AD6" w:rsidRPr="00ED6F27">
        <w:rPr>
          <w:rFonts w:ascii="Times New Roman" w:hAnsi="Times New Roman" w:cs="Times New Roman"/>
        </w:rPr>
        <w:fldChar w:fldCharType="separate"/>
      </w:r>
      <w:r w:rsidR="00D61AD6" w:rsidRPr="00ED6F27">
        <w:rPr>
          <w:rFonts w:ascii="Times New Roman" w:hAnsi="Times New Roman" w:cs="Times New Roman"/>
          <w:noProof/>
        </w:rPr>
        <w:t>(2)</w:t>
      </w:r>
      <w:r w:rsidR="00D61AD6" w:rsidRPr="00ED6F27">
        <w:rPr>
          <w:rFonts w:ascii="Times New Roman" w:hAnsi="Times New Roman" w:cs="Times New Roman"/>
        </w:rPr>
        <w:fldChar w:fldCharType="end"/>
      </w:r>
      <w:r w:rsidR="006D2145" w:rsidRPr="00ED6F27">
        <w:rPr>
          <w:rFonts w:ascii="Times New Roman" w:hAnsi="Times New Roman" w:cs="Times New Roman"/>
        </w:rPr>
        <w:t xml:space="preserve">, and </w:t>
      </w:r>
      <w:r w:rsidR="002321E8" w:rsidRPr="00ED6F27">
        <w:rPr>
          <w:rFonts w:ascii="Times New Roman" w:hAnsi="Times New Roman" w:cs="Times New Roman"/>
        </w:rPr>
        <w:t xml:space="preserve">most do so within </w:t>
      </w:r>
      <w:r w:rsidR="00D61AD6" w:rsidRPr="00ED6F27">
        <w:rPr>
          <w:rFonts w:ascii="Times New Roman" w:hAnsi="Times New Roman" w:cs="Times New Roman"/>
        </w:rPr>
        <w:t xml:space="preserve">the first six months </w:t>
      </w:r>
      <w:r w:rsidR="00D61AD6" w:rsidRPr="00ED6F27">
        <w:rPr>
          <w:rFonts w:ascii="Times New Roman" w:hAnsi="Times New Roman" w:cs="Times New Roman"/>
        </w:rPr>
        <w:fldChar w:fldCharType="begin" w:fldLock="1"/>
      </w:r>
      <w:r w:rsidR="00D61AD6" w:rsidRPr="00ED6F27">
        <w:rPr>
          <w:rFonts w:ascii="Times New Roman" w:hAnsi="Times New Roman" w:cs="Times New Roman"/>
        </w:rPr>
        <w:instrText>ADDIN CSL_CITATION {"citationItems":[{"id":"ITEM-1","itemData":{"DOI":"10.1016/j.brat.2017.04.006","ISBN":"0005-7967","ISSN":"1873622X","PMID":"28437680","abstract":"Background Depression and anxiety disorders are relapse-prone conditions, even after successful treatment with pharmacotherapy or psychotherapy. Cognitive behavioural therapy (CBT) is known to prevent relapse, but there is little evidence of the durability of remission after low intensity forms of CBT (LiCBT). Method This study aimed to examine relapse rates 12 months after completing routinely-delivered LiCBT. A cohort of 439 LiCBT completers with remission of symptoms provided monthly depression (PHQ-9) and anxiety (GAD-7) measures during 12 months after treatment. Survival analysis was conducted to model time-to-relapse while controlling for patient characteristics. Results Overall, 53% of cases relapsed within 1 year. Of these relapse events, the majority (79%) occurred within the first 6 months post-treatment. Cases reporting residual depression symptoms (PHQ-9 = 5 to 9) at the end of treatment had significantly higher risk of relapse (hazard ratio = 1.90, p &lt; 0.001). Conclusions The high rate of relapse after LiCBT highlights the need for relapse prevention, particularly for those with residual depression symptoms.","author":[{"dropping-particle":"","family":"Ali","given":"Shehzad","non-dropping-particle":"","parse-names":false,"suffix":""},{"dropping-particle":"","family":"Rhodes","given":"Laura","non-dropping-particle":"","parse-names":false,"suffix":""},{"dropping-particle":"","family":"Moreea","given":"Omar","non-dropping-particle":"","parse-names":false,"suffix":""},{"dropping-particle":"","family":"McMillan","given":"Dean","non-dropping-particle":"","parse-names":false,"suffix":""},{"dropping-particle":"","family":"Gilbody","given":"Simon","non-dropping-particle":"","parse-names":false,"suffix":""},{"dropping-particle":"","family":"Leach","given":"Chris","non-dropping-particle":"","parse-names":false,"suffix":""},{"dropping-particle":"","family":"Lucock","given":"Mike","non-dropping-particle":"","parse-names":false,"suffix":""},{"dropping-particle":"","family":"Lutz","given":"Wolfgang","non-dropping-particle":"","parse-names":false,"suffix":""},{"dropping-particle":"","family":"Delgadillo","given":"Jaime","non-dropping-particle":"","parse-names":false,"suffix":""}],"container-title":"Behaviour Research and Therapy","id":"ITEM-1","issued":{"date-parts":[["2017"]]},"page":"1-8","publisher":"Elsevier Ltd","title":"How durable is the effect of low intensity CBT for depression and anxiety? Remission and relapse in a longitudinal cohort study","type":"article-journal","volume":"94"},"uris":["http://www.mendeley.com/documents/?uuid=30149d81-93f3-4b00-8d55-4bfdde1a1e67"]}],"mendeley":{"formattedCitation":"(3)","plainTextFormattedCitation":"(3)","previouslyFormattedCitation":"(3)"},"properties":{"noteIndex":0},"schema":"https://github.com/citation-style-language/schema/raw/master/csl-citation.json"}</w:instrText>
      </w:r>
      <w:r w:rsidR="00D61AD6" w:rsidRPr="00ED6F27">
        <w:rPr>
          <w:rFonts w:ascii="Times New Roman" w:hAnsi="Times New Roman" w:cs="Times New Roman"/>
        </w:rPr>
        <w:fldChar w:fldCharType="separate"/>
      </w:r>
      <w:r w:rsidR="00D61AD6" w:rsidRPr="00ED6F27">
        <w:rPr>
          <w:rFonts w:ascii="Times New Roman" w:hAnsi="Times New Roman" w:cs="Times New Roman"/>
          <w:noProof/>
        </w:rPr>
        <w:t>(3)</w:t>
      </w:r>
      <w:r w:rsidR="00D61AD6" w:rsidRPr="00ED6F27">
        <w:rPr>
          <w:rFonts w:ascii="Times New Roman" w:hAnsi="Times New Roman" w:cs="Times New Roman"/>
        </w:rPr>
        <w:fldChar w:fldCharType="end"/>
      </w:r>
      <w:r w:rsidR="00D61AD6" w:rsidRPr="00ED6F27">
        <w:rPr>
          <w:rFonts w:ascii="Times New Roman" w:hAnsi="Times New Roman" w:cs="Times New Roman"/>
        </w:rPr>
        <w:t xml:space="preserve">. </w:t>
      </w:r>
      <w:r w:rsidR="006D2145" w:rsidRPr="00ED6F27">
        <w:rPr>
          <w:rFonts w:ascii="Times New Roman" w:hAnsi="Times New Roman" w:cs="Times New Roman"/>
        </w:rPr>
        <w:t>T</w:t>
      </w:r>
      <w:r w:rsidRPr="00ED6F27">
        <w:rPr>
          <w:rFonts w:ascii="Times New Roman" w:hAnsi="Times New Roman" w:cs="Times New Roman"/>
        </w:rPr>
        <w:t xml:space="preserve">hose who experience a relapse or recurrence are more likely to relapse again in </w:t>
      </w:r>
      <w:r w:rsidR="009717B6" w:rsidRPr="00ED6F27">
        <w:rPr>
          <w:rFonts w:ascii="Times New Roman" w:hAnsi="Times New Roman" w:cs="Times New Roman"/>
        </w:rPr>
        <w:t xml:space="preserve">the </w:t>
      </w:r>
      <w:r w:rsidRPr="00ED6F27">
        <w:rPr>
          <w:rFonts w:ascii="Times New Roman" w:hAnsi="Times New Roman" w:cs="Times New Roman"/>
        </w:rPr>
        <w:t xml:space="preserve">future compared with those who do not </w:t>
      </w:r>
      <w:r w:rsidR="00D61AD6" w:rsidRPr="00ED6F27">
        <w:rPr>
          <w:rFonts w:ascii="Times New Roman" w:hAnsi="Times New Roman" w:cs="Times New Roman"/>
        </w:rPr>
        <w:fldChar w:fldCharType="begin" w:fldLock="1"/>
      </w:r>
      <w:r w:rsidR="00D61AD6" w:rsidRPr="00ED6F27">
        <w:rPr>
          <w:rFonts w:ascii="Times New Roman" w:hAnsi="Times New Roman" w:cs="Times New Roman"/>
        </w:rPr>
        <w:instrText>ADDIN CSL_CITATION {"citationItems":[{"id":"ITEM-1","itemData":{"DOI":"10.1016/j.cpr.2007.02.005","ISSN":"02727358","abstract":"Depression is a highly recurrent disorder with significant personal and public health consequences. Prevention of recurrence would be extremely desirable, and thus researchers have begun to identify risk factors that are specific to recurrence, which may be different from risk factors for first onset of depression. Methodological issues in this area of research are briefly reviewed (e.g., the various definitions of \"recurrence\" and \"depression\"), followed by a review of studies on specific risk factors, including demographic variables (gender, socio-economic status, and marital status), clinical variables (age at first onset, number of prior episodes, severity of first/index episode, and comorbid psychopathology), family history of psychopathology, and psychosocial and psychological variables (level of psychosocial functioning, cognitions, personality, social support, and stressful life events). In addition, scar theories are evaluated for their potential to explain how these variables and recurrent depression are linked. Our review suggests that recurrent depression reflects an underlying vulnerability that is largely genetic in nature and that may predispose those high in the vulnerability not only to recurrent depressive episodes, but also to the significant psychosocial risk factors that often accompany recurrent depression. © 2007 Elsevier Ltd. All rights reserved.","author":[{"dropping-particle":"","family":"Burcusa","given":"Stephanie L.","non-dropping-particle":"","parse-names":false,"suffix":""},{"dropping-particle":"","family":"Iacono","given":"William G.","non-dropping-particle":"","parse-names":false,"suffix":""}],"container-title":"Clinical Psychology Review","id":"ITEM-1","issue":"8","issued":{"date-parts":[["2007"]]},"page":"959-985","title":"Risk for recurrence in depression","type":"article-journal","volume":"27"},"uris":["http://www.mendeley.com/documents/?uuid=ef96a888-6f47-464c-a50b-14518db74eaf"]}],"mendeley":{"formattedCitation":"(4)","plainTextFormattedCitation":"(4)","previouslyFormattedCitation":"(4)"},"properties":{"noteIndex":0},"schema":"https://github.com/citation-style-language/schema/raw/master/csl-citation.json"}</w:instrText>
      </w:r>
      <w:r w:rsidR="00D61AD6" w:rsidRPr="00ED6F27">
        <w:rPr>
          <w:rFonts w:ascii="Times New Roman" w:hAnsi="Times New Roman" w:cs="Times New Roman"/>
        </w:rPr>
        <w:fldChar w:fldCharType="separate"/>
      </w:r>
      <w:r w:rsidR="00D61AD6" w:rsidRPr="00ED6F27">
        <w:rPr>
          <w:rFonts w:ascii="Times New Roman" w:hAnsi="Times New Roman" w:cs="Times New Roman"/>
          <w:noProof/>
        </w:rPr>
        <w:t>(4)</w:t>
      </w:r>
      <w:r w:rsidR="00D61AD6" w:rsidRPr="00ED6F27">
        <w:rPr>
          <w:rFonts w:ascii="Times New Roman" w:hAnsi="Times New Roman" w:cs="Times New Roman"/>
        </w:rPr>
        <w:fldChar w:fldCharType="end"/>
      </w:r>
      <w:r w:rsidR="00D61AD6" w:rsidRPr="00ED6F27">
        <w:rPr>
          <w:rFonts w:ascii="Times New Roman" w:hAnsi="Times New Roman" w:cs="Times New Roman"/>
        </w:rPr>
        <w:t>.</w:t>
      </w:r>
      <w:r w:rsidRPr="00ED6F27">
        <w:rPr>
          <w:rFonts w:ascii="Times New Roman" w:hAnsi="Times New Roman" w:cs="Times New Roman"/>
        </w:rPr>
        <w:t xml:space="preserve"> </w:t>
      </w:r>
      <w:r w:rsidR="004A7CF1" w:rsidRPr="00ED6F27">
        <w:rPr>
          <w:rFonts w:ascii="Times New Roman" w:hAnsi="Times New Roman" w:cs="Times New Roman"/>
        </w:rPr>
        <w:t xml:space="preserve">There is evidence to suggest that relapse or </w:t>
      </w:r>
      <w:r w:rsidR="000F0C9C" w:rsidRPr="00ED6F27">
        <w:rPr>
          <w:rFonts w:ascii="Times New Roman" w:hAnsi="Times New Roman" w:cs="Times New Roman"/>
        </w:rPr>
        <w:t>recurrence of depression result</w:t>
      </w:r>
      <w:r w:rsidR="004A7CF1" w:rsidRPr="00ED6F27">
        <w:rPr>
          <w:rFonts w:ascii="Times New Roman" w:hAnsi="Times New Roman" w:cs="Times New Roman"/>
        </w:rPr>
        <w:t xml:space="preserve"> in an increased risk of subsequent relapse </w:t>
      </w:r>
      <w:r w:rsidR="00D61AD6" w:rsidRPr="00ED6F27">
        <w:rPr>
          <w:rFonts w:ascii="Times New Roman" w:hAnsi="Times New Roman" w:cs="Times New Roman"/>
        </w:rPr>
        <w:fldChar w:fldCharType="begin" w:fldLock="1"/>
      </w:r>
      <w:r w:rsidR="00D61AD6" w:rsidRPr="00ED6F27">
        <w:rPr>
          <w:rFonts w:ascii="Times New Roman" w:hAnsi="Times New Roman" w:cs="Times New Roman"/>
        </w:rPr>
        <w:instrText>ADDIN CSL_CITATION {"citationItems":[{"id":"ITEM-1","itemData":{"DOI":"10.1016/j.cpr.2007.02.005","ISSN":"02727358","abstract":"Depression is a highly recurrent disorder with significant personal and public health consequences. Prevention of recurrence would be extremely desirable, and thus researchers have begun to identify risk factors that are specific to recurrence, which may be different from risk factors for first onset of depression. Methodological issues in this area of research are briefly reviewed (e.g., the various definitions of \"recurrence\" and \"depression\"), followed by a review of studies on specific risk factors, including demographic variables (gender, socio-economic status, and marital status), clinical variables (age at first onset, number of prior episodes, severity of first/index episode, and comorbid psychopathology), family history of psychopathology, and psychosocial and psychological variables (level of psychosocial functioning, cognitions, personality, social support, and stressful life events). In addition, scar theories are evaluated for their potential to explain how these variables and recurrent depression are linked. Our review suggests that recurrent depression reflects an underlying vulnerability that is largely genetic in nature and that may predispose those high in the vulnerability not only to recurrent depressive episodes, but also to the significant psychosocial risk factors that often accompany recurrent depression. © 2007 Elsevier Ltd. All rights reserved.","author":[{"dropping-particle":"","family":"Burcusa","given":"Stephanie L.","non-dropping-particle":"","parse-names":false,"suffix":""},{"dropping-particle":"","family":"Iacono","given":"William G.","non-dropping-particle":"","parse-names":false,"suffix":""}],"container-title":"Clinical Psychology Review","id":"ITEM-1","issue":"8","issued":{"date-parts":[["2007"]]},"page":"959-985","title":"Risk for recurrence in depression","type":"article-journal","volume":"27"},"uris":["http://www.mendeley.com/documents/?uuid=ef96a888-6f47-464c-a50b-14518db74eaf"]}],"mendeley":{"formattedCitation":"(4)","plainTextFormattedCitation":"(4)","previouslyFormattedCitation":"(4)"},"properties":{"noteIndex":0},"schema":"https://github.com/citation-style-language/schema/raw/master/csl-citation.json"}</w:instrText>
      </w:r>
      <w:r w:rsidR="00D61AD6" w:rsidRPr="00ED6F27">
        <w:rPr>
          <w:rFonts w:ascii="Times New Roman" w:hAnsi="Times New Roman" w:cs="Times New Roman"/>
        </w:rPr>
        <w:fldChar w:fldCharType="separate"/>
      </w:r>
      <w:r w:rsidR="00D61AD6" w:rsidRPr="00ED6F27">
        <w:rPr>
          <w:rFonts w:ascii="Times New Roman" w:hAnsi="Times New Roman" w:cs="Times New Roman"/>
          <w:noProof/>
        </w:rPr>
        <w:t>(4)</w:t>
      </w:r>
      <w:r w:rsidR="00D61AD6" w:rsidRPr="00ED6F27">
        <w:rPr>
          <w:rFonts w:ascii="Times New Roman" w:hAnsi="Times New Roman" w:cs="Times New Roman"/>
        </w:rPr>
        <w:fldChar w:fldCharType="end"/>
      </w:r>
      <w:r w:rsidR="004A7CF1" w:rsidRPr="00ED6F27">
        <w:rPr>
          <w:rFonts w:ascii="Times New Roman" w:hAnsi="Times New Roman" w:cs="Times New Roman"/>
        </w:rPr>
        <w:t xml:space="preserve"> and, possibly, increased treatment resistance </w:t>
      </w:r>
      <w:r w:rsidR="00D61AD6" w:rsidRPr="00ED6F27">
        <w:rPr>
          <w:rFonts w:ascii="Times New Roman" w:hAnsi="Times New Roman" w:cs="Times New Roman"/>
        </w:rPr>
        <w:fldChar w:fldCharType="begin" w:fldLock="1"/>
      </w:r>
      <w:r w:rsidR="00502B21" w:rsidRPr="00ED6F27">
        <w:rPr>
          <w:rFonts w:ascii="Times New Roman" w:hAnsi="Times New Roman" w:cs="Times New Roman"/>
        </w:rPr>
        <w:instrText>ADDIN CSL_CITATION {"citationItems":[{"id":"ITEM-1","itemData":{"author":[{"dropping-particle":"","family":"Post","given":"M","non-dropping-particle":"","parse-names":false,"suffix":""}],"container-title":"Depression","id":"ITEM-1","issue":"August","issued":{"date-parts":[["1992"]]},"page":"999-1010","title":"Transduction of Psychosocial Stress into the Neurobiology of Recurrent Affective Disorder","type":"article-journal"},"uris":["http://www.mendeley.com/documents/?uuid=ff7ebcdb-7a8c-41c7-999c-8910fa05b81d"]}],"mendeley":{"formattedCitation":"(5)","plainTextFormattedCitation":"(5)","previouslyFormattedCitation":"(5)"},"properties":{"noteIndex":0},"schema":"https://github.com/citation-style-language/schema/raw/master/csl-citation.json"}</w:instrText>
      </w:r>
      <w:r w:rsidR="00D61AD6" w:rsidRPr="00ED6F27">
        <w:rPr>
          <w:rFonts w:ascii="Times New Roman" w:hAnsi="Times New Roman" w:cs="Times New Roman"/>
        </w:rPr>
        <w:fldChar w:fldCharType="separate"/>
      </w:r>
      <w:r w:rsidR="00D61AD6" w:rsidRPr="00ED6F27">
        <w:rPr>
          <w:rFonts w:ascii="Times New Roman" w:hAnsi="Times New Roman" w:cs="Times New Roman"/>
          <w:noProof/>
        </w:rPr>
        <w:t>(5)</w:t>
      </w:r>
      <w:r w:rsidR="00D61AD6" w:rsidRPr="00ED6F27">
        <w:rPr>
          <w:rFonts w:ascii="Times New Roman" w:hAnsi="Times New Roman" w:cs="Times New Roman"/>
        </w:rPr>
        <w:fldChar w:fldCharType="end"/>
      </w:r>
      <w:r w:rsidR="004A7CF1" w:rsidRPr="00ED6F27">
        <w:rPr>
          <w:rFonts w:ascii="Times New Roman" w:hAnsi="Times New Roman" w:cs="Times New Roman"/>
        </w:rPr>
        <w:t>.</w:t>
      </w:r>
      <w:r w:rsidR="006E52D1" w:rsidRPr="00ED6F27">
        <w:rPr>
          <w:rFonts w:ascii="Times New Roman" w:hAnsi="Times New Roman" w:cs="Times New Roman"/>
        </w:rPr>
        <w:t xml:space="preserve"> </w:t>
      </w:r>
      <w:r w:rsidR="004A7CF1" w:rsidRPr="00ED6F27">
        <w:rPr>
          <w:rFonts w:ascii="Times New Roman" w:hAnsi="Times New Roman" w:cs="Times New Roman"/>
        </w:rPr>
        <w:t xml:space="preserve">Reliable prediction of individuals’ risk of relapse and recurrence might enable </w:t>
      </w:r>
      <w:r w:rsidR="00D61AD6" w:rsidRPr="00ED6F27">
        <w:rPr>
          <w:rFonts w:ascii="Times New Roman" w:hAnsi="Times New Roman" w:cs="Times New Roman"/>
        </w:rPr>
        <w:t xml:space="preserve">a </w:t>
      </w:r>
      <w:r w:rsidR="00314142" w:rsidRPr="00ED6F27">
        <w:rPr>
          <w:rFonts w:ascii="Times New Roman" w:hAnsi="Times New Roman" w:cs="Times New Roman"/>
        </w:rPr>
        <w:t xml:space="preserve">precision medicine approach to relapse prevention, </w:t>
      </w:r>
      <w:r w:rsidR="00D61AD6" w:rsidRPr="00ED6F27">
        <w:rPr>
          <w:rFonts w:ascii="Times New Roman" w:hAnsi="Times New Roman" w:cs="Times New Roman"/>
        </w:rPr>
        <w:t>personalis</w:t>
      </w:r>
      <w:r w:rsidR="00314142" w:rsidRPr="00ED6F27">
        <w:rPr>
          <w:rFonts w:ascii="Times New Roman" w:hAnsi="Times New Roman" w:cs="Times New Roman"/>
        </w:rPr>
        <w:t xml:space="preserve">ing </w:t>
      </w:r>
      <w:r w:rsidR="00D61AD6" w:rsidRPr="00ED6F27">
        <w:rPr>
          <w:rFonts w:ascii="Times New Roman" w:hAnsi="Times New Roman" w:cs="Times New Roman"/>
        </w:rPr>
        <w:t>the allocation</w:t>
      </w:r>
      <w:r w:rsidR="00314142" w:rsidRPr="00ED6F27">
        <w:rPr>
          <w:rFonts w:ascii="Times New Roman" w:hAnsi="Times New Roman" w:cs="Times New Roman"/>
        </w:rPr>
        <w:t xml:space="preserve"> and potentially type</w:t>
      </w:r>
      <w:r w:rsidR="00D61AD6" w:rsidRPr="00ED6F27">
        <w:rPr>
          <w:rFonts w:ascii="Times New Roman" w:hAnsi="Times New Roman" w:cs="Times New Roman"/>
        </w:rPr>
        <w:t xml:space="preserve"> of relapse prevention interventions</w:t>
      </w:r>
      <w:r w:rsidR="00314142" w:rsidRPr="00ED6F27">
        <w:rPr>
          <w:rFonts w:ascii="Times New Roman" w:hAnsi="Times New Roman" w:cs="Times New Roman"/>
        </w:rPr>
        <w:t xml:space="preserve"> offered to ensure maximum benefit</w:t>
      </w:r>
      <w:r w:rsidR="004A7CF1" w:rsidRPr="00ED6F27">
        <w:rPr>
          <w:rFonts w:ascii="Times New Roman" w:hAnsi="Times New Roman" w:cs="Times New Roman"/>
        </w:rPr>
        <w:t xml:space="preserve">. </w:t>
      </w:r>
      <w:r w:rsidR="009D74A3" w:rsidRPr="00ED6F27">
        <w:rPr>
          <w:rFonts w:ascii="Times New Roman" w:hAnsi="Times New Roman" w:cs="Times New Roman"/>
        </w:rPr>
        <w:t xml:space="preserve">Prognostic factors are variables that are associated with an outcome of interest, although are not necessarily causal, and overall prognosis can be estimated within groups defined by the values of a prognostic factor. These are differentiated from prescriptive factors, which are associated with outcomes and also moderate treatment effects. </w:t>
      </w:r>
      <w:r w:rsidR="00864477">
        <w:rPr>
          <w:rFonts w:ascii="Times New Roman" w:hAnsi="Times New Roman" w:cs="Times New Roman"/>
        </w:rPr>
        <w:t>Prognostic factors associated with relapse and recurrence include childhood maltreatment,</w:t>
      </w:r>
      <w:r w:rsidR="00864477" w:rsidRPr="006865FF">
        <w:rPr>
          <w:rFonts w:ascii="Times New Roman" w:hAnsi="Times New Roman" w:cs="Times New Roman"/>
        </w:rPr>
        <w:t xml:space="preserve"> history of recurrent depression</w:t>
      </w:r>
      <w:r w:rsidR="00864477">
        <w:rPr>
          <w:rFonts w:ascii="Times New Roman" w:hAnsi="Times New Roman" w:cs="Times New Roman"/>
        </w:rPr>
        <w:t xml:space="preserve"> and </w:t>
      </w:r>
      <w:r w:rsidR="00864477" w:rsidRPr="006865FF">
        <w:rPr>
          <w:rFonts w:ascii="Times New Roman" w:hAnsi="Times New Roman" w:cs="Times New Roman"/>
        </w:rPr>
        <w:t>presence of residual depre</w:t>
      </w:r>
      <w:r w:rsidR="00864477">
        <w:rPr>
          <w:rFonts w:ascii="Times New Roman" w:hAnsi="Times New Roman" w:cs="Times New Roman"/>
        </w:rPr>
        <w:t xml:space="preserve">ssive symptoms, among others, while </w:t>
      </w:r>
      <w:r w:rsidR="00864477" w:rsidRPr="00864477">
        <w:rPr>
          <w:rFonts w:ascii="Times New Roman" w:hAnsi="Times New Roman" w:cs="Times New Roman"/>
        </w:rPr>
        <w:t xml:space="preserve">evidence for prescriptive factors remains limited </w:t>
      </w:r>
      <w:r w:rsidR="009D74A3" w:rsidRPr="00ED6F27">
        <w:rPr>
          <w:rFonts w:ascii="Times New Roman" w:hAnsi="Times New Roman" w:cs="Times New Roman"/>
        </w:rPr>
        <w:t>(6).</w:t>
      </w:r>
      <w:r w:rsidR="00502B21" w:rsidRPr="00ED6F27">
        <w:rPr>
          <w:rFonts w:ascii="Times New Roman" w:hAnsi="Times New Roman" w:cs="Times New Roman"/>
        </w:rPr>
        <w:t xml:space="preserve"> </w:t>
      </w:r>
      <w:r w:rsidR="00046943" w:rsidRPr="00ED6F27">
        <w:rPr>
          <w:rFonts w:ascii="Times New Roman" w:hAnsi="Times New Roman" w:cs="Times New Roman"/>
        </w:rPr>
        <w:t>M</w:t>
      </w:r>
      <w:r w:rsidR="00AC375F" w:rsidRPr="00ED6F27">
        <w:rPr>
          <w:rFonts w:ascii="Times New Roman" w:hAnsi="Times New Roman" w:cs="Times New Roman"/>
        </w:rPr>
        <w:t>ultivariable prognostic model</w:t>
      </w:r>
      <w:r w:rsidR="00046943" w:rsidRPr="00ED6F27">
        <w:rPr>
          <w:rFonts w:ascii="Times New Roman" w:hAnsi="Times New Roman" w:cs="Times New Roman"/>
        </w:rPr>
        <w:t xml:space="preserve">s </w:t>
      </w:r>
      <w:r w:rsidR="000F0C9C" w:rsidRPr="00ED6F27">
        <w:rPr>
          <w:rFonts w:ascii="Times New Roman" w:hAnsi="Times New Roman" w:cs="Times New Roman"/>
        </w:rPr>
        <w:t>combine</w:t>
      </w:r>
      <w:r w:rsidR="004A7CF1" w:rsidRPr="00ED6F27">
        <w:rPr>
          <w:rFonts w:ascii="Times New Roman" w:hAnsi="Times New Roman" w:cs="Times New Roman"/>
        </w:rPr>
        <w:t xml:space="preserve"> </w:t>
      </w:r>
      <w:r w:rsidR="00AC375F" w:rsidRPr="00ED6F27">
        <w:rPr>
          <w:rFonts w:ascii="Times New Roman" w:hAnsi="Times New Roman" w:cs="Times New Roman"/>
        </w:rPr>
        <w:t xml:space="preserve">information about multiple </w:t>
      </w:r>
      <w:r w:rsidR="004A7CF1" w:rsidRPr="00ED6F27">
        <w:rPr>
          <w:rFonts w:ascii="Times New Roman" w:hAnsi="Times New Roman" w:cs="Times New Roman"/>
        </w:rPr>
        <w:t>pro</w:t>
      </w:r>
      <w:r w:rsidR="00EB3953" w:rsidRPr="00ED6F27">
        <w:rPr>
          <w:rFonts w:ascii="Times New Roman" w:hAnsi="Times New Roman" w:cs="Times New Roman"/>
        </w:rPr>
        <w:t xml:space="preserve">gnostic factors </w:t>
      </w:r>
      <w:r w:rsidR="00AC375F" w:rsidRPr="00ED6F27">
        <w:rPr>
          <w:rFonts w:ascii="Times New Roman" w:hAnsi="Times New Roman" w:cs="Times New Roman"/>
        </w:rPr>
        <w:t xml:space="preserve">for a particular person to provide </w:t>
      </w:r>
      <w:r w:rsidR="004A7CF1" w:rsidRPr="00ED6F27">
        <w:rPr>
          <w:rFonts w:ascii="Times New Roman" w:hAnsi="Times New Roman" w:cs="Times New Roman"/>
        </w:rPr>
        <w:t>individualised risk predictions</w:t>
      </w:r>
      <w:r w:rsidR="00502B21" w:rsidRPr="00ED6F27">
        <w:rPr>
          <w:rFonts w:ascii="Times New Roman" w:hAnsi="Times New Roman" w:cs="Times New Roman"/>
        </w:rPr>
        <w:t xml:space="preserve"> </w:t>
      </w:r>
      <w:r w:rsidR="00502B21" w:rsidRPr="00ED6F27">
        <w:rPr>
          <w:rFonts w:ascii="Times New Roman" w:hAnsi="Times New Roman" w:cs="Times New Roman"/>
        </w:rPr>
        <w:fldChar w:fldCharType="begin" w:fldLock="1"/>
      </w:r>
      <w:r w:rsidR="00502B21" w:rsidRPr="00ED6F27">
        <w:rPr>
          <w:rFonts w:ascii="Times New Roman" w:hAnsi="Times New Roman" w:cs="Times New Roman"/>
        </w:rPr>
        <w:instrText>ADDIN CSL_CITATION {"citationItems":[{"id":"ITEM-1","itemData":{"author":[{"dropping-particle":"","family":"Riley","given":"Richard D.","non-dropping-particle":"","parse-names":false,"suffix":""},{"dropping-particle":"","family":"Windt","given":"DA","non-dropping-particle":"van der","parse-names":false,"suffix":""},{"dropping-particle":"","family":"P","given":"Croft","non-dropping-particle":"","parse-names":false,"suffix":""},{"dropping-particle":"","family":"Moons","given":"KGM","non-dropping-particle":"","parse-names":false,"suffix":""}],"edition":"First edit","id":"ITEM-1","issued":{"date-parts":[["2019"]]},"publisher":"Oxford University Press.","title":"Prognosis Research in Healthcare: Concepts, Methods, and Impact.","type":"book"},"uris":["http://www.mendeley.com/documents/?uuid=9f863fb8-cee7-4e8a-ac9d-9d0932d8eed7"]}],"mendeley":{"formattedCitation":"(7)","plainTextFormattedCitation":"(7)","previouslyFormattedCitation":"(7)"},"properties":{"noteIndex":0},"schema":"https://github.com/citation-style-language/schema/raw/master/csl-citation.json"}</w:instrText>
      </w:r>
      <w:r w:rsidR="00502B21" w:rsidRPr="00ED6F27">
        <w:rPr>
          <w:rFonts w:ascii="Times New Roman" w:hAnsi="Times New Roman" w:cs="Times New Roman"/>
        </w:rPr>
        <w:fldChar w:fldCharType="separate"/>
      </w:r>
      <w:r w:rsidR="00502B21" w:rsidRPr="00ED6F27">
        <w:rPr>
          <w:rFonts w:ascii="Times New Roman" w:hAnsi="Times New Roman" w:cs="Times New Roman"/>
          <w:noProof/>
        </w:rPr>
        <w:t>(7)</w:t>
      </w:r>
      <w:r w:rsidR="00502B21" w:rsidRPr="00ED6F27">
        <w:rPr>
          <w:rFonts w:ascii="Times New Roman" w:hAnsi="Times New Roman" w:cs="Times New Roman"/>
        </w:rPr>
        <w:fldChar w:fldCharType="end"/>
      </w:r>
      <w:r w:rsidR="00502B21" w:rsidRPr="00ED6F27">
        <w:rPr>
          <w:rFonts w:ascii="Times New Roman" w:hAnsi="Times New Roman" w:cs="Times New Roman"/>
        </w:rPr>
        <w:t xml:space="preserve">. </w:t>
      </w:r>
      <w:r w:rsidRPr="00ED6F27">
        <w:rPr>
          <w:rFonts w:ascii="Times New Roman" w:hAnsi="Times New Roman" w:cs="Times New Roman"/>
        </w:rPr>
        <w:t xml:space="preserve">There have been </w:t>
      </w:r>
      <w:r w:rsidR="00502B21" w:rsidRPr="00ED6F27">
        <w:rPr>
          <w:rFonts w:ascii="Times New Roman" w:hAnsi="Times New Roman" w:cs="Times New Roman"/>
        </w:rPr>
        <w:t>an increasing number of attempts</w:t>
      </w:r>
      <w:r w:rsidRPr="00ED6F27">
        <w:rPr>
          <w:rFonts w:ascii="Times New Roman" w:hAnsi="Times New Roman" w:cs="Times New Roman"/>
        </w:rPr>
        <w:t xml:space="preserve"> to derive and validate prognostic models to predict depression-related outcomes</w:t>
      </w:r>
      <w:r w:rsidR="00502B21" w:rsidRPr="00ED6F27">
        <w:rPr>
          <w:rFonts w:ascii="Times New Roman" w:hAnsi="Times New Roman" w:cs="Times New Roman"/>
        </w:rPr>
        <w:t xml:space="preserve"> </w:t>
      </w:r>
      <w:r w:rsidR="00502B21" w:rsidRPr="00ED6F27">
        <w:rPr>
          <w:rFonts w:ascii="Times New Roman" w:hAnsi="Times New Roman" w:cs="Times New Roman"/>
        </w:rPr>
        <w:fldChar w:fldCharType="begin" w:fldLock="1"/>
      </w:r>
      <w:r w:rsidR="00547BD2" w:rsidRPr="00ED6F27">
        <w:rPr>
          <w:rFonts w:ascii="Times New Roman" w:hAnsi="Times New Roman" w:cs="Times New Roman"/>
        </w:rPr>
        <w:instrText>ADDIN CSL_CITATION {"citationItems":[{"id":"ITEM-1","itemData":{"DOI":"10.1016/S2589-7500(21)00018-2","ISSN":"25897500","abstract":"Background: Common mental disorders can be effectively treated with psychotherapy, but some patients do not respond well and require timely identification to prevent treatment failure. We aimed to develop and validate a dynamic model to predict psychological treatment outcomes, and to compare the model with currently used methods, including expected treatment response models and machine learning models. Methods: In this prediction model development and validation study, we obtained data from two UK studies including patients who had accessed therapy via Improving Access to Psychological Therapies (IAPT) services managed by ten UK National Health Service (NHS) Trusts between March, 2012, and June, 2018, to predict treatment outcomes. In study 1, we used data on patient-reported depression (Patient Health Questionnaire 9 [PHQ-9]) and anxiety (Generalised Anxiety Disorder 7 [GAD-7]) symptom measures obtained on a session-by-session basis (Leeds Community Healthcare NHS Trust dataset; n=2317) to train the Oracle dynamic prediction model using iterative logistic regression analysis. The outcome of interest was reliable and clinically significant improvement in depression (PHQ-9) and anxiety (GAD-7) symptoms. The predictive accuracy of the model was assessed in an external test sample (Cumbria Northumberland Tyne and Wear NHS Foundation Trust dataset; n=2036) using the area under the curve (AUC), positive predictive values (PPVs), and negative predictive values (NPVs). In study 2, we retrained the Oracle algorithm using a multiservice sample (South West Yorkshire Partnership NHS Foundation Trust, North East London NHS Foundation Trust, Cheshire and Wirral Partnership NHS Foundation Trust, and Cambridgeshire and Peterborough NHS Foundation Trust; n=42 992) and compared its performance with an expected treatment response model and five machine learning models (Bayesian updating algorithm, elastic net regularisation, extreme gradient boosting, support vector machine, and neural networks based on a multilayer perceptron algorithm) in an external test sample (Whittington Health NHS Trust; Barnet Enfield and Haringey Mental Health Trust; Pennine Care NHS Foundation Trust; and Humber NHS Foundation Trust; n=30 026). Findings: The Oracle algorithm trained using iterative logistic regressions generalised well to external test samples, explaining up to 47·3% of variability in treatment outcomes. Prediction accuracy was modest at session one (AUC 0·59 [95% CI 0·55–0·62]…","author":[{"dropping-particle":"","family":"Bone","given":"Claire","non-dropping-particle":"","parse-names":false,"suffix":""},{"dropping-particle":"","family":"Simmonds-Buckley","given":"Melanie","non-dropping-particle":"","parse-names":false,"suffix":""},{"dropping-particle":"","family":"Thwaites","given":"Richard","non-dropping-particle":"","parse-names":false,"suffix":""},{"dropping-particle":"","family":"Sandford","given":"David","non-dropping-particle":"","parse-names":false,"suffix":""},{"dropping-particle":"","family":"Merzhvynska","given":"Mariia","non-dropping-particle":"","parse-names":false,"suffix":""},{"dropping-particle":"","family":"Rubel","given":"Julian","non-dropping-particle":"","parse-names":false,"suffix":""},{"dropping-particle":"","family":"Deisenhofer","given":"Anne Katharina","non-dropping-particle":"","parse-names":false,"suffix":""},{"dropping-particle":"","family":"Lutz","given":"Wolfgang","non-dropping-particle":"","parse-names":false,"suffix":""},{"dropping-particle":"","family":"Delgadillo","given":"Jaime","non-dropping-particle":"","parse-names":false,"suffix":""}],"container-title":"The Lancet Digital Health","id":"ITEM-1","issue":"4","issued":{"date-parts":[["2021"]]},"page":"e231-e240","publisher":"The Author(s). Published by Elsevier Ltd. This is an Open Access article under the CC BY-NC-ND 4.0 license","title":"Dynamic prediction of psychological treatment outcomes: development and validation of a prediction model using routinely collected symptom data","type":"article-journal","volume":"3"},"uris":["http://www.mendeley.com/documents/?uuid=24e8d419-c4c6-4a36-9794-b7d5d28a089f"]},{"id":"ITEM-2","itemData":{"DOI":"10.1002/da.22868","ISSN":"15206394","abstract":"Background: Major depressive disorder (MDD) has a highly recurrent nature. After successful treatment, it is important to identify individuals who are at risk of an unfavorable long-term course. Despite extensive research, there is no consensus yet on the clinically relevant predictors of long-term outcome in MDD, and no prediction models are implemented in clinical practice. The aim of this study was to create a prognostic index (PI) to estimate long-term depression severity after successful and high quality acute treatment for MDD. Methods: Data come from responders to cognitive therapy (CT) and interpersonal psychotherapy (IPT) in a randomized clinical trial (n = 85; CT = 45, IPT = 40). Primary outcome was depression severity, assessed with the Beck Depression Inventory II, measured throughout a 17-month follow-up phase. We examined 29 variables as potential predictors, using a model-based recursive partitioning method and bootstrap resampling in conjunction with backwards elimination. The selected predictors were combined into a PI. Individual PI scores were estimated using a cross-validation approach. Results: A total of three post-treatment predictors were identified: depression severity, hopelessness, and self-esteem. Cross-validated PI scores evidenced a strong correlation (r = 0.60) with follow-up depression severity. Conclusion: Long-term predictions of MDD are multifactorial, involving a combination of variables that each has a small prognostic effect. If replicated and validated, the PI can be implemented to predict follow-up depression severity for each individual after acute treatment response, and to personalize long-term treatment strategies.","author":[{"dropping-particle":"","family":"Bronswijk","given":"Suzanne C.","non-dropping-particle":"van","parse-names":false,"suffix":""},{"dropping-particle":"","family":"Lemmens","given":"Lotte H.J.M.","non-dropping-particle":"","parse-names":false,"suffix":""},{"dropping-particle":"","family":"Keefe","given":"John R.","non-dropping-particle":"","parse-names":false,"suffix":""},{"dropping-particle":"","family":"Huibers","given":"Marcus J.H.","non-dropping-particle":"","parse-names":false,"suffix":""},{"dropping-particle":"","family":"DeRubeis","given":"Robert J.","non-dropping-particle":"","parse-names":false,"suffix":""},{"dropping-particle":"","family":"Peeters","given":"Frenk P.M.L.","non-dropping-particle":"","parse-names":false,"suffix":""}],"container-title":"Depression and Anxiety","id":"ITEM-2","issue":"3","issued":{"date-parts":[["2019"]]},"page":"252-261","title":"A prognostic index for long-term outcome after successful acute phase cognitive therapy and interpersonal psychotherapy for major depressive disorder","type":"article-journal","volume":"36"},"uris":["http://www.mendeley.com/documents/?uuid=5558b92e-6240-4c9d-9a8e-13d68c68fcda"]},{"id":"ITEM-3","itemData":{"DOI":"10.3122/jabfm.2017.03.160313","ISSN":"1557-2625","abstract":"Background: The goal of this study was to develop and validate an assessment tool for adult primary care patients diagnosed with depression to determine predictive probability of clinical outcomes at 6 months. Methods: We retrospectively reviewed 3096 adult patients enrolled in collaborative care management (CCM) for depression. Patients enrolled on or before December 31, 2013, served as the training set (n = 2525), whereas those enrolled after that date served as the preliminary validation set (n = 571). Results: Six variables (2 demographic and 4 clinical) were statistically significant in determining clinical outcomes. Using the validation data set, the remission classifier produced the receiver operating characteristics (ROC) curve with a c-statistic or area under the curve (AUC) of 0.62 with predicted probabilities than ranged from 14.5% to 79.1%, with a median of 50.6%. The persistent depressive symptoms (PDS) classifier produced an ROC curve with a c-statistic or AUC of 0.67 and predicted probabilities that ranged from 5.5% to 73.1%, with a median of 23.5%. Conclusions: We were able to identify readily available variables and then validated these in the prediction of depression remission and PDS at 6 months. The DOC-6 tool may be used to predict which patients may be at risk for worse outcomes.","author":[{"dropping-particle":"","family":"Angstman","given":"Kurt B.","non-dropping-particle":"","parse-names":false,"suffix":""},{"dropping-particle":"","family":"Garrison","given":"Gregory M.","non-dropping-particle":"","parse-names":false,"suffix":""},{"dropping-particle":"","family":"Gonzalez","given":"Cesar A.","non-dropping-particle":"","parse-names":false,"suffix":""},{"dropping-particle":"","family":"Cozine","given":"Daniel W.","non-dropping-particle":"","parse-names":false,"suffix":""},{"dropping-particle":"","family":"Cozine","given":"Elizabeth W.","non-dropping-particle":"","parse-names":false,"suffix":""},{"dropping-particle":"","family":"Katzelnick","given":"David J.","non-dropping-particle":"","parse-names":false,"suffix":""}],"container-title":"The Journal of the American Board of Family Medicine","id":"ITEM-3","issue":"3","issued":{"date-parts":[["2017"]]},"page":"281-287","title":"Prediction of Primary Care Depression Outcomes at Six Months: Validation of DOC-6 ©","type":"article-journal","volume":"30"},"uris":["http://www.mendeley.com/documents/?uuid=99e0aabd-ec27-4b49-b3d4-c02f5b26a52f"]},{"id":"ITEM-4","itemData":{"DOI":"10.1186/1471-2458-6-6","ISBN":"1471245861","ISSN":"14712458","PMID":"16790054","abstract":"Qualitative research is increasingly used alongside randomised controlled trials (RCTs) to study a range of factors including participants' experiences of a trial. The need for a sound evidence base within public health will increase the need for RCTs of non-clinical interventions. Welfare rights advice has been proposed as an intervention with potential to reduce health inequalities. This qualitative study, nested within an RCT of the impact of welfare rights advice, examined the acceptability of the intervention, the acceptability of the research process and the perceived impact of the intervention.","author":[{"dropping-particle":"","family":"King","given":"","non-dropping-particle":"","parse-names":false,"suffix":""}],"container-title":"BMC Public Health","id":"ITEM-4","issue":"November 2003","issued":{"date-parts":[["2006"]]},"page":"1-8","title":"Prediction of depression in European general practice attendees: the PREDICT study.","type":"article-journal","volume":"6"},"uris":["http://www.mendeley.com/documents/?uuid=b76f7d07-4686-4453-b562-073e85c3c782"]}],"mendeley":{"formattedCitation":"(8–11)","plainTextFormattedCitation":"(8–11)","previouslyFormattedCitation":"(8–11)"},"properties":{"noteIndex":0},"schema":"https://github.com/citation-style-language/schema/raw/master/csl-citation.json"}</w:instrText>
      </w:r>
      <w:r w:rsidR="00502B21" w:rsidRPr="00ED6F27">
        <w:rPr>
          <w:rFonts w:ascii="Times New Roman" w:hAnsi="Times New Roman" w:cs="Times New Roman"/>
        </w:rPr>
        <w:fldChar w:fldCharType="separate"/>
      </w:r>
      <w:r w:rsidR="00502B21" w:rsidRPr="00ED6F27">
        <w:rPr>
          <w:rFonts w:ascii="Times New Roman" w:hAnsi="Times New Roman" w:cs="Times New Roman"/>
          <w:noProof/>
        </w:rPr>
        <w:t>(8–11)</w:t>
      </w:r>
      <w:r w:rsidR="00502B21" w:rsidRPr="00ED6F27">
        <w:rPr>
          <w:rFonts w:ascii="Times New Roman" w:hAnsi="Times New Roman" w:cs="Times New Roman"/>
        </w:rPr>
        <w:fldChar w:fldCharType="end"/>
      </w:r>
      <w:r w:rsidR="00502B21" w:rsidRPr="00ED6F27">
        <w:rPr>
          <w:rFonts w:ascii="Times New Roman" w:hAnsi="Times New Roman" w:cs="Times New Roman"/>
        </w:rPr>
        <w:t xml:space="preserve">. </w:t>
      </w:r>
      <w:r w:rsidRPr="00ED6F27">
        <w:rPr>
          <w:rFonts w:ascii="Times New Roman" w:hAnsi="Times New Roman" w:cs="Times New Roman"/>
        </w:rPr>
        <w:t xml:space="preserve">There has been no previous systematic review to identify all </w:t>
      </w:r>
      <w:r w:rsidR="00DD51B5" w:rsidRPr="00ED6F27">
        <w:rPr>
          <w:rFonts w:ascii="Times New Roman" w:hAnsi="Times New Roman" w:cs="Times New Roman"/>
        </w:rPr>
        <w:t xml:space="preserve">prognostic </w:t>
      </w:r>
      <w:r w:rsidRPr="00ED6F27">
        <w:rPr>
          <w:rFonts w:ascii="Times New Roman" w:hAnsi="Times New Roman" w:cs="Times New Roman"/>
        </w:rPr>
        <w:t>models</w:t>
      </w:r>
      <w:r w:rsidR="00502B21" w:rsidRPr="00ED6F27">
        <w:rPr>
          <w:rFonts w:ascii="Times New Roman" w:hAnsi="Times New Roman" w:cs="Times New Roman"/>
        </w:rPr>
        <w:t xml:space="preserve"> designed to predict relapse or recurrence of depression</w:t>
      </w:r>
      <w:r w:rsidRPr="00ED6F27">
        <w:rPr>
          <w:rFonts w:ascii="Times New Roman" w:hAnsi="Times New Roman" w:cs="Times New Roman"/>
        </w:rPr>
        <w:t>.</w:t>
      </w:r>
    </w:p>
    <w:p w14:paraId="1D0441E0" w14:textId="77777777" w:rsidR="00D1177A" w:rsidRPr="00ED6F27" w:rsidRDefault="00D1177A" w:rsidP="00567C8B">
      <w:pPr>
        <w:spacing w:line="480" w:lineRule="auto"/>
        <w:rPr>
          <w:rFonts w:ascii="Times New Roman" w:hAnsi="Times New Roman" w:cs="Times New Roman"/>
        </w:rPr>
      </w:pPr>
    </w:p>
    <w:p w14:paraId="46D7FDCE" w14:textId="73E567B5" w:rsidR="00D1177A" w:rsidRPr="00ED6F27" w:rsidRDefault="00D1177A" w:rsidP="00567C8B">
      <w:pPr>
        <w:spacing w:line="480" w:lineRule="auto"/>
        <w:rPr>
          <w:rFonts w:ascii="Times New Roman" w:hAnsi="Times New Roman" w:cs="Times New Roman"/>
          <w:b/>
        </w:rPr>
      </w:pPr>
      <w:r w:rsidRPr="00ED6F27">
        <w:rPr>
          <w:rFonts w:ascii="Times New Roman" w:hAnsi="Times New Roman" w:cs="Times New Roman"/>
          <w:b/>
        </w:rPr>
        <w:t>Objectives  </w:t>
      </w:r>
    </w:p>
    <w:p w14:paraId="4333D70A" w14:textId="77777777" w:rsidR="00F53E1F" w:rsidRPr="00ED6F27" w:rsidRDefault="00F53E1F" w:rsidP="00567C8B">
      <w:pPr>
        <w:spacing w:line="480" w:lineRule="auto"/>
        <w:rPr>
          <w:rFonts w:ascii="Times New Roman" w:hAnsi="Times New Roman" w:cs="Times New Roman"/>
        </w:rPr>
      </w:pPr>
    </w:p>
    <w:p w14:paraId="2A84B374" w14:textId="5C733A8D" w:rsidR="00F53E1F" w:rsidRPr="00ED6F27" w:rsidRDefault="00502B21" w:rsidP="00567C8B">
      <w:pPr>
        <w:spacing w:line="480" w:lineRule="auto"/>
        <w:rPr>
          <w:rFonts w:ascii="Times New Roman" w:hAnsi="Times New Roman" w:cs="Times New Roman"/>
        </w:rPr>
      </w:pPr>
      <w:r w:rsidRPr="00ED6F27">
        <w:rPr>
          <w:rFonts w:ascii="Times New Roman" w:hAnsi="Times New Roman" w:cs="Times New Roman"/>
        </w:rPr>
        <w:t>T</w:t>
      </w:r>
      <w:r w:rsidR="00F53E1F" w:rsidRPr="00ED6F27">
        <w:rPr>
          <w:rFonts w:ascii="Times New Roman" w:hAnsi="Times New Roman" w:cs="Times New Roman"/>
        </w:rPr>
        <w:t>o identify and critically appraise prognostic model de</w:t>
      </w:r>
      <w:r w:rsidR="00EB3953" w:rsidRPr="00ED6F27">
        <w:rPr>
          <w:rFonts w:ascii="Times New Roman" w:hAnsi="Times New Roman" w:cs="Times New Roman"/>
        </w:rPr>
        <w:t>velopment</w:t>
      </w:r>
      <w:r w:rsidR="00F53E1F" w:rsidRPr="00ED6F27">
        <w:rPr>
          <w:rFonts w:ascii="Times New Roman" w:hAnsi="Times New Roman" w:cs="Times New Roman"/>
        </w:rPr>
        <w:t xml:space="preserve"> and validation studies aimed at</w:t>
      </w:r>
      <w:r w:rsidR="009717B6" w:rsidRPr="00ED6F27">
        <w:rPr>
          <w:rFonts w:ascii="Times New Roman" w:hAnsi="Times New Roman" w:cs="Times New Roman"/>
        </w:rPr>
        <w:t xml:space="preserve"> predicting relapse, recurrence,</w:t>
      </w:r>
      <w:r w:rsidR="00F53E1F" w:rsidRPr="00ED6F27">
        <w:rPr>
          <w:rFonts w:ascii="Times New Roman" w:hAnsi="Times New Roman" w:cs="Times New Roman"/>
        </w:rPr>
        <w:t xml:space="preserve"> sustained remission or recovery </w:t>
      </w:r>
      <w:r w:rsidR="00D1177A" w:rsidRPr="00ED6F27">
        <w:rPr>
          <w:rFonts w:ascii="Times New Roman" w:hAnsi="Times New Roman" w:cs="Times New Roman"/>
        </w:rPr>
        <w:t xml:space="preserve">in adults with major depressive disorder who meet </w:t>
      </w:r>
      <w:r w:rsidR="009717B6" w:rsidRPr="00ED6F27">
        <w:rPr>
          <w:rFonts w:ascii="Times New Roman" w:hAnsi="Times New Roman" w:cs="Times New Roman"/>
        </w:rPr>
        <w:t xml:space="preserve">the </w:t>
      </w:r>
      <w:r w:rsidR="00D1177A" w:rsidRPr="00ED6F27">
        <w:rPr>
          <w:rFonts w:ascii="Times New Roman" w:hAnsi="Times New Roman" w:cs="Times New Roman"/>
        </w:rPr>
        <w:t>criteria for remission or recovery.</w:t>
      </w:r>
      <w:r w:rsidR="00F53E1F" w:rsidRPr="00ED6F27">
        <w:rPr>
          <w:rFonts w:ascii="Times New Roman" w:hAnsi="Times New Roman" w:cs="Times New Roman"/>
        </w:rPr>
        <w:t xml:space="preserve"> In addition, we </w:t>
      </w:r>
      <w:r w:rsidR="00EB3953" w:rsidRPr="00ED6F27">
        <w:rPr>
          <w:rFonts w:ascii="Times New Roman" w:hAnsi="Times New Roman" w:cs="Times New Roman"/>
        </w:rPr>
        <w:t>planned</w:t>
      </w:r>
      <w:r w:rsidR="00F53E1F" w:rsidRPr="00ED6F27">
        <w:rPr>
          <w:rFonts w:ascii="Times New Roman" w:hAnsi="Times New Roman" w:cs="Times New Roman"/>
        </w:rPr>
        <w:t xml:space="preserve"> to summarise and meta-analyse their predictive performance, to </w:t>
      </w:r>
      <w:r w:rsidR="00D1177A" w:rsidRPr="00ED6F27">
        <w:rPr>
          <w:rFonts w:ascii="Times New Roman" w:hAnsi="Times New Roman" w:cs="Times New Roman"/>
        </w:rPr>
        <w:t>describe the charact</w:t>
      </w:r>
      <w:r w:rsidR="00F53E1F" w:rsidRPr="00ED6F27">
        <w:rPr>
          <w:rFonts w:ascii="Times New Roman" w:hAnsi="Times New Roman" w:cs="Times New Roman"/>
        </w:rPr>
        <w:t xml:space="preserve">eristics of </w:t>
      </w:r>
      <w:r w:rsidR="009717B6" w:rsidRPr="00ED6F27">
        <w:rPr>
          <w:rFonts w:ascii="Times New Roman" w:hAnsi="Times New Roman" w:cs="Times New Roman"/>
        </w:rPr>
        <w:t xml:space="preserve">the </w:t>
      </w:r>
      <w:r w:rsidR="00F53E1F" w:rsidRPr="00ED6F27">
        <w:rPr>
          <w:rFonts w:ascii="Times New Roman" w:hAnsi="Times New Roman" w:cs="Times New Roman"/>
        </w:rPr>
        <w:t>models identified, and to</w:t>
      </w:r>
      <w:r w:rsidR="00D1177A" w:rsidRPr="00ED6F27">
        <w:rPr>
          <w:rFonts w:ascii="Times New Roman" w:hAnsi="Times New Roman" w:cs="Times New Roman"/>
        </w:rPr>
        <w:t xml:space="preserve"> review the clinical utility (net benefit) of </w:t>
      </w:r>
      <w:r w:rsidR="009717B6" w:rsidRPr="00ED6F27">
        <w:rPr>
          <w:rFonts w:ascii="Times New Roman" w:hAnsi="Times New Roman" w:cs="Times New Roman"/>
        </w:rPr>
        <w:t xml:space="preserve">the </w:t>
      </w:r>
      <w:r w:rsidR="00D1177A" w:rsidRPr="00ED6F27">
        <w:rPr>
          <w:rFonts w:ascii="Times New Roman" w:hAnsi="Times New Roman" w:cs="Times New Roman"/>
        </w:rPr>
        <w:t xml:space="preserve">identified models, where </w:t>
      </w:r>
      <w:r w:rsidR="00DD51B5" w:rsidRPr="00ED6F27">
        <w:rPr>
          <w:rFonts w:ascii="Times New Roman" w:hAnsi="Times New Roman" w:cs="Times New Roman"/>
        </w:rPr>
        <w:t>possible</w:t>
      </w:r>
      <w:r w:rsidR="00F53E1F" w:rsidRPr="00ED6F27">
        <w:rPr>
          <w:rFonts w:ascii="Times New Roman" w:hAnsi="Times New Roman" w:cs="Times New Roman"/>
        </w:rPr>
        <w:t>.</w:t>
      </w:r>
    </w:p>
    <w:p w14:paraId="10AC83FD" w14:textId="77777777" w:rsidR="00D1177A" w:rsidRPr="00ED6F27" w:rsidRDefault="00D1177A" w:rsidP="00567C8B">
      <w:pPr>
        <w:spacing w:line="480" w:lineRule="auto"/>
        <w:rPr>
          <w:rFonts w:ascii="Times New Roman" w:hAnsi="Times New Roman" w:cs="Times New Roman"/>
        </w:rPr>
      </w:pPr>
    </w:p>
    <w:p w14:paraId="45502B05" w14:textId="77777777" w:rsidR="00D1177A" w:rsidRPr="00ED6F27" w:rsidRDefault="00D1177A" w:rsidP="00567C8B">
      <w:pPr>
        <w:spacing w:line="480" w:lineRule="auto"/>
        <w:rPr>
          <w:rFonts w:ascii="Times New Roman" w:hAnsi="Times New Roman" w:cs="Times New Roman"/>
          <w:b/>
        </w:rPr>
      </w:pPr>
      <w:r w:rsidRPr="00ED6F27">
        <w:rPr>
          <w:rFonts w:ascii="Times New Roman" w:hAnsi="Times New Roman" w:cs="Times New Roman"/>
          <w:b/>
        </w:rPr>
        <w:t>Methods  </w:t>
      </w:r>
    </w:p>
    <w:p w14:paraId="2F8F3BCE" w14:textId="77777777" w:rsidR="00D1177A" w:rsidRPr="00ED6F27" w:rsidRDefault="00D1177A" w:rsidP="00567C8B">
      <w:pPr>
        <w:spacing w:line="480" w:lineRule="auto"/>
        <w:rPr>
          <w:rFonts w:ascii="Times New Roman" w:hAnsi="Times New Roman" w:cs="Times New Roman"/>
        </w:rPr>
      </w:pPr>
    </w:p>
    <w:p w14:paraId="10052263" w14:textId="20580C35" w:rsidR="004A7CF1" w:rsidRPr="00ED6F27" w:rsidRDefault="004A7CF1" w:rsidP="00567C8B">
      <w:pPr>
        <w:spacing w:line="480" w:lineRule="auto"/>
        <w:rPr>
          <w:rFonts w:ascii="Times New Roman" w:hAnsi="Times New Roman" w:cs="Times New Roman"/>
        </w:rPr>
      </w:pPr>
      <w:r w:rsidRPr="00ED6F27">
        <w:rPr>
          <w:rFonts w:ascii="Times New Roman" w:hAnsi="Times New Roman" w:cs="Times New Roman"/>
        </w:rPr>
        <w:t>The protocol wa</w:t>
      </w:r>
      <w:r w:rsidR="009717B6" w:rsidRPr="00ED6F27">
        <w:rPr>
          <w:rFonts w:ascii="Times New Roman" w:hAnsi="Times New Roman" w:cs="Times New Roman"/>
        </w:rPr>
        <w:t>s pre</w:t>
      </w:r>
      <w:r w:rsidRPr="00ED6F27">
        <w:rPr>
          <w:rFonts w:ascii="Times New Roman" w:hAnsi="Times New Roman" w:cs="Times New Roman"/>
        </w:rPr>
        <w:t>registered in the Cochrane Dat</w:t>
      </w:r>
      <w:r w:rsidR="00720445" w:rsidRPr="00ED6F27">
        <w:rPr>
          <w:rFonts w:ascii="Times New Roman" w:hAnsi="Times New Roman" w:cs="Times New Roman"/>
        </w:rPr>
        <w:t>abase of Systematic Reviews</w:t>
      </w:r>
      <w:r w:rsidR="00054808" w:rsidRPr="00ED6F27">
        <w:rPr>
          <w:rFonts w:ascii="Times New Roman" w:hAnsi="Times New Roman" w:cs="Times New Roman"/>
        </w:rPr>
        <w:t xml:space="preserve"> (</w:t>
      </w:r>
      <w:r w:rsidR="00054808" w:rsidRPr="00ED6F27">
        <w:rPr>
          <w:rFonts w:ascii="Times New Roman" w:hAnsi="Times New Roman" w:cs="Times New Roman"/>
          <w:color w:val="000000" w:themeColor="text1"/>
        </w:rPr>
        <w:t xml:space="preserve">CD013491) </w:t>
      </w:r>
      <w:r w:rsidR="00DD51B5"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02/14651858.CD013491","ISSN":"1469493X","abstract":"This is a protocol for a Cochrane Review (Prognosis). The objectives are as follows:. Primary objective. To summarise the predictive performance of prognostic models developed to predict the risk of relapse, recurrence, sustained remission or recovery in adults with depression who meet criteria for remission. Secondary objectives. To describe the characteristics of models identified, including predictors and method of derivation (e.g. regression, machine learning, neural networks etc.). To review the net benefit of identified models, where this has been reported. To summarise the value of updating or modifying an existing prognostic model or identify whether the development of a novel prognostic model to predict relapse and recurrence in depression is required. We will make this decision through discussion involving the whole team and will be guided by risk of bias assessment and applicability of methods as well as predictive performance. Investigation of sources of heterogeneity between studies. We anticipate between-study heterogeneity in model performance. Sources of heterogeneity in this case are likely to relate to population/case mix (e.g. age of participants and multimorbidity), study setting of models (e.g. differences between models developed in primary and secondary care settings), study design (e.g. follow-up time, source of data, outcome definition and sample size). All of these could prove to be significant sources of heterogeneity in this review and we will take them into account in the event that a meta-analysis is undertaken.","author":[{"dropping-particle":"","family":"Moriarty","given":"Andrew S.","non-dropping-particle":"","parse-names":false,"suffix":""},{"dropping-particle":"","family":"Meader","given":"Nicholas","non-dropping-particle":"","parse-names":false,"suffix":""},{"dropping-particle":"","family":"Gilbody","given":"Simon","non-dropping-particle":"","parse-names":false,"suffix":""},{"dropping-particle":"","family":"Chew-Graham","given":"Carolyn A.","non-dropping-particle":"","parse-names":false,"suffix":""},{"dropping-particle":"","family":"Churchill","given":"Rachel","non-dropping-particle":"","parse-names":false,"suffix":""},{"dropping-particle":"","family":"Ali","given":"Shehzad","non-dropping-particle":"","parse-names":false,"suffix":""},{"dropping-particle":"","family":"Phillips","given":"Robert S.","non-dropping-particle":"","parse-names":false,"suffix":""},{"dropping-particle":"","family":"Riley","given":"Richard D.","non-dropping-particle":"","parse-names":false,"suffix":""},{"dropping-particle":"","family":"McMillan","given":"Dean","non-dropping-particle":"","parse-names":false,"suffix":""}],"container-title":"Cochrane Database of Systematic Reviews","id":"ITEM-1","issue":"12","issued":{"date-parts":[["2019"]]},"title":"Prognostic models for predicting relapse or recurrence of depression","type":"article-journal","volume":"2019"},"uris":["http://www.mendeley.com/documents/?uuid=e0ffd2a2-8b93-4834-80ae-179d1f3e1a25"]},{"id":"ITEM-2","itemData":{"DOI":"10.1002/14651858.CD013491.pub2.www.cochranelibrary.com","author":[{"dropping-particle":"","family":"Moriarty AS, Meader N, Snell KIE, Riley RD, Paton LW, Chew-Graham CA, Gilbody S, Churchill R, Phillips RS, Ali S","given":"McMillan D","non-dropping-particle":"","parse-names":false,"suffix":""}],"container-title":"Cochrane Database of Systematic Reviews 2021,","id":"ITEM-2","issue":"5","issued":{"date-parts":[["2021"]]},"page":"CD013491.","title":"Prognostic models for predicting relapse or recurrence of major depressive disorder in adults (Review)","type":"article-journal"},"uris":["http://www.mendeley.com/documents/?uuid=4958589e-16f8-4510-84da-f74bc0db261b"]}],"mendeley":{"formattedCitation":"(12,13)","plainTextFormattedCitation":"(12,13)","previouslyFormattedCitation":"(12,13)"},"properties":{"noteIndex":0},"schema":"https://github.com/citation-style-language/schema/raw/master/csl-citation.json"}</w:instrText>
      </w:r>
      <w:r w:rsidR="00DD51B5" w:rsidRPr="00ED6F27">
        <w:rPr>
          <w:rFonts w:ascii="Times New Roman" w:hAnsi="Times New Roman" w:cs="Times New Roman"/>
        </w:rPr>
        <w:fldChar w:fldCharType="separate"/>
      </w:r>
      <w:r w:rsidR="005F32E2" w:rsidRPr="00ED6F27">
        <w:rPr>
          <w:rFonts w:ascii="Times New Roman" w:hAnsi="Times New Roman" w:cs="Times New Roman"/>
          <w:noProof/>
        </w:rPr>
        <w:t>(12,13)</w:t>
      </w:r>
      <w:r w:rsidR="00DD51B5" w:rsidRPr="00ED6F27">
        <w:rPr>
          <w:rFonts w:ascii="Times New Roman" w:hAnsi="Times New Roman" w:cs="Times New Roman"/>
        </w:rPr>
        <w:fldChar w:fldCharType="end"/>
      </w:r>
      <w:r w:rsidR="00720445" w:rsidRPr="00ED6F27">
        <w:rPr>
          <w:rFonts w:ascii="Times New Roman" w:hAnsi="Times New Roman" w:cs="Times New Roman"/>
        </w:rPr>
        <w:t xml:space="preserve"> and is reported in line with the Preferred Reported Items for Systematic Reviews and Meta-Analyses (PRISMA) guid</w:t>
      </w:r>
      <w:r w:rsidR="00502B21" w:rsidRPr="00ED6F27">
        <w:rPr>
          <w:rFonts w:ascii="Times New Roman" w:hAnsi="Times New Roman" w:cs="Times New Roman"/>
        </w:rPr>
        <w:t>e</w:t>
      </w:r>
      <w:r w:rsidR="00720445" w:rsidRPr="00ED6F27">
        <w:rPr>
          <w:rFonts w:ascii="Times New Roman" w:hAnsi="Times New Roman" w:cs="Times New Roman"/>
        </w:rPr>
        <w:t>line</w:t>
      </w:r>
      <w:r w:rsidR="00502B21" w:rsidRPr="00ED6F27">
        <w:rPr>
          <w:rFonts w:ascii="Times New Roman" w:hAnsi="Times New Roman" w:cs="Times New Roman"/>
        </w:rPr>
        <w:t xml:space="preserve"> </w:t>
      </w:r>
      <w:r w:rsidR="00547BD2"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author":[{"dropping-particle":"","family":"Page MJ, McKenzie JE, Bossuyt PM, Boutron I, Hoffmann TC, Mulrow CD","given":"et al.","non-dropping-particle":"","parse-names":false,"suffix":""}],"container-title":"BMJ","id":"ITEM-1","issue":"N71","issued":{"date-parts":[["2021"]]},"title":"The PRISMA 2020 statement: an updated guideline for reporting systematic reviews","type":"article-journal","volume":"372"},"uris":["http://www.mendeley.com/documents/?uuid=3a48fec2-f2c9-4356-b21f-18fdd0f88dc6"]}],"mendeley":{"formattedCitation":"(14)","plainTextFormattedCitation":"(14)","previouslyFormattedCitation":"(14)"},"properties":{"noteIndex":0},"schema":"https://github.com/citation-style-language/schema/raw/master/csl-citation.json"}</w:instrText>
      </w:r>
      <w:r w:rsidR="00547BD2" w:rsidRPr="00ED6F27">
        <w:rPr>
          <w:rFonts w:ascii="Times New Roman" w:hAnsi="Times New Roman" w:cs="Times New Roman"/>
        </w:rPr>
        <w:fldChar w:fldCharType="separate"/>
      </w:r>
      <w:r w:rsidR="005F32E2" w:rsidRPr="00ED6F27">
        <w:rPr>
          <w:rFonts w:ascii="Times New Roman" w:hAnsi="Times New Roman" w:cs="Times New Roman"/>
          <w:noProof/>
        </w:rPr>
        <w:t>(14)</w:t>
      </w:r>
      <w:r w:rsidR="00547BD2" w:rsidRPr="00ED6F27">
        <w:rPr>
          <w:rFonts w:ascii="Times New Roman" w:hAnsi="Times New Roman" w:cs="Times New Roman"/>
        </w:rPr>
        <w:fldChar w:fldCharType="end"/>
      </w:r>
      <w:r w:rsidR="00720445" w:rsidRPr="00ED6F27">
        <w:rPr>
          <w:rFonts w:ascii="Times New Roman" w:hAnsi="Times New Roman" w:cs="Times New Roman"/>
        </w:rPr>
        <w:t>.</w:t>
      </w:r>
    </w:p>
    <w:p w14:paraId="7F387C09" w14:textId="77777777" w:rsidR="0067331E" w:rsidRPr="00ED6F27" w:rsidRDefault="0067331E" w:rsidP="00567C8B">
      <w:pPr>
        <w:spacing w:line="480" w:lineRule="auto"/>
        <w:rPr>
          <w:rFonts w:ascii="Times New Roman" w:hAnsi="Times New Roman" w:cs="Times New Roman"/>
        </w:rPr>
      </w:pPr>
    </w:p>
    <w:p w14:paraId="38B1F568" w14:textId="1E206648" w:rsidR="0062505A" w:rsidRPr="00ED6F27" w:rsidRDefault="00C823A3" w:rsidP="00567C8B">
      <w:pPr>
        <w:spacing w:line="480" w:lineRule="auto"/>
        <w:rPr>
          <w:rFonts w:ascii="Times New Roman" w:hAnsi="Times New Roman" w:cs="Times New Roman"/>
          <w:b/>
          <w:i/>
        </w:rPr>
      </w:pPr>
      <w:r w:rsidRPr="00ED6F27">
        <w:rPr>
          <w:rFonts w:ascii="Times New Roman" w:hAnsi="Times New Roman" w:cs="Times New Roman"/>
          <w:b/>
          <w:i/>
        </w:rPr>
        <w:t>Eligibility criteria</w:t>
      </w:r>
    </w:p>
    <w:p w14:paraId="4539BF66" w14:textId="179F8A37" w:rsidR="00D1177A" w:rsidRPr="00ED6F27" w:rsidRDefault="00547BD2" w:rsidP="00F158E0">
      <w:pPr>
        <w:spacing w:line="480" w:lineRule="auto"/>
        <w:rPr>
          <w:rFonts w:ascii="Times New Roman" w:hAnsi="Times New Roman" w:cs="Times New Roman"/>
        </w:rPr>
      </w:pPr>
      <w:r w:rsidRPr="00ED6F27">
        <w:rPr>
          <w:rFonts w:ascii="Times New Roman" w:hAnsi="Times New Roman" w:cs="Times New Roman"/>
        </w:rPr>
        <w:t>We specified</w:t>
      </w:r>
      <w:r w:rsidR="00D1177A" w:rsidRPr="00ED6F27">
        <w:rPr>
          <w:rFonts w:ascii="Times New Roman" w:hAnsi="Times New Roman" w:cs="Times New Roman"/>
        </w:rPr>
        <w:t xml:space="preserve"> </w:t>
      </w:r>
      <w:r w:rsidRPr="00ED6F27">
        <w:rPr>
          <w:rFonts w:ascii="Times New Roman" w:hAnsi="Times New Roman" w:cs="Times New Roman"/>
        </w:rPr>
        <w:t>the following</w:t>
      </w:r>
      <w:r w:rsidR="00D1177A" w:rsidRPr="00ED6F27">
        <w:rPr>
          <w:rFonts w:ascii="Times New Roman" w:hAnsi="Times New Roman" w:cs="Times New Roman"/>
        </w:rPr>
        <w:t xml:space="preserve"> </w:t>
      </w:r>
      <w:r w:rsidR="009D74A3" w:rsidRPr="00ED6F27">
        <w:rPr>
          <w:rFonts w:ascii="Times New Roman" w:hAnsi="Times New Roman" w:cs="Times New Roman"/>
        </w:rPr>
        <w:t>inclusion criteria (</w:t>
      </w:r>
      <w:r w:rsidR="00D934EE" w:rsidRPr="00ED6F27">
        <w:rPr>
          <w:rFonts w:ascii="Times New Roman" w:hAnsi="Times New Roman" w:cs="Times New Roman"/>
        </w:rPr>
        <w:t xml:space="preserve">see </w:t>
      </w:r>
      <w:r w:rsidR="009D74A3" w:rsidRPr="00ED6F27">
        <w:rPr>
          <w:rFonts w:ascii="Times New Roman" w:hAnsi="Times New Roman" w:cs="Times New Roman"/>
        </w:rPr>
        <w:t>Table 1</w:t>
      </w:r>
      <w:r w:rsidR="00D934EE" w:rsidRPr="00ED6F27">
        <w:rPr>
          <w:rFonts w:ascii="Times New Roman" w:hAnsi="Times New Roman" w:cs="Times New Roman"/>
        </w:rPr>
        <w:t xml:space="preserve"> for PICOTS criteria</w:t>
      </w:r>
      <w:r w:rsidR="000543E0" w:rsidRPr="00ED6F27">
        <w:rPr>
          <w:rFonts w:ascii="Times New Roman" w:hAnsi="Times New Roman" w:cs="Times New Roman"/>
        </w:rPr>
        <w:t xml:space="preserve"> </w:t>
      </w:r>
      <w:r w:rsidR="000543E0"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136/bmj.i6460","ISSN":"17561833","abstract":"Validation of prediction models is highly recommended and increasingly common in the literature. A systematic review of validation studies is therefore helpful, with meta-analysis needed to summarise the predictive performance of the model being validated across different settings and populations. This article provides guidance for researchers systematically reviewing and meta-analysing the existing evidence on a specific prediction model, discusses good practice when quantitatively summarising the predictive performance of the model across studies, and provides recommendations for interpreting meta-analysis estimates of model performance. We present key steps of the meta-analysis and illustrate each step in an example review, by summarising the discrimination and calibration performance of the EuroSCORE for predicting operative mortality in patients undergoing coronary artery bypass grafting.","author":[{"dropping-particle":"","family":"Debray","given":"Thomas P.A.","non-dropping-particle":"","parse-names":false,"suffix":""},{"dropping-particle":"","family":"Damen","given":"Johanna A.A.G.","non-dropping-particle":"","parse-names":false,"suffix":""},{"dropping-particle":"","family":"Snell","given":"Kym I.E.","non-dropping-particle":"","parse-names":false,"suffix":""},{"dropping-particle":"","family":"Ensor","given":"Joie","non-dropping-particle":"","parse-names":false,"suffix":""},{"dropping-particle":"","family":"Hooft","given":"Lotty","non-dropping-particle":"","parse-names":false,"suffix":""},{"dropping-particle":"","family":"Reitsma","given":"Johannes B.","non-dropping-particle":"","parse-names":false,"suffix":""},{"dropping-particle":"","family":"Riley","given":"Richard D.","non-dropping-particle":"","parse-names":false,"suffix":""},{"dropping-particle":"","family":"Moons","given":"Karel G.M.","non-dropping-particle":"","parse-names":false,"suffix":""}],"container-title":"BMJ (Online)","id":"ITEM-1","issued":{"date-parts":[["2017"]]},"title":"A guide to systematic review and meta-analysis of prediction model performance","type":"article-journal","volume":"356"},"uris":["http://www.mendeley.com/documents/?uuid=a29d1a52-84d9-4948-a017-ec63f9778eaa"]}],"mendeley":{"formattedCitation":"(15)","plainTextFormattedCitation":"(15)","previouslyFormattedCitation":"(18)"},"properties":{"noteIndex":0},"schema":"https://github.com/citation-style-language/schema/raw/master/csl-citation.json"}</w:instrText>
      </w:r>
      <w:r w:rsidR="000543E0" w:rsidRPr="00ED6F27">
        <w:rPr>
          <w:rFonts w:ascii="Times New Roman" w:hAnsi="Times New Roman" w:cs="Times New Roman"/>
        </w:rPr>
        <w:fldChar w:fldCharType="separate"/>
      </w:r>
      <w:r w:rsidR="00C31E74" w:rsidRPr="00ED6F27">
        <w:rPr>
          <w:rFonts w:ascii="Times New Roman" w:hAnsi="Times New Roman" w:cs="Times New Roman"/>
          <w:noProof/>
        </w:rPr>
        <w:t>(15)</w:t>
      </w:r>
      <w:r w:rsidR="000543E0" w:rsidRPr="00ED6F27">
        <w:rPr>
          <w:rFonts w:ascii="Times New Roman" w:hAnsi="Times New Roman" w:cs="Times New Roman"/>
        </w:rPr>
        <w:fldChar w:fldCharType="end"/>
      </w:r>
      <w:r w:rsidR="009D74A3" w:rsidRPr="00ED6F27">
        <w:rPr>
          <w:rFonts w:ascii="Times New Roman" w:hAnsi="Times New Roman" w:cs="Times New Roman"/>
        </w:rPr>
        <w:t xml:space="preserve">): </w:t>
      </w:r>
    </w:p>
    <w:p w14:paraId="25A0D574" w14:textId="77777777" w:rsidR="005F32E2" w:rsidRPr="00ED6F27" w:rsidRDefault="005F32E2" w:rsidP="00F158E0">
      <w:pPr>
        <w:spacing w:line="480" w:lineRule="auto"/>
        <w:rPr>
          <w:rFonts w:ascii="Times New Roman" w:hAnsi="Times New Roman" w:cs="Times New Roman"/>
        </w:rPr>
      </w:pPr>
    </w:p>
    <w:p w14:paraId="5A7883F1" w14:textId="028CD070" w:rsidR="005F32E2" w:rsidRPr="00ED6F27" w:rsidRDefault="0037350E" w:rsidP="00F158E0">
      <w:pPr>
        <w:spacing w:line="480" w:lineRule="auto"/>
        <w:rPr>
          <w:rFonts w:ascii="Times New Roman" w:hAnsi="Times New Roman" w:cs="Times New Roman"/>
        </w:rPr>
      </w:pPr>
      <w:r w:rsidRPr="00ED6F27">
        <w:rPr>
          <w:rFonts w:ascii="Times New Roman" w:hAnsi="Times New Roman" w:cs="Times New Roman"/>
        </w:rPr>
        <w:t>A</w:t>
      </w:r>
      <w:r w:rsidR="00D1177A" w:rsidRPr="00ED6F27">
        <w:rPr>
          <w:rFonts w:ascii="Times New Roman" w:hAnsi="Times New Roman" w:cs="Times New Roman"/>
        </w:rPr>
        <w:t>dult</w:t>
      </w:r>
      <w:r w:rsidR="005F32E2" w:rsidRPr="00ED6F27">
        <w:rPr>
          <w:rFonts w:ascii="Times New Roman" w:hAnsi="Times New Roman" w:cs="Times New Roman"/>
        </w:rPr>
        <w:t xml:space="preserve"> population </w:t>
      </w:r>
      <w:r w:rsidR="00E26742" w:rsidRPr="00ED6F27">
        <w:rPr>
          <w:rFonts w:ascii="Times New Roman" w:hAnsi="Times New Roman" w:cs="Times New Roman"/>
        </w:rPr>
        <w:t>(18 years and over) with major depressive disorder (defined using validated diagnostic criteria) who met criteria for remission or recovery (i.e., no longer meeting diagnostic criteria for major depressive episode) at the point of prediction</w:t>
      </w:r>
      <w:r w:rsidR="009D74A3" w:rsidRPr="00ED6F27">
        <w:rPr>
          <w:rFonts w:ascii="Times New Roman" w:hAnsi="Times New Roman" w:cs="Times New Roman"/>
        </w:rPr>
        <w:t>;</w:t>
      </w:r>
      <w:r w:rsidR="006E52D1" w:rsidRPr="00ED6F27">
        <w:rPr>
          <w:rFonts w:ascii="Times New Roman" w:hAnsi="Times New Roman" w:cs="Times New Roman"/>
        </w:rPr>
        <w:t xml:space="preserve"> </w:t>
      </w:r>
      <w:r w:rsidR="008E3F17" w:rsidRPr="00ED6F27">
        <w:rPr>
          <w:rFonts w:ascii="Times New Roman" w:hAnsi="Times New Roman" w:cs="Times New Roman"/>
        </w:rPr>
        <w:t>a</w:t>
      </w:r>
      <w:r w:rsidR="006E52D1" w:rsidRPr="00ED6F27">
        <w:rPr>
          <w:rFonts w:ascii="Times New Roman" w:hAnsi="Times New Roman" w:cs="Times New Roman"/>
        </w:rPr>
        <w:t xml:space="preserve">ny setting (primary, secondary, or community care); </w:t>
      </w:r>
      <w:r w:rsidR="00D1177A" w:rsidRPr="00ED6F27">
        <w:rPr>
          <w:rFonts w:ascii="Times New Roman" w:hAnsi="Times New Roman" w:cs="Times New Roman"/>
        </w:rPr>
        <w:t xml:space="preserve">all </w:t>
      </w:r>
      <w:r w:rsidR="00E26742" w:rsidRPr="00ED6F27">
        <w:rPr>
          <w:rFonts w:ascii="Times New Roman" w:hAnsi="Times New Roman" w:cs="Times New Roman"/>
        </w:rPr>
        <w:t xml:space="preserve">multivariable </w:t>
      </w:r>
      <w:r w:rsidR="00D1177A" w:rsidRPr="00ED6F27">
        <w:rPr>
          <w:rFonts w:ascii="Times New Roman" w:hAnsi="Times New Roman" w:cs="Times New Roman"/>
        </w:rPr>
        <w:t xml:space="preserve">prognostic models </w:t>
      </w:r>
      <w:r w:rsidR="00E26742" w:rsidRPr="00ED6F27">
        <w:rPr>
          <w:rFonts w:ascii="Times New Roman" w:hAnsi="Times New Roman" w:cs="Times New Roman"/>
        </w:rPr>
        <w:t xml:space="preserve">developed to </w:t>
      </w:r>
      <w:r w:rsidR="00D1177A" w:rsidRPr="00ED6F27">
        <w:rPr>
          <w:rFonts w:ascii="Times New Roman" w:hAnsi="Times New Roman" w:cs="Times New Roman"/>
        </w:rPr>
        <w:t>predict</w:t>
      </w:r>
      <w:r w:rsidR="00E26742" w:rsidRPr="00ED6F27">
        <w:rPr>
          <w:rFonts w:ascii="Times New Roman" w:hAnsi="Times New Roman" w:cs="Times New Roman"/>
        </w:rPr>
        <w:t xml:space="preserve"> individual risk of</w:t>
      </w:r>
      <w:r w:rsidR="00D1177A" w:rsidRPr="00ED6F27">
        <w:rPr>
          <w:rFonts w:ascii="Times New Roman" w:hAnsi="Times New Roman" w:cs="Times New Roman"/>
        </w:rPr>
        <w:t xml:space="preserve"> relapse, recurrence, sustained remission</w:t>
      </w:r>
      <w:r w:rsidR="009717B6" w:rsidRPr="00ED6F27">
        <w:rPr>
          <w:rFonts w:ascii="Times New Roman" w:hAnsi="Times New Roman" w:cs="Times New Roman"/>
        </w:rPr>
        <w:t>,</w:t>
      </w:r>
      <w:r w:rsidR="00D1177A" w:rsidRPr="00ED6F27">
        <w:rPr>
          <w:rFonts w:ascii="Times New Roman" w:hAnsi="Times New Roman" w:cs="Times New Roman"/>
        </w:rPr>
        <w:t xml:space="preserve"> or recovery</w:t>
      </w:r>
      <w:r w:rsidR="009D74A3" w:rsidRPr="00ED6F27">
        <w:rPr>
          <w:rFonts w:ascii="Times New Roman" w:hAnsi="Times New Roman" w:cs="Times New Roman"/>
        </w:rPr>
        <w:t xml:space="preserve"> of depression</w:t>
      </w:r>
      <w:r w:rsidR="00863EFB" w:rsidRPr="00ED6F27">
        <w:rPr>
          <w:rFonts w:ascii="Times New Roman" w:hAnsi="Times New Roman" w:cs="Times New Roman"/>
        </w:rPr>
        <w:t xml:space="preserve"> over any time period</w:t>
      </w:r>
      <w:r w:rsidR="00F158E0" w:rsidRPr="00ED6F27">
        <w:rPr>
          <w:rFonts w:ascii="Times New Roman" w:hAnsi="Times New Roman" w:cs="Times New Roman"/>
        </w:rPr>
        <w:t>.</w:t>
      </w:r>
      <w:r w:rsidR="005F32E2" w:rsidRPr="00ED6F27">
        <w:rPr>
          <w:rFonts w:ascii="Times New Roman" w:hAnsi="Times New Roman" w:cs="Times New Roman"/>
        </w:rPr>
        <w:t xml:space="preserve"> </w:t>
      </w:r>
    </w:p>
    <w:p w14:paraId="053111E0" w14:textId="77777777" w:rsidR="005F32E2" w:rsidRPr="00ED6F27" w:rsidRDefault="005F32E2" w:rsidP="005F32E2">
      <w:pPr>
        <w:tabs>
          <w:tab w:val="left" w:pos="4253"/>
        </w:tabs>
        <w:spacing w:line="480" w:lineRule="auto"/>
        <w:rPr>
          <w:rFonts w:ascii="Times New Roman" w:hAnsi="Times New Roman" w:cs="Times New Roman"/>
        </w:rPr>
      </w:pPr>
    </w:p>
    <w:p w14:paraId="6A9682F5" w14:textId="67956043" w:rsidR="005F32E2" w:rsidRPr="00ED6F27" w:rsidRDefault="005F32E2" w:rsidP="005F32E2">
      <w:pPr>
        <w:tabs>
          <w:tab w:val="left" w:pos="4253"/>
        </w:tabs>
        <w:spacing w:line="480" w:lineRule="auto"/>
        <w:rPr>
          <w:rFonts w:ascii="Times New Roman" w:hAnsi="Times New Roman" w:cs="Times New Roman"/>
        </w:rPr>
      </w:pPr>
      <w:r w:rsidRPr="00ED6F27">
        <w:rPr>
          <w:rFonts w:ascii="Times New Roman" w:hAnsi="Times New Roman" w:cs="Times New Roman"/>
        </w:rPr>
        <w:t xml:space="preserve">Remission and recovery are terms used to describe an improvement in depressive symptoms; remission meaning improved but still ‘in episode’ and recovery being the resolution of the underlying episode (usually after 6 to 12 months of remission) </w:t>
      </w:r>
      <w:r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cpr.2015.02.003","ISBN":"1873-7811 (Electronic)\\r0272-7358 (Linking)","ISSN":"18737811","PMID":"25754289","abstract":"Major depressive disorder (MDD) is highly disabling and typically runs a recurrent course. Knowledge about prevention of relapse and recurrence is crucial to the long-term welfare of people who suffer from this disorder. This article provides an overview of the current evidence for the prevention of relapse and recurrence using psychological interventions. We first describe a conceptual framework to preventive interventions based on: acute treatment; continuation treatment, or; prevention strategies for patients in remission. In brief, cognitive-behavioral interventions, delivered during the acute phase, appear to have an enduring effect that protects patients against relapse and perhaps others from recurrence following treatment termination. Similarly, continuation treatment with either cognitive therapy or perhaps interpersonal psychotherapy appears to reduce risk for relapse and maintenance treatment appears to reduce risk for recurrence. Preventive relapse strategies like preventive cognitive therapy or mindfulness based cognitive therapy (MBCT) applied to patients in remission protects against subsequent relapse and perhaps recurrence. There is some preliminary evidence of specific mediation via changing the content or the process of cognition. Continuation CT and preventive interventions started after remission (CBT, MBCT) seem to have the largest differential effects for individuals that need them the most. Those who have the greatest risk for relapse and recurrence including patients with unstable remission, more previous episodes, potentially childhood trauma, early age of onset. These prescriptive indications, if confirmed in future research, may point the way to personalizing prevention strategies. Doing so, may maximize the efficiency with which they are applied and have the potential to target the mechanisms that appear to underlie these effects. This may help make this prevention strategies more efficacious.","author":[{"dropping-particle":"","family":"Bockting","given":"Claudi L.","non-dropping-particle":"","parse-names":false,"suffix":""},{"dropping-particle":"","family":"Hollon","given":"Steven D.","non-dropping-particle":"","parse-names":false,"suffix":""},{"dropping-particle":"","family":"Jarrett","given":"Robin B.","non-dropping-particle":"","parse-names":false,"suffix":""},{"dropping-particle":"","family":"Kuyken","given":"Willem","non-dropping-particle":"","parse-names":false,"suffix":""},{"dropping-particle":"","family":"Dobson","given":"Keith","non-dropping-particle":"","parse-names":false,"suffix":""}],"container-title":"Clinical Psychology Review","id":"ITEM-1","issued":{"date-parts":[["2015"]]},"page":"16-26","publisher":"Elsevier Ltd","title":"A lifetime approach to major depressive disorder: The contributions of psychological interventions in preventing relapse and recurrence","type":"article-journal","volume":"41"},"uris":["http://www.mendeley.com/documents/?uuid=d4c644aa-e809-4116-aa55-b36d85d4bb3f"]}],"mendeley":{"formattedCitation":"(16)","plainTextFormattedCitation":"(16)","previouslyFormattedCitation":"(15)"},"properties":{"noteIndex":0},"schema":"https://github.com/citation-style-language/schema/raw/master/csl-citation.json"}</w:instrText>
      </w:r>
      <w:r w:rsidRPr="00ED6F27">
        <w:rPr>
          <w:rFonts w:ascii="Times New Roman" w:hAnsi="Times New Roman" w:cs="Times New Roman"/>
        </w:rPr>
        <w:fldChar w:fldCharType="separate"/>
      </w:r>
      <w:r w:rsidR="00C31E74" w:rsidRPr="00ED6F27">
        <w:rPr>
          <w:rFonts w:ascii="Times New Roman" w:hAnsi="Times New Roman" w:cs="Times New Roman"/>
          <w:noProof/>
        </w:rPr>
        <w:t>(16)</w:t>
      </w:r>
      <w:r w:rsidRPr="00ED6F27">
        <w:rPr>
          <w:rFonts w:ascii="Times New Roman" w:hAnsi="Times New Roman" w:cs="Times New Roman"/>
        </w:rPr>
        <w:fldChar w:fldCharType="end"/>
      </w:r>
      <w:r w:rsidRPr="00ED6F27">
        <w:rPr>
          <w:rFonts w:ascii="Times New Roman" w:hAnsi="Times New Roman" w:cs="Times New Roman"/>
        </w:rPr>
        <w:t xml:space="preserve">. Relapse occurs following some level of remission but precedes recovery, while recurrence is the onset of a new episode of depression following recovery </w:t>
      </w:r>
      <w:r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01/archpsyc.1991.01810330075011","ISSN":"2168-622X","abstract":"• In 1988, the MacArthur Foundation Research Network on the Psychobiology of Depression convened a task force to examine the ways in which change points in the course of depressive illness had been described and the extent to which inconsistency in these descriptions might be impeding research on this disorder. We found considerable inconsistency across and even within research reports and concluded that research on depressive illness would be well served by greater consistency in the definition change points in the course of illness. We propose an internally consistent, empirically defined conceptual scheme for the terms remission, recovery, relapse, and recurrence. In addition, we propose tentative operational criteria for each term. Finally, we discuss ways to assess the usefulness of such operational criteria through reanalysis of existing data and the design and conduct of new experiments.","author":[{"dropping-particle":"","family":"Frank","given":"Ellen","non-dropping-particle":"","parse-names":false,"suffix":""},{"dropping-particle":"","family":"Prien","given":"Robert F","non-dropping-particle":"","parse-names":false,"suffix":""},{"dropping-particle":"","family":"Jarrett","given":"Robin B","non-dropping-particle":"","parse-names":false,"suffix":""},{"dropping-particle":"","family":"Keller","given":"Martin B","non-dropping-particle":"","parse-names":false,"suffix":""},{"dropping-particle":"","family":"Kupfer","given":"David J","non-dropping-particle":"","parse-names":false,"suffix":""},{"dropping-particle":"","family":"Lavori","given":"Philip W","non-dropping-particle":"","parse-names":false,"suffix":""},{"dropping-particle":"","family":"Rush","given":"A John","non-dropping-particle":"","parse-names":false,"suffix":""},{"dropping-particle":"","family":"Weissman","given":"Myrna M","non-dropping-particle":"","parse-names":false,"suffix":""}],"container-title":"JAMA Psychiatry","id":"ITEM-1","issue":"9","issued":{"date-parts":[["1991","9"]]},"page":"851-855","title":"Conceptualization and Rationale for Consensus Definitions of Terms in Major Depressive Disorder: Remission, Recovery, Relapse, and Recurrence","type":"article-journal","volume":"48"},"uris":["http://www.mendeley.com/documents/?uuid=ecfccee4-c6de-40d5-a744-1cef34c370cd"]},{"id":"ITEM-2","itemData":{"DOI":"10.1038/sj.npp.1301131","ISSN":"0893133X","abstract":"This report summarizes recommendations from the ACNP Task Force on the conceptualization of remission and its implications for defining recovery, relapse, recurrence, and response for clinical investigators and practicing clinicians. Given the strong implications of remission for better function and a better prognosis, remission is a valid, clinically relevant end point for both practitioners and investigators. Not all depressed patients, however, will reach remission. Response is a less desirable primary outcome in trials because it depends highly on the initial (often single) baseline measure of symptom severity. It is recommended that remission be ascribed after 3 consecutive weeks during which minimal symptom status (absence of both sadness and reduced interest/pleasure along with the presence of fewer than three of the remaining seven DSM-IV-TR diagnostic criterion symptoms) is maintained. Once achieved, remission can only be lost if followed by a relapse. Recovery is ascribed after at least 4 months following the onset of remission, during which a relapse has not occurred. Recovery, once achieved, can only be lost if followed by a recurrence. Day-to-day functioning and quality of life are important secondary end points, but they were not included in the proposed definitions of response, remission, recovery, relapse, or recurrence. These recommendations suggest that symptom ratings that measure all nine criterion symptom domains to define a major depressive episode are preferred as they provide a more certain ascertainment of remission. These recommendations were based largely on logic, the need for internal consistency, and clinical experience owing to the lack of empirical evidence to test these concepts. Research to evaluate these recommendations empirically is needed. © 2006 Nature Publishing Group All rights reserved.","author":[{"dropping-particle":"","family":"Rush","given":"A. John","non-dropping-particle":"","parse-names":false,"suffix":""},{"dropping-particle":"","family":"Kraemer","given":"Helena C.","non-dropping-particle":"","parse-names":false,"suffix":""},{"dropping-particle":"","family":"Sackeim","given":"Harold A.","non-dropping-particle":"","parse-names":false,"suffix":""},{"dropping-particle":"","family":"Fava","given":"Maurizio","non-dropping-particle":"","parse-names":false,"suffix":""},{"dropping-particle":"","family":"Trivedi","given":"Madhukar H.","non-dropping-particle":"","parse-names":false,"suffix":""},{"dropping-particle":"","family":"Frank","given":"Ellen","non-dropping-particle":"","parse-names":false,"suffix":""},{"dropping-particle":"","family":"Ninan","given":"Philip T.","non-dropping-particle":"","parse-names":false,"suffix":""},{"dropping-particle":"","family":"Thase","given":"Michael E.","non-dropping-particle":"","parse-names":false,"suffix":""},{"dropping-particle":"","family":"Gelenberg","given":"Alan J.","non-dropping-particle":"","parse-names":false,"suffix":""},{"dropping-particle":"","family":"Kupfer","given":"David J.","non-dropping-particle":"","parse-names":false,"suffix":""},{"dropping-particle":"","family":"Regier","given":"Darrel A.","non-dropping-particle":"","parse-names":false,"suffix":""},{"dropping-particle":"","family":"Rosenbaum","given":"Jerrold F.","non-dropping-particle":"","parse-names":false,"suffix":""},{"dropping-particle":"","family":"Ray","given":"Oakley","non-dropping-particle":"","parse-names":false,"suffix":""},{"dropping-particle":"","family":"Schatzberg","given":"Alan F.","non-dropping-particle":"","parse-names":false,"suffix":""}],"container-title":"Neuropsychopharmacology","id":"ITEM-2","issue":"9","issued":{"date-parts":[["2006"]]},"page":"1841-1853","title":"Report by the ACNP Task Force on response and remission in major depressive disorder","type":"article-journal","volume":"31"},"uris":["http://www.mendeley.com/documents/?uuid=909d0e75-9d55-4c6c-922c-43c5fa6d8f15"]}],"mendeley":{"formattedCitation":"(17,18)","plainTextFormattedCitation":"(17,18)","previouslyFormattedCitation":"(16,17)"},"properties":{"noteIndex":0},"schema":"https://github.com/citation-style-language/schema/raw/master/csl-citation.json"}</w:instrText>
      </w:r>
      <w:r w:rsidRPr="00ED6F27">
        <w:rPr>
          <w:rFonts w:ascii="Times New Roman" w:hAnsi="Times New Roman" w:cs="Times New Roman"/>
        </w:rPr>
        <w:fldChar w:fldCharType="separate"/>
      </w:r>
      <w:r w:rsidR="00C31E74" w:rsidRPr="00ED6F27">
        <w:rPr>
          <w:rFonts w:ascii="Times New Roman" w:hAnsi="Times New Roman" w:cs="Times New Roman"/>
          <w:noProof/>
        </w:rPr>
        <w:t>(17,18)</w:t>
      </w:r>
      <w:r w:rsidRPr="00ED6F27">
        <w:rPr>
          <w:rFonts w:ascii="Times New Roman" w:hAnsi="Times New Roman" w:cs="Times New Roman"/>
        </w:rPr>
        <w:fldChar w:fldCharType="end"/>
      </w:r>
      <w:r w:rsidRPr="00ED6F27">
        <w:rPr>
          <w:rFonts w:ascii="Times New Roman" w:hAnsi="Times New Roman" w:cs="Times New Roman"/>
        </w:rPr>
        <w:t>. Sustained remission can be thought of as the inverse, or opposite of relapse</w:t>
      </w:r>
      <w:proofErr w:type="gramStart"/>
      <w:r w:rsidRPr="00ED6F27">
        <w:rPr>
          <w:rFonts w:ascii="Times New Roman" w:hAnsi="Times New Roman" w:cs="Times New Roman"/>
        </w:rPr>
        <w:t>;</w:t>
      </w:r>
      <w:proofErr w:type="gramEnd"/>
      <w:r w:rsidRPr="00ED6F27">
        <w:rPr>
          <w:rFonts w:ascii="Times New Roman" w:hAnsi="Times New Roman" w:cs="Times New Roman"/>
        </w:rPr>
        <w:t xml:space="preserve"> and recovery as the inverse of recurrence. Both of these hold potentially valuable prognostic information pertinent to relapse risk prediction models in depression, and are therefore included as outcomes in this review. The precise temporal cut-offs of these terms have not been robustly validated empirically and are inconsistently operationalized in the literature </w:t>
      </w:r>
      <w:r w:rsidRPr="00ED6F27">
        <w:rPr>
          <w:rFonts w:ascii="Times New Roman" w:hAnsi="Times New Roman" w:cs="Times New Roman"/>
        </w:rPr>
        <w:fldChar w:fldCharType="begin" w:fldLock="1"/>
      </w:r>
      <w:r w:rsidRPr="00ED6F27">
        <w:rPr>
          <w:rFonts w:ascii="Times New Roman" w:hAnsi="Times New Roman" w:cs="Times New Roman"/>
        </w:rPr>
        <w:instrText>ADDIN CSL_CITATION {"citationItems":[{"id":"ITEM-1","itemData":{"DOI":"10.1016/j.cpr.2018.07.005","ISSN":"18737811","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July 2017","issued":{"date-parts":[["2018"]]},"page":"13-38","title":"Risk factors for relapse and recurrence of depression in adults and how they operate: A four-phase systematic review and meta-synthesis","type":"article-journal","volume":"64"},"uris":["http://www.mendeley.com/documents/?uuid=5e576ba9-ce57-45d2-b49a-c33e9c5bfddd"]}],"mendeley":{"formattedCitation":"(6)","plainTextFormattedCitation":"(6)","previouslyFormattedCitation":"(6)"},"properties":{"noteIndex":0},"schema":"https://github.com/citation-style-language/schema/raw/master/csl-citation.json"}</w:instrText>
      </w:r>
      <w:r w:rsidRPr="00ED6F27">
        <w:rPr>
          <w:rFonts w:ascii="Times New Roman" w:hAnsi="Times New Roman" w:cs="Times New Roman"/>
        </w:rPr>
        <w:fldChar w:fldCharType="separate"/>
      </w:r>
      <w:r w:rsidRPr="00ED6F27">
        <w:rPr>
          <w:rFonts w:ascii="Times New Roman" w:hAnsi="Times New Roman" w:cs="Times New Roman"/>
          <w:noProof/>
        </w:rPr>
        <w:t>(6)</w:t>
      </w:r>
      <w:r w:rsidRPr="00ED6F27">
        <w:rPr>
          <w:rFonts w:ascii="Times New Roman" w:hAnsi="Times New Roman" w:cs="Times New Roman"/>
        </w:rPr>
        <w:fldChar w:fldCharType="end"/>
      </w:r>
      <w:r w:rsidRPr="00ED6F27">
        <w:rPr>
          <w:rFonts w:ascii="Times New Roman" w:hAnsi="Times New Roman" w:cs="Times New Roman"/>
        </w:rPr>
        <w:t xml:space="preserve">. For this reason, we accepted all definitions of these terms, as operationalized by the authors of the primary studies. </w:t>
      </w:r>
    </w:p>
    <w:p w14:paraId="45CFD415" w14:textId="77777777" w:rsidR="005F32E2" w:rsidRPr="00ED6F27" w:rsidRDefault="005F32E2" w:rsidP="00F158E0">
      <w:pPr>
        <w:spacing w:line="480" w:lineRule="auto"/>
        <w:rPr>
          <w:rFonts w:ascii="Times New Roman" w:hAnsi="Times New Roman" w:cs="Times New Roman"/>
        </w:rPr>
      </w:pPr>
    </w:p>
    <w:p w14:paraId="492B30B0" w14:textId="6D206380" w:rsidR="00F158E0" w:rsidRPr="00ED6F27" w:rsidRDefault="00F158E0" w:rsidP="00F158E0">
      <w:pPr>
        <w:spacing w:line="480" w:lineRule="auto"/>
        <w:rPr>
          <w:rFonts w:ascii="Times New Roman" w:hAnsi="Times New Roman" w:cs="Times New Roman"/>
        </w:rPr>
      </w:pPr>
      <w:r w:rsidRPr="00ED6F27">
        <w:rPr>
          <w:rFonts w:ascii="Times New Roman" w:hAnsi="Times New Roman" w:cs="Times New Roman"/>
        </w:rPr>
        <w:t xml:space="preserve">We included all three types of prognostic model study: development studies with internal validation (which derive a model for individualised prediction and quantify predictive performance in the development dataset); development with external validation (which develop a model and then quantify the performance in data external to the development set); and external validation only (attempt to externally validate an existing model) </w:t>
      </w:r>
      <w:r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7326/M18-1376","ISSN":"0003-4819","PMID":"30596875","author":[{"dropping-particle":"","family":"Wolff","given":"Robert F.","non-dropping-particle":"","parse-names":false,"suffix":""},{"dropping-particle":"","family":"Moons","given":"Karel G.M.","non-dropping-particle":"","parse-names":false,"suffix":""},{"dropping-particle":"","family":"Riley","given":"Richard D.","non-dropping-particle":"","parse-names":false,"suffix":""},{"dropping-particle":"","family":"Whiting","given":"Penny F.","non-dropping-particle":"","parse-names":false,"suffix":""},{"dropping-particle":"","family":"Westwood","given":"Marie","non-dropping-particle":"","parse-names":false,"suffix":""},{"dropping-particle":"","family":"Collins","given":"Gary S.","non-dropping-particle":"","parse-names":false,"suffix":""},{"dropping-particle":"","family":"Reitsma","given":"Johannes B.","non-dropping-particle":"","parse-names":false,"suffix":""},{"dropping-particle":"","family":"Kleijnen","given":"Jos","non-dropping-particle":"","parse-names":false,"suffix":""},{"dropping-particle":"","family":"Mallett","given":"Sue","non-dropping-particle":"","parse-names":false,"suffix":""}],"container-title":"Annals of Internal Medicine","id":"ITEM-1","issue":"1","issued":{"date-parts":[["2019"]]},"page":"51","title":"PROBAST: A Tool to Assess the Risk of Bias and Applicability of Prediction Model Studies","type":"article-journal","volume":"170"},"uris":["http://www.mendeley.com/documents/?uuid=2ccfadab-a324-4f8a-9b2e-6b2f5e12ce6a"]}],"mendeley":{"formattedCitation":"(19)","plainTextFormattedCitation":"(19)","previouslyFormattedCitation":"(19)"},"properties":{"noteIndex":0},"schema":"https://github.com/citation-style-language/schema/raw/master/csl-citation.json"}</w:instrText>
      </w:r>
      <w:r w:rsidRPr="00ED6F27">
        <w:rPr>
          <w:rFonts w:ascii="Times New Roman" w:hAnsi="Times New Roman" w:cs="Times New Roman"/>
        </w:rPr>
        <w:fldChar w:fldCharType="separate"/>
      </w:r>
      <w:r w:rsidR="005F32E2" w:rsidRPr="00ED6F27">
        <w:rPr>
          <w:rFonts w:ascii="Times New Roman" w:hAnsi="Times New Roman" w:cs="Times New Roman"/>
          <w:noProof/>
        </w:rPr>
        <w:t>(19)</w:t>
      </w:r>
      <w:r w:rsidRPr="00ED6F27">
        <w:rPr>
          <w:rFonts w:ascii="Times New Roman" w:hAnsi="Times New Roman" w:cs="Times New Roman"/>
        </w:rPr>
        <w:fldChar w:fldCharType="end"/>
      </w:r>
      <w:r w:rsidRPr="00ED6F27">
        <w:rPr>
          <w:rFonts w:ascii="Times New Roman" w:hAnsi="Times New Roman" w:cs="Times New Roman"/>
        </w:rPr>
        <w:t xml:space="preserve">. External validation did not include randomly splitting the development dataset to produce two separate datasets (an approach more appropriately considered an inefficient form of internal validation) </w:t>
      </w:r>
      <w:r w:rsidRPr="00ED6F27">
        <w:rPr>
          <w:rFonts w:ascii="Times New Roman" w:hAnsi="Times New Roman" w:cs="Times New Roman"/>
        </w:rPr>
        <w:fldChar w:fldCharType="begin" w:fldLock="1"/>
      </w:r>
      <w:r w:rsidRPr="00ED6F27">
        <w:rPr>
          <w:rFonts w:ascii="Times New Roman" w:hAnsi="Times New Roman" w:cs="Times New Roman"/>
        </w:rPr>
        <w:instrText>ADDIN CSL_CITATION {"citationItems":[{"id":"ITEM-1","itemData":{"author":[{"dropping-particle":"","family":"Riley","given":"Richard D.","non-dropping-particle":"","parse-names":false,"suffix":""},{"dropping-particle":"","family":"Windt","given":"DA","non-dropping-particle":"van der","parse-names":false,"suffix":""},{"dropping-particle":"","family":"P","given":"Croft","non-dropping-particle":"","parse-names":false,"suffix":""},{"dropping-particle":"","family":"Moons","given":"KGM","non-dropping-particle":"","parse-names":false,"suffix":""}],"edition":"First edit","id":"ITEM-1","issued":{"date-parts":[["2019"]]},"publisher":"Oxford University Press.","title":"Prognosis Research in Healthcare: Concepts, Methods, and Impact.","type":"book"},"uris":["http://www.mendeley.com/documents/?uuid=9f863fb8-cee7-4e8a-ac9d-9d0932d8eed7"]}],"mendeley":{"formattedCitation":"(7)","plainTextFormattedCitation":"(7)","previouslyFormattedCitation":"(7)"},"properties":{"noteIndex":0},"schema":"https://github.com/citation-style-language/schema/raw/master/csl-citation.json"}</w:instrText>
      </w:r>
      <w:r w:rsidRPr="00ED6F27">
        <w:rPr>
          <w:rFonts w:ascii="Times New Roman" w:hAnsi="Times New Roman" w:cs="Times New Roman"/>
        </w:rPr>
        <w:fldChar w:fldCharType="separate"/>
      </w:r>
      <w:r w:rsidRPr="00ED6F27">
        <w:rPr>
          <w:rFonts w:ascii="Times New Roman" w:hAnsi="Times New Roman" w:cs="Times New Roman"/>
          <w:noProof/>
        </w:rPr>
        <w:t>(7)</w:t>
      </w:r>
      <w:r w:rsidRPr="00ED6F27">
        <w:rPr>
          <w:rFonts w:ascii="Times New Roman" w:hAnsi="Times New Roman" w:cs="Times New Roman"/>
        </w:rPr>
        <w:fldChar w:fldCharType="end"/>
      </w:r>
      <w:r w:rsidRPr="00ED6F27">
        <w:rPr>
          <w:rFonts w:ascii="Times New Roman" w:hAnsi="Times New Roman" w:cs="Times New Roman"/>
        </w:rPr>
        <w:t xml:space="preserve">, but did include studies where a validation dataset was produced by a non-random split, for example, participants from the same institution but at different time points (temporal validation) or by location (geographical validation) </w:t>
      </w:r>
      <w:r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author":[{"dropping-particle":"","family":"Collins GS, De Groot JA, Dutton S, Omar O, Shanyinde M, Tajar A","given":"et al.","non-dropping-particle":"","parse-names":false,"suffix":""}],"container-title":"BMC Medical Research Methodology","id":"ITEM-1","issue":"1","issued":{"date-parts":[["2014"]]},"page":"1-11","title":"External validation of multivariable prediction models: a systematic review of methodological conduct and reporting","type":"article-journal","volume":"14"},"uris":["http://www.mendeley.com/documents/?uuid=3814447f-bd70-4eff-83ca-d4d940cb7443"]},{"id":"ITEM-2","itemData":{"DOI":"10.1186/1471-2288-14-40","ISSN":"14712288","PMID":"24645774","abstract":"Background: Before considering whether to use a multivariable (diagnostic or prognostic) prediction model, it is essential that its performance be evaluated in data that were not used to develop the model (referred to as external validation). We critically appraised the methodological conduct and reporting of external validation studies of multivariable prediction models. Methods. We conducted a systematic review of articles describing some form of external validation of one or more multivariable prediction models indexed in PubMed core clinical journals published in 2010. Study data were extracted in duplicate on design, sample size, handling of missing data, reference to the original study developing the prediction models and predictive performance measures. Results: 11,826 articles were identified and 78 were included for full review, which described the evaluation of 120 prediction models. in participant data that were not used to develop the model. Thirty-three articles described both the development of a prediction model and an evaluation of its performance on a separate dataset, and 45 articles described only the evaluation of an existing published prediction model on another dataset. Fifty-seven percent of the prediction models were presented and evaluated as simplified scoring systems. Sixteen percent of articles failed to report the number of outcome events in the validation datasets. Fifty-four percent of studies made no explicit mention of missing data. Sixty-seven percent did not report evaluating model calibration whilst most studies evaluated model discrimination. It was often unclear whether the reported performance measures were for the full regression model or for the simplified models. Conclusions: The vast majority of studies describing some form of external validation of a multivariable prediction model were poorly reported with key details frequently not presented. The validation studies were characterised by poor design, inappropriate handling and acknowledgement of missing data and one of the most key performance measures of prediction models i.e. calibration often omitted from the publication. It may therefore not be surprising that an overwhelming majority of developed prediction models are not used in practice, when there is a dearth of well-conducted and clearly reported (external validation) studies describing their performance on independent participant data. © 2014 Collins et al.; licensee BioMed Central Ltd.","author":[{"dropping-particle":"","family":"Collins","given":"Gary S.","non-dropping-particle":"","parse-names":false,"suffix":""},{"dropping-particle":"","family":"Groot","given":"Joris A.","non-dropping-particle":"De","parse-names":false,"suffix":""},{"dropping-particle":"","family":"Dutton","given":"Susan","non-dropping-particle":"","parse-names":false,"suffix":""},{"dropping-particle":"","family":"Omar","given":"Omar","non-dropping-particle":"","parse-names":false,"suffix":""},{"dropping-particle":"","family":"Shanyinde","given":"Milensu","non-dropping-particle":"","parse-names":false,"suffix":""},{"dropping-particle":"","family":"Tajar","given":"Abdelouahid","non-dropping-particle":"","parse-names":false,"suffix":""},{"dropping-particle":"","family":"Voysey","given":"Merryn","non-dropping-particle":"","parse-names":false,"suffix":""},{"dropping-particle":"","family":"Wharton","given":"Rose","non-dropping-particle":"","parse-names":false,"suffix":""},{"dropping-particle":"","family":"Yu","given":"Ly Mee","non-dropping-particle":"","parse-names":false,"suffix":""},{"dropping-particle":"","family":"Moons","given":"Karel G.","non-dropping-particle":"","parse-names":false,"suffix":""},{"dropping-particle":"","family":"Altman","given":"Douglas G.","non-dropping-particle":"","parse-names":false,"suffix":""}],"container-title":"BMC Medical Research Methodology","id":"ITEM-2","issue":"1","issued":{"date-parts":[["2014"]]},"page":"1-11","publisher":"BMC Medical Research Methodology","title":"External validation of multivariable prediction models: A systematic review of methodological conduct and reporting","type":"article-journal","volume":"14"},"uris":["http://www.mendeley.com/documents/?uuid=cd411115-4671-4152-9113-40a5a5cbc1e2"]}],"mendeley":{"formattedCitation":"(20,21)","plainTextFormattedCitation":"(20,21)","previouslyFormattedCitation":"(20,21)"},"properties":{"noteIndex":0},"schema":"https://github.com/citation-style-language/schema/raw/master/csl-citation.json"}</w:instrText>
      </w:r>
      <w:r w:rsidRPr="00ED6F27">
        <w:rPr>
          <w:rFonts w:ascii="Times New Roman" w:hAnsi="Times New Roman" w:cs="Times New Roman"/>
        </w:rPr>
        <w:fldChar w:fldCharType="separate"/>
      </w:r>
      <w:r w:rsidR="005F32E2" w:rsidRPr="00ED6F27">
        <w:rPr>
          <w:rFonts w:ascii="Times New Roman" w:hAnsi="Times New Roman" w:cs="Times New Roman"/>
          <w:noProof/>
        </w:rPr>
        <w:t>(20,21)</w:t>
      </w:r>
      <w:r w:rsidRPr="00ED6F27">
        <w:rPr>
          <w:rFonts w:ascii="Times New Roman" w:hAnsi="Times New Roman" w:cs="Times New Roman"/>
        </w:rPr>
        <w:fldChar w:fldCharType="end"/>
      </w:r>
      <w:r w:rsidRPr="00ED6F27">
        <w:rPr>
          <w:rFonts w:ascii="Times New Roman" w:hAnsi="Times New Roman" w:cs="Times New Roman"/>
        </w:rPr>
        <w:t xml:space="preserve">. </w:t>
      </w:r>
    </w:p>
    <w:p w14:paraId="1FE6DD2A" w14:textId="77777777" w:rsidR="00F158E0" w:rsidRPr="00ED6F27" w:rsidRDefault="00F158E0" w:rsidP="00E26742">
      <w:pPr>
        <w:spacing w:line="480" w:lineRule="auto"/>
        <w:rPr>
          <w:rFonts w:ascii="Times New Roman" w:hAnsi="Times New Roman" w:cs="Times New Roman"/>
        </w:rPr>
      </w:pPr>
    </w:p>
    <w:p w14:paraId="19128B40" w14:textId="375BF857" w:rsidR="00E26742" w:rsidRPr="00ED6F27" w:rsidRDefault="00E26742" w:rsidP="00E26742">
      <w:pPr>
        <w:spacing w:line="480" w:lineRule="auto"/>
        <w:rPr>
          <w:rFonts w:ascii="Times New Roman" w:hAnsi="Times New Roman" w:cs="Times New Roman"/>
        </w:rPr>
      </w:pPr>
      <w:r w:rsidRPr="00ED6F27">
        <w:rPr>
          <w:rFonts w:ascii="Times New Roman" w:hAnsi="Times New Roman" w:cs="Times New Roman"/>
        </w:rPr>
        <w:t xml:space="preserve">We excluded models developed in populations with comorbid severe mental illness (for example, schizophrenia and bipolar affective disorder), as these patients typically receive more intensive psychiatric input and the results would be less </w:t>
      </w:r>
      <w:proofErr w:type="spellStart"/>
      <w:r w:rsidRPr="00ED6F27">
        <w:rPr>
          <w:rFonts w:ascii="Times New Roman" w:hAnsi="Times New Roman" w:cs="Times New Roman"/>
        </w:rPr>
        <w:t>generalisable</w:t>
      </w:r>
      <w:proofErr w:type="spellEnd"/>
      <w:r w:rsidRPr="00ED6F27">
        <w:rPr>
          <w:rFonts w:ascii="Times New Roman" w:hAnsi="Times New Roman" w:cs="Times New Roman"/>
        </w:rPr>
        <w:t xml:space="preserve">. </w:t>
      </w:r>
      <w:r w:rsidR="00F158E0" w:rsidRPr="00ED6F27">
        <w:rPr>
          <w:rFonts w:ascii="Times New Roman" w:hAnsi="Times New Roman" w:cs="Times New Roman"/>
        </w:rPr>
        <w:t>We excluded studies where the intention was not to provide individualised risk predictions (e.g. those aimed at quantifying the adjusted effects of prognostic factors).</w:t>
      </w:r>
    </w:p>
    <w:p w14:paraId="06370986" w14:textId="77777777" w:rsidR="00FE537A" w:rsidRPr="00ED6F27" w:rsidRDefault="00FE537A" w:rsidP="00FE537A">
      <w:pPr>
        <w:spacing w:line="480" w:lineRule="auto"/>
        <w:rPr>
          <w:rFonts w:ascii="Times New Roman" w:hAnsi="Times New Roman" w:cs="Times New Roman"/>
        </w:rPr>
      </w:pPr>
    </w:p>
    <w:p w14:paraId="267F3070" w14:textId="54722154" w:rsidR="00720445" w:rsidRPr="00ED6F27" w:rsidRDefault="00FE537A" w:rsidP="00F158E0">
      <w:pPr>
        <w:spacing w:line="480" w:lineRule="auto"/>
        <w:jc w:val="center"/>
        <w:rPr>
          <w:rFonts w:ascii="Times New Roman" w:hAnsi="Times New Roman" w:cs="Times New Roman"/>
        </w:rPr>
      </w:pPr>
      <w:r w:rsidRPr="00ED6F27">
        <w:rPr>
          <w:rFonts w:ascii="Times New Roman" w:hAnsi="Times New Roman" w:cs="Times New Roman"/>
        </w:rPr>
        <w:t xml:space="preserve"> [Table 1 here]</w:t>
      </w:r>
    </w:p>
    <w:p w14:paraId="7877921F" w14:textId="77777777" w:rsidR="00D1177A" w:rsidRPr="00ED6F27" w:rsidRDefault="00D1177A" w:rsidP="00567C8B">
      <w:pPr>
        <w:spacing w:line="480" w:lineRule="auto"/>
        <w:rPr>
          <w:rFonts w:ascii="Times New Roman" w:hAnsi="Times New Roman" w:cs="Times New Roman"/>
        </w:rPr>
      </w:pPr>
    </w:p>
    <w:p w14:paraId="41FE7FBA" w14:textId="5FF44256" w:rsidR="00D1177A" w:rsidRPr="00ED6F27" w:rsidRDefault="00C823A3" w:rsidP="00567C8B">
      <w:pPr>
        <w:spacing w:line="480" w:lineRule="auto"/>
        <w:rPr>
          <w:rFonts w:ascii="Times New Roman" w:hAnsi="Times New Roman" w:cs="Times New Roman"/>
          <w:b/>
          <w:i/>
        </w:rPr>
      </w:pPr>
      <w:r w:rsidRPr="00ED6F27">
        <w:rPr>
          <w:rFonts w:ascii="Times New Roman" w:hAnsi="Times New Roman" w:cs="Times New Roman"/>
          <w:b/>
          <w:i/>
        </w:rPr>
        <w:t>Information sources</w:t>
      </w:r>
      <w:r w:rsidR="00650A4F" w:rsidRPr="00ED6F27">
        <w:rPr>
          <w:rFonts w:ascii="Times New Roman" w:hAnsi="Times New Roman" w:cs="Times New Roman"/>
          <w:b/>
          <w:i/>
        </w:rPr>
        <w:t xml:space="preserve"> and search strategy</w:t>
      </w:r>
    </w:p>
    <w:p w14:paraId="04586F59" w14:textId="0B9937CF" w:rsidR="00D1177A" w:rsidRPr="00ED6F27" w:rsidRDefault="00F158E0" w:rsidP="00567C8B">
      <w:pPr>
        <w:spacing w:line="480" w:lineRule="auto"/>
        <w:rPr>
          <w:rFonts w:ascii="Times New Roman" w:hAnsi="Times New Roman" w:cs="Times New Roman"/>
        </w:rPr>
      </w:pPr>
      <w:r w:rsidRPr="00ED6F27">
        <w:rPr>
          <w:rFonts w:ascii="Times New Roman" w:hAnsi="Times New Roman" w:cs="Times New Roman"/>
        </w:rPr>
        <w:t xml:space="preserve">We searched the Cochrane Library (current issue); Ovid MEDLINE (1946 onwards); Ovid </w:t>
      </w:r>
      <w:proofErr w:type="spellStart"/>
      <w:r w:rsidRPr="00ED6F27">
        <w:rPr>
          <w:rFonts w:ascii="Times New Roman" w:hAnsi="Times New Roman" w:cs="Times New Roman"/>
        </w:rPr>
        <w:t>Embase</w:t>
      </w:r>
      <w:proofErr w:type="spellEnd"/>
      <w:r w:rsidRPr="00ED6F27">
        <w:rPr>
          <w:rFonts w:ascii="Times New Roman" w:hAnsi="Times New Roman" w:cs="Times New Roman"/>
        </w:rPr>
        <w:t xml:space="preserve"> (1980 onwards); and Ovid </w:t>
      </w:r>
      <w:proofErr w:type="spellStart"/>
      <w:r w:rsidRPr="00ED6F27">
        <w:rPr>
          <w:rFonts w:ascii="Times New Roman" w:hAnsi="Times New Roman" w:cs="Times New Roman"/>
        </w:rPr>
        <w:t>PsycINFO</w:t>
      </w:r>
      <w:proofErr w:type="spellEnd"/>
      <w:r w:rsidRPr="00ED6F27">
        <w:rPr>
          <w:rFonts w:ascii="Times New Roman" w:hAnsi="Times New Roman" w:cs="Times New Roman"/>
        </w:rPr>
        <w:t xml:space="preserve"> (1806 onwards) up to May 2021, </w:t>
      </w:r>
      <w:r w:rsidR="009B2C98" w:rsidRPr="00ED6F27">
        <w:rPr>
          <w:rFonts w:ascii="Times New Roman" w:hAnsi="Times New Roman" w:cs="Times New Roman"/>
        </w:rPr>
        <w:t>using relevant subject headings (controlled vocabularies) and search syntax, appropriate to each resource. We also searched several grey literature resources primarily for disser</w:t>
      </w:r>
      <w:r w:rsidR="009717B6" w:rsidRPr="00ED6F27">
        <w:rPr>
          <w:rFonts w:ascii="Times New Roman" w:hAnsi="Times New Roman" w:cs="Times New Roman"/>
        </w:rPr>
        <w:t>t</w:t>
      </w:r>
      <w:r w:rsidR="009B2C98" w:rsidRPr="00ED6F27">
        <w:rPr>
          <w:rFonts w:ascii="Times New Roman" w:hAnsi="Times New Roman" w:cs="Times New Roman"/>
        </w:rPr>
        <w:t>ations and theses (Open Grey (</w:t>
      </w:r>
      <w:hyperlink r:id="rId10" w:history="1">
        <w:r w:rsidR="009B2C98" w:rsidRPr="00ED6F27">
          <w:rPr>
            <w:rStyle w:val="Hyperlink"/>
            <w:rFonts w:ascii="Times New Roman" w:hAnsi="Times New Roman" w:cs="Times New Roman"/>
          </w:rPr>
          <w:t>www.opengrey.eu)</w:t>
        </w:r>
      </w:hyperlink>
      <w:r w:rsidR="0033272E" w:rsidRPr="00ED6F27">
        <w:rPr>
          <w:rFonts w:ascii="Times New Roman" w:hAnsi="Times New Roman" w:cs="Times New Roman"/>
        </w:rPr>
        <w:t>;</w:t>
      </w:r>
      <w:r w:rsidR="009B2C98" w:rsidRPr="00ED6F27">
        <w:rPr>
          <w:rFonts w:ascii="Times New Roman" w:hAnsi="Times New Roman" w:cs="Times New Roman"/>
        </w:rPr>
        <w:t xml:space="preserve"> </w:t>
      </w:r>
      <w:proofErr w:type="spellStart"/>
      <w:r w:rsidR="009B2C98" w:rsidRPr="00ED6F27">
        <w:rPr>
          <w:rFonts w:ascii="Times New Roman" w:hAnsi="Times New Roman" w:cs="Times New Roman"/>
        </w:rPr>
        <w:t>ProQuest</w:t>
      </w:r>
      <w:proofErr w:type="spellEnd"/>
      <w:r w:rsidR="009B2C98" w:rsidRPr="00ED6F27">
        <w:rPr>
          <w:rFonts w:ascii="Times New Roman" w:hAnsi="Times New Roman" w:cs="Times New Roman"/>
        </w:rPr>
        <w:t xml:space="preserve"> Dissertations &amp; Theses Global (</w:t>
      </w:r>
      <w:hyperlink r:id="rId11" w:history="1">
        <w:r w:rsidR="009B2C98" w:rsidRPr="00ED6F27">
          <w:rPr>
            <w:rStyle w:val="Hyperlink"/>
            <w:rFonts w:ascii="Times New Roman" w:hAnsi="Times New Roman" w:cs="Times New Roman"/>
          </w:rPr>
          <w:t>www.proquest.com/products-services/pqdtglobal.html</w:t>
        </w:r>
      </w:hyperlink>
      <w:r w:rsidR="009B2C98" w:rsidRPr="00ED6F27">
        <w:rPr>
          <w:rFonts w:ascii="Times New Roman" w:hAnsi="Times New Roman" w:cs="Times New Roman"/>
        </w:rPr>
        <w:t>);</w:t>
      </w:r>
      <w:r w:rsidR="0033272E" w:rsidRPr="00ED6F27">
        <w:rPr>
          <w:rFonts w:ascii="Times New Roman" w:hAnsi="Times New Roman" w:cs="Times New Roman"/>
        </w:rPr>
        <w:t xml:space="preserve"> </w:t>
      </w:r>
      <w:r w:rsidR="009B2C98" w:rsidRPr="00ED6F27">
        <w:rPr>
          <w:rFonts w:ascii="Times New Roman" w:hAnsi="Times New Roman" w:cs="Times New Roman"/>
        </w:rPr>
        <w:t>DART-Europe E-theses Portal (</w:t>
      </w:r>
      <w:hyperlink r:id="rId12" w:history="1">
        <w:r w:rsidR="009B2C98" w:rsidRPr="00ED6F27">
          <w:rPr>
            <w:rStyle w:val="Hyperlink"/>
            <w:rFonts w:ascii="Times New Roman" w:hAnsi="Times New Roman" w:cs="Times New Roman"/>
          </w:rPr>
          <w:t>www.dart-europe.eu</w:t>
        </w:r>
      </w:hyperlink>
      <w:r w:rsidR="009B2C98" w:rsidRPr="00ED6F27">
        <w:rPr>
          <w:rFonts w:ascii="Times New Roman" w:hAnsi="Times New Roman" w:cs="Times New Roman"/>
        </w:rPr>
        <w:t>)</w:t>
      </w:r>
      <w:r w:rsidR="0033272E" w:rsidRPr="00ED6F27">
        <w:rPr>
          <w:rFonts w:ascii="Times New Roman" w:hAnsi="Times New Roman" w:cs="Times New Roman"/>
        </w:rPr>
        <w:t>;</w:t>
      </w:r>
      <w:r w:rsidR="00986204" w:rsidRPr="00ED6F27">
        <w:rPr>
          <w:rFonts w:ascii="Times New Roman" w:hAnsi="Times New Roman" w:cs="Times New Roman"/>
        </w:rPr>
        <w:t xml:space="preserve"> </w:t>
      </w:r>
      <w:proofErr w:type="spellStart"/>
      <w:r w:rsidR="009B2C98" w:rsidRPr="00ED6F27">
        <w:rPr>
          <w:rFonts w:ascii="Times New Roman" w:hAnsi="Times New Roman" w:cs="Times New Roman"/>
        </w:rPr>
        <w:t>EThOS</w:t>
      </w:r>
      <w:proofErr w:type="spellEnd"/>
      <w:r w:rsidR="009B2C98" w:rsidRPr="00ED6F27">
        <w:rPr>
          <w:rFonts w:ascii="Times New Roman" w:hAnsi="Times New Roman" w:cs="Times New Roman"/>
        </w:rPr>
        <w:t xml:space="preserve"> - the British Libraries e-th</w:t>
      </w:r>
      <w:r w:rsidR="0033272E" w:rsidRPr="00ED6F27">
        <w:rPr>
          <w:rFonts w:ascii="Times New Roman" w:hAnsi="Times New Roman" w:cs="Times New Roman"/>
        </w:rPr>
        <w:t>eses online service (ethos.bl.uk</w:t>
      </w:r>
      <w:r w:rsidR="009B2C98" w:rsidRPr="00ED6F27">
        <w:rPr>
          <w:rFonts w:ascii="Times New Roman" w:hAnsi="Times New Roman" w:cs="Times New Roman"/>
        </w:rPr>
        <w:t>);</w:t>
      </w:r>
      <w:r w:rsidR="0033272E" w:rsidRPr="00ED6F27">
        <w:rPr>
          <w:rFonts w:ascii="Times New Roman" w:hAnsi="Times New Roman" w:cs="Times New Roman"/>
        </w:rPr>
        <w:t xml:space="preserve"> </w:t>
      </w:r>
      <w:r w:rsidR="009B2C98" w:rsidRPr="00ED6F27">
        <w:rPr>
          <w:rFonts w:ascii="Times New Roman" w:hAnsi="Times New Roman" w:cs="Times New Roman"/>
        </w:rPr>
        <w:t>Open Access Theses and Dissertations (oatd.org)</w:t>
      </w:r>
      <w:r w:rsidR="0033272E" w:rsidRPr="00ED6F27">
        <w:rPr>
          <w:rFonts w:ascii="Times New Roman" w:hAnsi="Times New Roman" w:cs="Times New Roman"/>
        </w:rPr>
        <w:t>),</w:t>
      </w:r>
      <w:r w:rsidR="00986204" w:rsidRPr="00ED6F27">
        <w:rPr>
          <w:rFonts w:ascii="Times New Roman" w:hAnsi="Times New Roman" w:cs="Times New Roman"/>
        </w:rPr>
        <w:t xml:space="preserve"> </w:t>
      </w:r>
      <w:r w:rsidR="009B2C98" w:rsidRPr="00ED6F27">
        <w:rPr>
          <w:rFonts w:ascii="Times New Roman" w:hAnsi="Times New Roman" w:cs="Times New Roman"/>
        </w:rPr>
        <w:t xml:space="preserve">also up to May 2021. </w:t>
      </w:r>
      <w:r w:rsidR="00D1177A" w:rsidRPr="00ED6F27">
        <w:rPr>
          <w:rFonts w:ascii="Times New Roman" w:hAnsi="Times New Roman" w:cs="Times New Roman"/>
        </w:rPr>
        <w:t>We applied no restrictions by date, language</w:t>
      </w:r>
      <w:r w:rsidR="009717B6" w:rsidRPr="00ED6F27">
        <w:rPr>
          <w:rFonts w:ascii="Times New Roman" w:hAnsi="Times New Roman" w:cs="Times New Roman"/>
        </w:rPr>
        <w:t>,</w:t>
      </w:r>
      <w:r w:rsidR="00D1177A" w:rsidRPr="00ED6F27">
        <w:rPr>
          <w:rFonts w:ascii="Times New Roman" w:hAnsi="Times New Roman" w:cs="Times New Roman"/>
        </w:rPr>
        <w:t xml:space="preserve"> or publication status. We checked the reference lists of all included articles and conducted forward citation search</w:t>
      </w:r>
      <w:r w:rsidR="0033272E" w:rsidRPr="00ED6F27">
        <w:rPr>
          <w:rFonts w:ascii="Times New Roman" w:hAnsi="Times New Roman" w:cs="Times New Roman"/>
        </w:rPr>
        <w:t>es</w:t>
      </w:r>
      <w:r w:rsidR="00D1177A" w:rsidRPr="00ED6F27">
        <w:rPr>
          <w:rFonts w:ascii="Times New Roman" w:hAnsi="Times New Roman" w:cs="Times New Roman"/>
        </w:rPr>
        <w:t xml:space="preserve"> on the Web of Science (12 March 2021</w:t>
      </w:r>
      <w:r w:rsidR="00650A4F" w:rsidRPr="00ED6F27">
        <w:rPr>
          <w:rFonts w:ascii="Times New Roman" w:hAnsi="Times New Roman" w:cs="Times New Roman"/>
        </w:rPr>
        <w:t xml:space="preserve"> and 19</w:t>
      </w:r>
      <w:r w:rsidR="00650A4F" w:rsidRPr="00ED6F27">
        <w:rPr>
          <w:rFonts w:ascii="Times New Roman" w:hAnsi="Times New Roman" w:cs="Times New Roman"/>
          <w:vertAlign w:val="superscript"/>
        </w:rPr>
        <w:t xml:space="preserve"> </w:t>
      </w:r>
      <w:r w:rsidR="00650A4F" w:rsidRPr="00ED6F27">
        <w:rPr>
          <w:rFonts w:ascii="Times New Roman" w:hAnsi="Times New Roman" w:cs="Times New Roman"/>
        </w:rPr>
        <w:t>May 2021</w:t>
      </w:r>
      <w:r w:rsidR="00D1177A" w:rsidRPr="00ED6F27">
        <w:rPr>
          <w:rFonts w:ascii="Times New Roman" w:hAnsi="Times New Roman" w:cs="Times New Roman"/>
        </w:rPr>
        <w:t>), to identify additional studies missed from the original electronic searches (e.g. unpublished or in-press citations).</w:t>
      </w:r>
      <w:r w:rsidR="00AA3367" w:rsidRPr="00ED6F27">
        <w:rPr>
          <w:rFonts w:ascii="Times New Roman" w:hAnsi="Times New Roman" w:cs="Times New Roman"/>
        </w:rPr>
        <w:t xml:space="preserve"> </w:t>
      </w:r>
      <w:r w:rsidR="00D1177A" w:rsidRPr="00ED6F27">
        <w:rPr>
          <w:rFonts w:ascii="Times New Roman" w:hAnsi="Times New Roman" w:cs="Times New Roman"/>
        </w:rPr>
        <w:t xml:space="preserve">We contacted </w:t>
      </w:r>
      <w:r w:rsidR="00A43CC0" w:rsidRPr="00ED6F27">
        <w:rPr>
          <w:rFonts w:ascii="Times New Roman" w:hAnsi="Times New Roman" w:cs="Times New Roman"/>
        </w:rPr>
        <w:t>corresponding</w:t>
      </w:r>
      <w:r w:rsidR="009717B6" w:rsidRPr="00ED6F27">
        <w:rPr>
          <w:rFonts w:ascii="Times New Roman" w:hAnsi="Times New Roman" w:cs="Times New Roman"/>
        </w:rPr>
        <w:t xml:space="preserve"> </w:t>
      </w:r>
      <w:r w:rsidR="00D1177A" w:rsidRPr="00ED6F27">
        <w:rPr>
          <w:rFonts w:ascii="Times New Roman" w:hAnsi="Times New Roman" w:cs="Times New Roman"/>
        </w:rPr>
        <w:t xml:space="preserve">authors for information on unpublished or </w:t>
      </w:r>
      <w:proofErr w:type="spellStart"/>
      <w:r w:rsidR="00D1177A" w:rsidRPr="00ED6F27">
        <w:rPr>
          <w:rFonts w:ascii="Times New Roman" w:hAnsi="Times New Roman" w:cs="Times New Roman"/>
        </w:rPr>
        <w:t>ongoing</w:t>
      </w:r>
      <w:proofErr w:type="spellEnd"/>
      <w:r w:rsidR="00D1177A" w:rsidRPr="00ED6F27">
        <w:rPr>
          <w:rFonts w:ascii="Times New Roman" w:hAnsi="Times New Roman" w:cs="Times New Roman"/>
        </w:rPr>
        <w:t xml:space="preserve"> studies.</w:t>
      </w:r>
    </w:p>
    <w:p w14:paraId="0F8DFF90" w14:textId="77777777" w:rsidR="00D1177A" w:rsidRPr="00ED6F27" w:rsidRDefault="00D1177A" w:rsidP="00567C8B">
      <w:pPr>
        <w:spacing w:line="480" w:lineRule="auto"/>
        <w:rPr>
          <w:rFonts w:ascii="Times New Roman" w:hAnsi="Times New Roman" w:cs="Times New Roman"/>
        </w:rPr>
      </w:pPr>
    </w:p>
    <w:p w14:paraId="38272691" w14:textId="38A1D67A" w:rsidR="00650A4F" w:rsidRPr="00ED6F27" w:rsidRDefault="00650A4F" w:rsidP="00567C8B">
      <w:pPr>
        <w:spacing w:line="480" w:lineRule="auto"/>
        <w:rPr>
          <w:rFonts w:ascii="Times New Roman" w:hAnsi="Times New Roman" w:cs="Times New Roman"/>
          <w:b/>
          <w:i/>
        </w:rPr>
      </w:pPr>
      <w:r w:rsidRPr="00ED6F27">
        <w:rPr>
          <w:rFonts w:ascii="Times New Roman" w:hAnsi="Times New Roman" w:cs="Times New Roman"/>
          <w:b/>
          <w:i/>
        </w:rPr>
        <w:lastRenderedPageBreak/>
        <w:t>Selection of studies</w:t>
      </w:r>
    </w:p>
    <w:p w14:paraId="1992B036" w14:textId="128BF99B" w:rsidR="00D1177A" w:rsidRPr="00ED6F27" w:rsidRDefault="00D1177A" w:rsidP="00567C8B">
      <w:pPr>
        <w:spacing w:line="480" w:lineRule="auto"/>
        <w:rPr>
          <w:rFonts w:ascii="Times New Roman" w:hAnsi="Times New Roman" w:cs="Times New Roman"/>
        </w:rPr>
      </w:pPr>
      <w:r w:rsidRPr="00ED6F27">
        <w:rPr>
          <w:rFonts w:ascii="Times New Roman" w:hAnsi="Times New Roman" w:cs="Times New Roman"/>
        </w:rPr>
        <w:t>Two review authors (ASM and NM) independently reviewed the titles and abstracts of studies identified by the search strategy. We excluded prognostic model studies that clearly did not meet our inclusion criteria at the title and abstract screening stage. For any studies where there was uncertainty, we undertook a full-text review. We resolved disagreement in judgements through discussion or, if necessary, by referral to a third review author (KIES or DM).</w:t>
      </w:r>
    </w:p>
    <w:p w14:paraId="2B7ECC7A" w14:textId="77777777" w:rsidR="00D1177A" w:rsidRPr="00ED6F27" w:rsidRDefault="00D1177A" w:rsidP="00567C8B">
      <w:pPr>
        <w:spacing w:line="480" w:lineRule="auto"/>
        <w:rPr>
          <w:rFonts w:ascii="Times New Roman" w:hAnsi="Times New Roman" w:cs="Times New Roman"/>
        </w:rPr>
      </w:pPr>
    </w:p>
    <w:p w14:paraId="0B2E215B" w14:textId="01B6AF35" w:rsidR="00D1177A" w:rsidRPr="00ED6F27" w:rsidRDefault="00650A4F" w:rsidP="00567C8B">
      <w:pPr>
        <w:spacing w:line="480" w:lineRule="auto"/>
        <w:rPr>
          <w:rFonts w:ascii="Times New Roman" w:hAnsi="Times New Roman" w:cs="Times New Roman"/>
          <w:b/>
          <w:i/>
        </w:rPr>
      </w:pPr>
      <w:r w:rsidRPr="00ED6F27">
        <w:rPr>
          <w:rFonts w:ascii="Times New Roman" w:hAnsi="Times New Roman" w:cs="Times New Roman"/>
          <w:b/>
          <w:i/>
        </w:rPr>
        <w:t>Data collection</w:t>
      </w:r>
    </w:p>
    <w:p w14:paraId="286C59CE" w14:textId="218F72E3" w:rsidR="00AD02D1" w:rsidRPr="00ED6F27" w:rsidRDefault="00D1177A" w:rsidP="00567C8B">
      <w:pPr>
        <w:spacing w:line="480" w:lineRule="auto"/>
        <w:rPr>
          <w:rFonts w:ascii="Times New Roman" w:hAnsi="Times New Roman" w:cs="Times New Roman"/>
        </w:rPr>
      </w:pPr>
      <w:r w:rsidRPr="00ED6F27">
        <w:rPr>
          <w:rFonts w:ascii="Times New Roman" w:hAnsi="Times New Roman" w:cs="Times New Roman"/>
        </w:rPr>
        <w:t>Two independent review authors (ASM and NM) conducted the data extraction</w:t>
      </w:r>
      <w:r w:rsidR="00054808" w:rsidRPr="00ED6F27">
        <w:rPr>
          <w:rFonts w:ascii="Times New Roman" w:hAnsi="Times New Roman" w:cs="Times New Roman"/>
        </w:rPr>
        <w:t>, commencing 01/09/2020</w:t>
      </w:r>
      <w:r w:rsidRPr="00ED6F27">
        <w:rPr>
          <w:rFonts w:ascii="Times New Roman" w:hAnsi="Times New Roman" w:cs="Times New Roman"/>
        </w:rPr>
        <w:t>. The Checklist for Critical Appraisal and Data Extraction for Systematic Reviews of Predic</w:t>
      </w:r>
      <w:r w:rsidR="00A43CC0" w:rsidRPr="00ED6F27">
        <w:rPr>
          <w:rFonts w:ascii="Times New Roman" w:hAnsi="Times New Roman" w:cs="Times New Roman"/>
        </w:rPr>
        <w:t xml:space="preserve">tion Modelling Studies (CHARMS), which has been specifically designed for systematic reviews of prognostic models, </w:t>
      </w:r>
      <w:r w:rsidR="009B2C98" w:rsidRPr="00ED6F27">
        <w:rPr>
          <w:rFonts w:ascii="Times New Roman" w:hAnsi="Times New Roman" w:cs="Times New Roman"/>
        </w:rPr>
        <w:t xml:space="preserve">was used to </w:t>
      </w:r>
      <w:r w:rsidRPr="00ED6F27">
        <w:rPr>
          <w:rFonts w:ascii="Times New Roman" w:hAnsi="Times New Roman" w:cs="Times New Roman"/>
        </w:rPr>
        <w:t>guide data extraction</w:t>
      </w:r>
      <w:r w:rsidR="00C31E74" w:rsidRPr="00ED6F27">
        <w:rPr>
          <w:rFonts w:ascii="Times New Roman" w:hAnsi="Times New Roman" w:cs="Times New Roman"/>
        </w:rPr>
        <w:t xml:space="preserve"> </w:t>
      </w:r>
      <w:r w:rsidR="00C31E74"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136/bmj.i6460","ISSN":"17561833","abstract":"Validation of prediction models is highly recommended and increasingly common in the literature. A systematic review of validation studies is therefore helpful, with meta-analysis needed to summarise the predictive performance of the model being validated across different settings and populations. This article provides guidance for researchers systematically reviewing and meta-analysing the existing evidence on a specific prediction model, discusses good practice when quantitatively summarising the predictive performance of the model across studies, and provides recommendations for interpreting meta-analysis estimates of model performance. We present key steps of the meta-analysis and illustrate each step in an example review, by summarising the discrimination and calibration performance of the EuroSCORE for predicting operative mortality in patients undergoing coronary artery bypass grafting.","author":[{"dropping-particle":"","family":"Debray","given":"Thomas P.A.","non-dropping-particle":"","parse-names":false,"suffix":""},{"dropping-particle":"","family":"Damen","given":"Johanna A.A.G.","non-dropping-particle":"","parse-names":false,"suffix":""},{"dropping-particle":"","family":"Snell","given":"Kym I.E.","non-dropping-particle":"","parse-names":false,"suffix":""},{"dropping-particle":"","family":"Ensor","given":"Joie","non-dropping-particle":"","parse-names":false,"suffix":""},{"dropping-particle":"","family":"Hooft","given":"Lotty","non-dropping-particle":"","parse-names":false,"suffix":""},{"dropping-particle":"","family":"Reitsma","given":"Johannes B.","non-dropping-particle":"","parse-names":false,"suffix":""},{"dropping-particle":"","family":"Riley","given":"Richard D.","non-dropping-particle":"","parse-names":false,"suffix":""},{"dropping-particle":"","family":"Moons","given":"Karel G.M.","non-dropping-particle":"","parse-names":false,"suffix":""}],"container-title":"BMJ (Online)","id":"ITEM-1","issued":{"date-parts":[["2017"]]},"title":"A guide to systematic review and meta-analysis of prediction model performance","type":"article-journal","volume":"356"},"uris":["http://www.mendeley.com/documents/?uuid=a29d1a52-84d9-4948-a017-ec63f9778eaa"]}],"mendeley":{"formattedCitation":"(15)","plainTextFormattedCitation":"(15)"},"properties":{"noteIndex":0},"schema":"https://github.com/citation-style-language/schema/raw/master/csl-citation.json"}</w:instrText>
      </w:r>
      <w:r w:rsidR="00C31E74" w:rsidRPr="00ED6F27">
        <w:rPr>
          <w:rFonts w:ascii="Times New Roman" w:hAnsi="Times New Roman" w:cs="Times New Roman"/>
        </w:rPr>
        <w:fldChar w:fldCharType="separate"/>
      </w:r>
      <w:r w:rsidR="00C31E74" w:rsidRPr="00ED6F27">
        <w:rPr>
          <w:rFonts w:ascii="Times New Roman" w:hAnsi="Times New Roman" w:cs="Times New Roman"/>
          <w:noProof/>
        </w:rPr>
        <w:t>(15)</w:t>
      </w:r>
      <w:r w:rsidR="00C31E74" w:rsidRPr="00ED6F27">
        <w:rPr>
          <w:rFonts w:ascii="Times New Roman" w:hAnsi="Times New Roman" w:cs="Times New Roman"/>
        </w:rPr>
        <w:fldChar w:fldCharType="end"/>
      </w:r>
      <w:r w:rsidRPr="00ED6F27">
        <w:rPr>
          <w:rFonts w:ascii="Times New Roman" w:hAnsi="Times New Roman" w:cs="Times New Roman"/>
        </w:rPr>
        <w:t xml:space="preserve">. </w:t>
      </w:r>
      <w:r w:rsidR="00A43CC0" w:rsidRPr="00ED6F27">
        <w:rPr>
          <w:rFonts w:ascii="Times New Roman" w:hAnsi="Times New Roman" w:cs="Times New Roman"/>
        </w:rPr>
        <w:t xml:space="preserve">This included the following measures of predictive performance, where available: </w:t>
      </w:r>
      <w:r w:rsidR="00D30D4D" w:rsidRPr="00ED6F27">
        <w:rPr>
          <w:rFonts w:ascii="Times New Roman" w:hAnsi="Times New Roman" w:cs="Times New Roman"/>
        </w:rPr>
        <w:t>calibration</w:t>
      </w:r>
      <w:r w:rsidR="00AD02D1" w:rsidRPr="00ED6F27">
        <w:rPr>
          <w:rFonts w:ascii="Times New Roman" w:hAnsi="Times New Roman" w:cs="Times New Roman"/>
        </w:rPr>
        <w:t xml:space="preserve">, </w:t>
      </w:r>
      <w:r w:rsidR="00D30D4D" w:rsidRPr="00ED6F27">
        <w:rPr>
          <w:rFonts w:ascii="Times New Roman" w:hAnsi="Times New Roman" w:cs="Times New Roman"/>
        </w:rPr>
        <w:t>which measures the extent to which risk predictions and observed outcomes are in agreement</w:t>
      </w:r>
      <w:r w:rsidR="00AD02D1" w:rsidRPr="00ED6F27">
        <w:rPr>
          <w:rFonts w:ascii="Times New Roman" w:hAnsi="Times New Roman" w:cs="Times New Roman"/>
        </w:rPr>
        <w:t xml:space="preserve"> (measures extracted included calibration slope, ratio of observed (O) to expected (E) events (O</w:t>
      </w:r>
      <w:proofErr w:type="gramStart"/>
      <w:r w:rsidR="00AD02D1" w:rsidRPr="00ED6F27">
        <w:rPr>
          <w:rFonts w:ascii="Times New Roman" w:hAnsi="Times New Roman" w:cs="Times New Roman"/>
        </w:rPr>
        <w:t>:E</w:t>
      </w:r>
      <w:proofErr w:type="gramEnd"/>
      <w:r w:rsidR="00AD02D1" w:rsidRPr="00ED6F27">
        <w:rPr>
          <w:rFonts w:ascii="Times New Roman" w:hAnsi="Times New Roman" w:cs="Times New Roman"/>
        </w:rPr>
        <w:t xml:space="preserve"> ratio), calibration plots);</w:t>
      </w:r>
      <w:r w:rsidR="00D30D4D" w:rsidRPr="00ED6F27">
        <w:rPr>
          <w:rFonts w:ascii="Times New Roman" w:hAnsi="Times New Roman" w:cs="Times New Roman"/>
        </w:rPr>
        <w:t xml:space="preserve"> and discrimination</w:t>
      </w:r>
      <w:r w:rsidR="00AD02D1" w:rsidRPr="00ED6F27">
        <w:rPr>
          <w:rFonts w:ascii="Times New Roman" w:hAnsi="Times New Roman" w:cs="Times New Roman"/>
        </w:rPr>
        <w:t xml:space="preserve">, </w:t>
      </w:r>
      <w:r w:rsidR="00D30D4D" w:rsidRPr="00ED6F27">
        <w:rPr>
          <w:rFonts w:ascii="Times New Roman" w:hAnsi="Times New Roman" w:cs="Times New Roman"/>
        </w:rPr>
        <w:t xml:space="preserve">the model’s ability to separate patients who develop the outcome of interest and those who do not </w:t>
      </w:r>
      <w:r w:rsidR="00AD02D1" w:rsidRPr="00ED6F27">
        <w:rPr>
          <w:rFonts w:ascii="Times New Roman" w:hAnsi="Times New Roman" w:cs="Times New Roman"/>
        </w:rPr>
        <w:t>(</w:t>
      </w:r>
      <w:r w:rsidR="00D30D4D" w:rsidRPr="00ED6F27">
        <w:rPr>
          <w:rFonts w:ascii="Times New Roman" w:hAnsi="Times New Roman" w:cs="Times New Roman"/>
        </w:rPr>
        <w:t xml:space="preserve">usually measured using the Concordance (C-) statistic or area under the </w:t>
      </w:r>
      <w:r w:rsidR="004B180D" w:rsidRPr="00ED6F27">
        <w:rPr>
          <w:rFonts w:ascii="Times New Roman" w:hAnsi="Times New Roman" w:cs="Times New Roman"/>
        </w:rPr>
        <w:t xml:space="preserve">receiver operator </w:t>
      </w:r>
      <w:r w:rsidR="00D30D4D" w:rsidRPr="00ED6F27">
        <w:rPr>
          <w:rFonts w:ascii="Times New Roman" w:hAnsi="Times New Roman" w:cs="Times New Roman"/>
        </w:rPr>
        <w:t xml:space="preserve">curve (AUC)). </w:t>
      </w:r>
      <w:r w:rsidR="00A43CC0" w:rsidRPr="00ED6F27">
        <w:rPr>
          <w:rFonts w:ascii="Times New Roman" w:hAnsi="Times New Roman" w:cs="Times New Roman"/>
        </w:rPr>
        <w:t xml:space="preserve">Where these measures were not available directly, we planned to calculate them from other information available with reference to recent guidance </w:t>
      </w:r>
      <w:r w:rsidR="00A43CC0"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177/0962280218785504","ISSN":"14770334","abstract":"It is widely recommended that any developed—diagnostic or prognostic—prediction model is externally validated in terms of its predictive performance measured by calibration and discrimination. When multiple validations have been performed, a systematic review followed by a formal meta-analysis helps to summarize overall performance across multiple settings, and reveals under which circumstances the model performs suboptimal (alternative poorer) and may need adjustment. We discuss how to undertake meta-analysis of the performance of prediction models with either a binary or a time-to-event outcome. We address how to deal with incomplete availability of study-specific results (performance estimates and their precision), and how to produce summary estimates of the c-statistic, the observed:expected ratio and the calibration slope. Furthermore, we discuss the implementation of frequentist and Bayesian meta-analysis methods, and propose novel empirically-based prior distributions to improve estimation of betwe...","author":[{"dropping-particle":"","family":"Debray","given":"Thomas P.A.","non-dropping-particle":"","parse-names":false,"suffix":""},{"dropping-particle":"","family":"Damen","given":"Johanna A.A.G.","non-dropping-particle":"","parse-names":false,"suffix":""},{"dropping-particle":"","family":"Riley","given":"Richard D.","non-dropping-particle":"","parse-names":false,"suffix":""},{"dropping-particle":"","family":"Snell","given":"Kym","non-dropping-particle":"","parse-names":false,"suffix":""},{"dropping-particle":"","family":"Reitsma","given":"Johannes B.","non-dropping-particle":"","parse-names":false,"suffix":""},{"dropping-particle":"","family":"Hooft","given":"Lotty","non-dropping-particle":"","parse-names":false,"suffix":""},{"dropping-particle":"","family":"Collins","given":"Gary S.","non-dropping-particle":"","parse-names":false,"suffix":""},{"dropping-particle":"","family":"Moons","given":"Karel G.M.","non-dropping-particle":"","parse-names":false,"suffix":""}],"container-title":"Statistical Methods in Medical Research","id":"ITEM-1","issued":{"date-parts":[["2018"]]},"title":"A framework for meta-analysis of prediction model studies with binary and time-to-event outcomes","type":"article-journal"},"uris":["http://www.mendeley.com/documents/?uuid=d9cef84a-1c1b-4493-992a-5fe4480ea37f"]}],"mendeley":{"formattedCitation":"(22)","plainTextFormattedCitation":"(22)","previouslyFormattedCitation":"(22)"},"properties":{"noteIndex":0},"schema":"https://github.com/citation-style-language/schema/raw/master/csl-citation.json"}</w:instrText>
      </w:r>
      <w:r w:rsidR="00A43CC0" w:rsidRPr="00ED6F27">
        <w:rPr>
          <w:rFonts w:ascii="Times New Roman" w:hAnsi="Times New Roman" w:cs="Times New Roman"/>
        </w:rPr>
        <w:fldChar w:fldCharType="separate"/>
      </w:r>
      <w:r w:rsidR="005F32E2" w:rsidRPr="00ED6F27">
        <w:rPr>
          <w:rFonts w:ascii="Times New Roman" w:hAnsi="Times New Roman" w:cs="Times New Roman"/>
          <w:noProof/>
        </w:rPr>
        <w:t>(22)</w:t>
      </w:r>
      <w:r w:rsidR="00A43CC0" w:rsidRPr="00ED6F27">
        <w:rPr>
          <w:rFonts w:ascii="Times New Roman" w:hAnsi="Times New Roman" w:cs="Times New Roman"/>
        </w:rPr>
        <w:fldChar w:fldCharType="end"/>
      </w:r>
      <w:r w:rsidR="00A43CC0" w:rsidRPr="00ED6F27">
        <w:rPr>
          <w:rFonts w:ascii="Times New Roman" w:hAnsi="Times New Roman" w:cs="Times New Roman"/>
        </w:rPr>
        <w:t xml:space="preserve">. We also </w:t>
      </w:r>
      <w:r w:rsidR="00B76C51" w:rsidRPr="00ED6F27">
        <w:rPr>
          <w:rFonts w:ascii="Times New Roman" w:hAnsi="Times New Roman" w:cs="Times New Roman"/>
        </w:rPr>
        <w:t>planned to extract</w:t>
      </w:r>
      <w:r w:rsidR="00A43CC0" w:rsidRPr="00ED6F27">
        <w:rPr>
          <w:rFonts w:ascii="Times New Roman" w:hAnsi="Times New Roman" w:cs="Times New Roman"/>
        </w:rPr>
        <w:t xml:space="preserve"> information on c</w:t>
      </w:r>
      <w:r w:rsidR="00D30D4D" w:rsidRPr="00ED6F27">
        <w:rPr>
          <w:rFonts w:ascii="Times New Roman" w:hAnsi="Times New Roman" w:cs="Times New Roman"/>
        </w:rPr>
        <w:t>linical utility</w:t>
      </w:r>
      <w:r w:rsidR="00A43CC0" w:rsidRPr="00ED6F27">
        <w:rPr>
          <w:rFonts w:ascii="Times New Roman" w:hAnsi="Times New Roman" w:cs="Times New Roman"/>
        </w:rPr>
        <w:t xml:space="preserve">, where available. </w:t>
      </w:r>
      <w:r w:rsidR="00B76C51" w:rsidRPr="00ED6F27">
        <w:rPr>
          <w:rFonts w:ascii="Times New Roman" w:hAnsi="Times New Roman" w:cs="Times New Roman"/>
        </w:rPr>
        <w:t>Clinical utility</w:t>
      </w:r>
      <w:r w:rsidR="00D30D4D" w:rsidRPr="00ED6F27">
        <w:rPr>
          <w:rFonts w:ascii="Times New Roman" w:hAnsi="Times New Roman" w:cs="Times New Roman"/>
        </w:rPr>
        <w:t xml:space="preserve"> is important to consider when a model’s predicted risks are to be used to inform decision-making</w:t>
      </w:r>
      <w:r w:rsidR="00A43CC0" w:rsidRPr="00ED6F27">
        <w:rPr>
          <w:rFonts w:ascii="Times New Roman" w:hAnsi="Times New Roman" w:cs="Times New Roman"/>
        </w:rPr>
        <w:t>. It</w:t>
      </w:r>
      <w:r w:rsidR="00D30D4D" w:rsidRPr="00ED6F27">
        <w:rPr>
          <w:rFonts w:ascii="Times New Roman" w:hAnsi="Times New Roman" w:cs="Times New Roman"/>
        </w:rPr>
        <w:t xml:space="preserve"> can be measured by the </w:t>
      </w:r>
      <w:r w:rsidR="00D30D4D" w:rsidRPr="00ED6F27">
        <w:rPr>
          <w:rFonts w:ascii="Times New Roman" w:hAnsi="Times New Roman" w:cs="Times New Roman"/>
        </w:rPr>
        <w:lastRenderedPageBreak/>
        <w:t>net benefit at a particular risk threshold, and by plot</w:t>
      </w:r>
      <w:r w:rsidR="009717B6" w:rsidRPr="00ED6F27">
        <w:rPr>
          <w:rFonts w:ascii="Times New Roman" w:hAnsi="Times New Roman" w:cs="Times New Roman"/>
        </w:rPr>
        <w:t xml:space="preserve">ting decision curves of the net </w:t>
      </w:r>
      <w:r w:rsidR="00D30D4D" w:rsidRPr="00ED6F27">
        <w:rPr>
          <w:rFonts w:ascii="Times New Roman" w:hAnsi="Times New Roman" w:cs="Times New Roman"/>
        </w:rPr>
        <w:t xml:space="preserve">benefit across </w:t>
      </w:r>
      <w:r w:rsidR="005912E4" w:rsidRPr="00ED6F27">
        <w:rPr>
          <w:rFonts w:ascii="Times New Roman" w:hAnsi="Times New Roman" w:cs="Times New Roman"/>
        </w:rPr>
        <w:t xml:space="preserve">a range of relevant thresholds </w:t>
      </w:r>
      <w:r w:rsidR="005912E4"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136/bmj.i6","ISSN":"17561833","abstract":"© BMJ Publishing Group Ltd 2016. Many decisions in medicine involve trade-offs, such as between diagnosing patients with disease versus unnecessary additional testing for those who are healthy. Net benefit is an increasingly reported decision analytic measure that puts benefits and harms on the same scale. This is achieved by specifying an exchange rate, a clinical judgment of the relative value of benefits (such as detecting a cancer) and harms (such as unnecessary biopsy) associated with models, markers, and tests. The exchange rate can be derived by asking simple questions, such as the maximum number of patients a doctor would recommend for biopsy to find one cancer. As the answers to these sorts of questions are subjective, it is possible to plot net benefit for a range of reasonable exchange rates in a \"decision curve.\" For clinical prediction models, the exchange rate is related to the probability threshold to determine whether a patient is classified as being positive or negative for a disease. Net benefit is useful for determining whether basing clinical decisions on a model, marker, or test would do more good than harm. This is in contrast to traditional measures such as sensitivity, specificity, or area under the curve, which are statistical abstractions not directly informative about clinical value. Recent years have seen an increase in practical applications of net benefit analysis to research data. This is a welcome development, since decision analytic techniques are of particular value when the purpose of a model, marker, or test is to help doctors make better clinical decisions.","author":[{"dropping-particle":"","family":"Vickers","given":"Andrew J.","non-dropping-particle":"","parse-names":false,"suffix":""},{"dropping-particle":"","family":"Calster","given":"Ben","non-dropping-particle":"Van","parse-names":false,"suffix":""},{"dropping-particle":"","family":"Steyerberg","given":"Ewout W.","non-dropping-particle":"","parse-names":false,"suffix":""}],"container-title":"BMJ (Online)","id":"ITEM-1","issued":{"date-parts":[["2016"]]},"page":"3-7","title":"Net benefit approaches to the evaluation of prediction models, molecular markers, and diagnostic tests","type":"article-journal","volume":"352"},"uris":["http://www.mendeley.com/documents/?uuid=e6014dcc-9a71-40e2-a0e9-698c9a85619e"]}],"mendeley":{"formattedCitation":"(23)","plainTextFormattedCitation":"(23)","previouslyFormattedCitation":"(23)"},"properties":{"noteIndex":0},"schema":"https://github.com/citation-style-language/schema/raw/master/csl-citation.json"}</w:instrText>
      </w:r>
      <w:r w:rsidR="005912E4" w:rsidRPr="00ED6F27">
        <w:rPr>
          <w:rFonts w:ascii="Times New Roman" w:hAnsi="Times New Roman" w:cs="Times New Roman"/>
        </w:rPr>
        <w:fldChar w:fldCharType="separate"/>
      </w:r>
      <w:r w:rsidR="005F32E2" w:rsidRPr="00ED6F27">
        <w:rPr>
          <w:rFonts w:ascii="Times New Roman" w:hAnsi="Times New Roman" w:cs="Times New Roman"/>
          <w:noProof/>
        </w:rPr>
        <w:t>(23)</w:t>
      </w:r>
      <w:r w:rsidR="005912E4" w:rsidRPr="00ED6F27">
        <w:rPr>
          <w:rFonts w:ascii="Times New Roman" w:hAnsi="Times New Roman" w:cs="Times New Roman"/>
        </w:rPr>
        <w:fldChar w:fldCharType="end"/>
      </w:r>
      <w:r w:rsidR="005912E4" w:rsidRPr="00ED6F27">
        <w:rPr>
          <w:rFonts w:ascii="Times New Roman" w:hAnsi="Times New Roman" w:cs="Times New Roman"/>
        </w:rPr>
        <w:t xml:space="preserve">. </w:t>
      </w:r>
    </w:p>
    <w:p w14:paraId="417CF16C" w14:textId="77777777" w:rsidR="00D1177A" w:rsidRPr="00ED6F27" w:rsidRDefault="00D1177A" w:rsidP="00567C8B">
      <w:pPr>
        <w:spacing w:line="480" w:lineRule="auto"/>
        <w:rPr>
          <w:rFonts w:ascii="Times New Roman" w:hAnsi="Times New Roman" w:cs="Times New Roman"/>
        </w:rPr>
      </w:pPr>
    </w:p>
    <w:p w14:paraId="13D8625A" w14:textId="77777777" w:rsidR="00AD02D1" w:rsidRPr="00ED6F27" w:rsidRDefault="00AD02D1" w:rsidP="00AD02D1">
      <w:pPr>
        <w:spacing w:line="480" w:lineRule="auto"/>
        <w:rPr>
          <w:rFonts w:ascii="Times New Roman" w:hAnsi="Times New Roman" w:cs="Times New Roman"/>
          <w:b/>
          <w:i/>
        </w:rPr>
      </w:pPr>
      <w:r w:rsidRPr="00ED6F27">
        <w:rPr>
          <w:rFonts w:ascii="Times New Roman" w:hAnsi="Times New Roman" w:cs="Times New Roman"/>
          <w:b/>
          <w:i/>
        </w:rPr>
        <w:t>Data synthesis and meta-analysis approaches</w:t>
      </w:r>
    </w:p>
    <w:p w14:paraId="6F41D03D" w14:textId="77777777" w:rsidR="00AD02D1" w:rsidRPr="00ED6F27" w:rsidRDefault="00AD02D1" w:rsidP="00AD02D1">
      <w:pPr>
        <w:spacing w:line="480" w:lineRule="auto"/>
        <w:rPr>
          <w:rFonts w:ascii="Times New Roman" w:hAnsi="Times New Roman" w:cs="Times New Roman"/>
        </w:rPr>
      </w:pPr>
      <w:r w:rsidRPr="00ED6F27">
        <w:rPr>
          <w:rFonts w:ascii="Times New Roman" w:hAnsi="Times New Roman" w:cs="Times New Roman"/>
        </w:rPr>
        <w:t>If a sufficient number of external validation studies were identified for a particular model, we planned to conduct random-effects meta-analyses to summarise the performance of prognostic models, as the data were likely to be highly heterogeneous. In the absence of sufficient data for a meta-analysis, we have used a narrative synthesis instead.</w:t>
      </w:r>
    </w:p>
    <w:p w14:paraId="7E1EE807" w14:textId="77777777" w:rsidR="00AD02D1" w:rsidRPr="00ED6F27" w:rsidRDefault="00AD02D1" w:rsidP="00567C8B">
      <w:pPr>
        <w:spacing w:line="480" w:lineRule="auto"/>
        <w:rPr>
          <w:rFonts w:ascii="Times New Roman" w:hAnsi="Times New Roman" w:cs="Times New Roman"/>
        </w:rPr>
      </w:pPr>
    </w:p>
    <w:p w14:paraId="7146A488" w14:textId="23FED482" w:rsidR="00D1177A" w:rsidRPr="00ED6F27" w:rsidRDefault="00650A4F" w:rsidP="00567C8B">
      <w:pPr>
        <w:spacing w:line="480" w:lineRule="auto"/>
        <w:rPr>
          <w:rFonts w:ascii="Times New Roman" w:hAnsi="Times New Roman" w:cs="Times New Roman"/>
          <w:b/>
        </w:rPr>
      </w:pPr>
      <w:r w:rsidRPr="00ED6F27">
        <w:rPr>
          <w:rFonts w:ascii="Times New Roman" w:hAnsi="Times New Roman" w:cs="Times New Roman"/>
          <w:b/>
        </w:rPr>
        <w:t>R</w:t>
      </w:r>
      <w:r w:rsidR="00D1177A" w:rsidRPr="00ED6F27">
        <w:rPr>
          <w:rFonts w:ascii="Times New Roman" w:hAnsi="Times New Roman" w:cs="Times New Roman"/>
          <w:b/>
        </w:rPr>
        <w:t xml:space="preserve">isk of bias </w:t>
      </w:r>
      <w:r w:rsidRPr="00ED6F27">
        <w:rPr>
          <w:rFonts w:ascii="Times New Roman" w:hAnsi="Times New Roman" w:cs="Times New Roman"/>
          <w:b/>
        </w:rPr>
        <w:t xml:space="preserve">assessment </w:t>
      </w:r>
      <w:r w:rsidR="00D1177A" w:rsidRPr="00ED6F27">
        <w:rPr>
          <w:rFonts w:ascii="Times New Roman" w:hAnsi="Times New Roman" w:cs="Times New Roman"/>
          <w:b/>
        </w:rPr>
        <w:t>in included studies</w:t>
      </w:r>
    </w:p>
    <w:p w14:paraId="3E22EF9D" w14:textId="77777777" w:rsidR="00D1177A" w:rsidRPr="00ED6F27" w:rsidRDefault="00D1177A" w:rsidP="00567C8B">
      <w:pPr>
        <w:spacing w:line="480" w:lineRule="auto"/>
        <w:rPr>
          <w:rFonts w:ascii="Times New Roman" w:hAnsi="Times New Roman" w:cs="Times New Roman"/>
        </w:rPr>
      </w:pPr>
    </w:p>
    <w:p w14:paraId="00F7419E" w14:textId="72D3ACFD" w:rsidR="002B4F07" w:rsidRPr="00ED6F27" w:rsidRDefault="00D1177A" w:rsidP="00567C8B">
      <w:pPr>
        <w:spacing w:line="480" w:lineRule="auto"/>
        <w:rPr>
          <w:rFonts w:ascii="Times New Roman" w:hAnsi="Times New Roman" w:cs="Times New Roman"/>
        </w:rPr>
      </w:pPr>
      <w:r w:rsidRPr="00ED6F27">
        <w:rPr>
          <w:rFonts w:ascii="Times New Roman" w:hAnsi="Times New Roman" w:cs="Times New Roman"/>
        </w:rPr>
        <w:t>Two independent review aut</w:t>
      </w:r>
      <w:r w:rsidR="002B4F07" w:rsidRPr="00ED6F27">
        <w:rPr>
          <w:rFonts w:ascii="Times New Roman" w:hAnsi="Times New Roman" w:cs="Times New Roman"/>
        </w:rPr>
        <w:t xml:space="preserve">hors (ASM and NM) assessed </w:t>
      </w:r>
      <w:r w:rsidR="00A922BF" w:rsidRPr="00ED6F27">
        <w:rPr>
          <w:rFonts w:ascii="Times New Roman" w:hAnsi="Times New Roman" w:cs="Times New Roman"/>
        </w:rPr>
        <w:t>risk of bias (</w:t>
      </w:r>
      <w:r w:rsidR="00636782" w:rsidRPr="00ED6F27">
        <w:rPr>
          <w:rFonts w:ascii="Times New Roman" w:hAnsi="Times New Roman" w:cs="Times New Roman"/>
        </w:rPr>
        <w:t>ROB</w:t>
      </w:r>
      <w:r w:rsidR="00A922BF" w:rsidRPr="00ED6F27">
        <w:rPr>
          <w:rFonts w:ascii="Times New Roman" w:hAnsi="Times New Roman" w:cs="Times New Roman"/>
        </w:rPr>
        <w:t xml:space="preserve">) </w:t>
      </w:r>
      <w:r w:rsidRPr="00ED6F27">
        <w:rPr>
          <w:rFonts w:ascii="Times New Roman" w:hAnsi="Times New Roman" w:cs="Times New Roman"/>
        </w:rPr>
        <w:t>using the Prediction model risk of bias assessment tool (PROBAST), which assesses</w:t>
      </w:r>
      <w:r w:rsidR="00636782" w:rsidRPr="00ED6F27">
        <w:rPr>
          <w:rFonts w:ascii="Times New Roman" w:hAnsi="Times New Roman" w:cs="Times New Roman"/>
        </w:rPr>
        <w:t xml:space="preserve"> ROB </w:t>
      </w:r>
      <w:r w:rsidR="001A0DCD" w:rsidRPr="00ED6F27">
        <w:rPr>
          <w:rFonts w:ascii="Times New Roman" w:hAnsi="Times New Roman" w:cs="Times New Roman"/>
        </w:rPr>
        <w:t xml:space="preserve">(low, high, or unclear) </w:t>
      </w:r>
      <w:r w:rsidR="00636782" w:rsidRPr="00ED6F27">
        <w:rPr>
          <w:rFonts w:ascii="Times New Roman" w:hAnsi="Times New Roman" w:cs="Times New Roman"/>
        </w:rPr>
        <w:t>over</w:t>
      </w:r>
      <w:r w:rsidRPr="00ED6F27">
        <w:rPr>
          <w:rFonts w:ascii="Times New Roman" w:hAnsi="Times New Roman" w:cs="Times New Roman"/>
        </w:rPr>
        <w:t xml:space="preserve"> four domains</w:t>
      </w:r>
      <w:r w:rsidR="00636782" w:rsidRPr="00ED6F27">
        <w:rPr>
          <w:rFonts w:ascii="Times New Roman" w:hAnsi="Times New Roman" w:cs="Times New Roman"/>
        </w:rPr>
        <w:t xml:space="preserve"> (participants, predictors, outcomes and analysis) and</w:t>
      </w:r>
      <w:r w:rsidR="001A0DCD" w:rsidRPr="00ED6F27">
        <w:rPr>
          <w:rFonts w:ascii="Times New Roman" w:hAnsi="Times New Roman" w:cs="Times New Roman"/>
        </w:rPr>
        <w:t xml:space="preserve"> applicability (concerns about applicability</w:t>
      </w:r>
      <w:r w:rsidR="009717B6" w:rsidRPr="00ED6F27">
        <w:rPr>
          <w:rFonts w:ascii="Times New Roman" w:hAnsi="Times New Roman" w:cs="Times New Roman"/>
        </w:rPr>
        <w:t>;</w:t>
      </w:r>
      <w:r w:rsidR="001A0DCD" w:rsidRPr="00ED6F27">
        <w:rPr>
          <w:rFonts w:ascii="Times New Roman" w:hAnsi="Times New Roman" w:cs="Times New Roman"/>
        </w:rPr>
        <w:t xml:space="preserve"> also low, high, or unclear)</w:t>
      </w:r>
      <w:r w:rsidR="00636782" w:rsidRPr="00ED6F27">
        <w:rPr>
          <w:rFonts w:ascii="Times New Roman" w:hAnsi="Times New Roman" w:cs="Times New Roman"/>
        </w:rPr>
        <w:t xml:space="preserve"> in the first three </w:t>
      </w:r>
      <w:r w:rsidR="001A0DCD" w:rsidRPr="00ED6F27">
        <w:rPr>
          <w:rFonts w:ascii="Times New Roman" w:hAnsi="Times New Roman" w:cs="Times New Roman"/>
        </w:rPr>
        <w:t xml:space="preserve">of the </w:t>
      </w:r>
      <w:r w:rsidR="00636782" w:rsidRPr="00ED6F27">
        <w:rPr>
          <w:rFonts w:ascii="Times New Roman" w:hAnsi="Times New Roman" w:cs="Times New Roman"/>
        </w:rPr>
        <w:t>domains</w:t>
      </w:r>
      <w:r w:rsidR="005912E4" w:rsidRPr="00ED6F27">
        <w:rPr>
          <w:rFonts w:ascii="Times New Roman" w:hAnsi="Times New Roman" w:cs="Times New Roman"/>
        </w:rPr>
        <w:t xml:space="preserve"> </w:t>
      </w:r>
      <w:r w:rsidR="005912E4"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7326/M18-1376","ISSN":"0003-4819","PMID":"30596875","author":[{"dropping-particle":"","family":"Wolff","given":"Robert F.","non-dropping-particle":"","parse-names":false,"suffix":""},{"dropping-particle":"","family":"Moons","given":"Karel G.M.","non-dropping-particle":"","parse-names":false,"suffix":""},{"dropping-particle":"","family":"Riley","given":"Richard D.","non-dropping-particle":"","parse-names":false,"suffix":""},{"dropping-particle":"","family":"Whiting","given":"Penny F.","non-dropping-particle":"","parse-names":false,"suffix":""},{"dropping-particle":"","family":"Westwood","given":"Marie","non-dropping-particle":"","parse-names":false,"suffix":""},{"dropping-particle":"","family":"Collins","given":"Gary S.","non-dropping-particle":"","parse-names":false,"suffix":""},{"dropping-particle":"","family":"Reitsma","given":"Johannes B.","non-dropping-particle":"","parse-names":false,"suffix":""},{"dropping-particle":"","family":"Kleijnen","given":"Jos","non-dropping-particle":"","parse-names":false,"suffix":""},{"dropping-particle":"","family":"Mallett","given":"Sue","non-dropping-particle":"","parse-names":false,"suffix":""}],"container-title":"Annals of Internal Medicine","id":"ITEM-1","issue":"1","issued":{"date-parts":[["2019"]]},"page":"51","title":"PROBAST: A Tool to Assess the Risk of Bias and Applicability of Prediction Model Studies","type":"article-journal","volume":"170"},"uris":["http://www.mendeley.com/documents/?uuid=2ccfadab-a324-4f8a-9b2e-6b2f5e12ce6a"]},{"id":"ITEM-2","itemData":{"DOI":"10.7326/M18-1377","ISSN":"15393704","PMID":"30596864","abstract":"Prediction models in health care use predictors to estimate for an individual the probability that a condition or disease is already present (diagnostic model) or will occur in the future (prognostic model). Publications on prediction models have become more common in recent years, and competing prediction models frequently exist for the same outcome or target population. Health care providers, guideline developers, and policymakers are often unsure which model to use or recommend, and in which persons or settings. Hence, systematic reviews of these studies are increasingly demanded, required, and performed. A key part of a systematic review of prediction models is examination of risk of bias and applicability to the intended population and setting. To help reviewers with this process, the authors developed PROBAST (Prediction model Risk Of Bias ASsessment Tool) for studies developing, validating, or updating (for example, extending) prediction models, both diagnostic and prognostic. PROBAST was developed through a consensus process involving a group of experts in the field. It includes 20 signaling questions across 4 domains (participants, predictors, outcome, and analysis). This explanation and elaboration document describes the rationale for including each domain and signaling question and guides researchers, reviewers, readers, and guideline developers in how to use them to assess risk of bias and applicability concerns. All concepts are illustrated with published examples across different topics. The latest version of the PROBAST checklist, accompanying documents, and filled-in examples can be downloaded from www.probast.org.","author":[{"dropping-particle":"","family":"Moons","given":"Karel G.M.","non-dropping-particle":"","parse-names":false,"suffix":""},{"dropping-particle":"","family":"Wolff","given":"Robert F.","non-dropping-particle":"","parse-names":false,"suffix":""},{"dropping-particle":"","family":"Riley","given":"Richard D.","non-dropping-particle":"","parse-names":false,"suffix":""},{"dropping-particle":"","family":"Whiting","given":"Penny F.","non-dropping-particle":"","parse-names":false,"suffix":""},{"dropping-particle":"","family":"Westwood","given":"Marie","non-dropping-particle":"","parse-names":false,"suffix":""},{"dropping-particle":"","family":"Collins","given":"Gary S.","non-dropping-particle":"","parse-names":false,"suffix":""},{"dropping-particle":"","family":"Reitsma","given":"Johannes B.","non-dropping-particle":"","parse-names":false,"suffix":""},{"dropping-particle":"","family":"Kleijnen","given":"Jos","non-dropping-particle":"","parse-names":false,"suffix":""},{"dropping-particle":"","family":"Mallett","given":"Sue","non-dropping-particle":"","parse-names":false,"suffix":""}],"container-title":"Annals of Internal Medicine","id":"ITEM-2","issue":"1","issued":{"date-parts":[["2019"]]},"page":"W1-W33","title":"PROBAST: A tool to assess risk of bias and applicability of prediction model studies: Explanation and elaboration","type":"article-journal","volume":"170"},"uris":["http://www.mendeley.com/documents/?uuid=d3797383-7cf3-4133-9a0c-a39103c46220"]},{"id":"ITEM-3","itemData":{"author":[{"dropping-particle":"","family":"Riley","given":"Richard D.","non-dropping-particle":"","parse-names":false,"suffix":""},{"dropping-particle":"","family":"Windt","given":"DA","non-dropping-particle":"van der","parse-names":false,"suffix":""},{"dropping-particle":"","family":"P","given":"Croft","non-dropping-particle":"","parse-names":false,"suffix":""},{"dropping-particle":"","family":"Moons","given":"KGM","non-dropping-particle":"","parse-names":false,"suffix":""}],"edition":"First edit","id":"ITEM-3","issued":{"date-parts":[["2019"]]},"publisher":"Oxford University Press.","title":"Prognosis Research in Healthcare: Concepts, Methods, and Impact.","type":"book"},"uris":["http://www.mendeley.com/documents/?uuid=9f863fb8-cee7-4e8a-ac9d-9d0932d8eed7"]}],"mendeley":{"formattedCitation":"(7,19,24)","plainTextFormattedCitation":"(7,19,24)","previouslyFormattedCitation":"(7,19,24)"},"properties":{"noteIndex":0},"schema":"https://github.com/citation-style-language/schema/raw/master/csl-citation.json"}</w:instrText>
      </w:r>
      <w:r w:rsidR="005912E4" w:rsidRPr="00ED6F27">
        <w:rPr>
          <w:rFonts w:ascii="Times New Roman" w:hAnsi="Times New Roman" w:cs="Times New Roman"/>
        </w:rPr>
        <w:fldChar w:fldCharType="separate"/>
      </w:r>
      <w:r w:rsidR="005F32E2" w:rsidRPr="00ED6F27">
        <w:rPr>
          <w:rFonts w:ascii="Times New Roman" w:hAnsi="Times New Roman" w:cs="Times New Roman"/>
          <w:noProof/>
        </w:rPr>
        <w:t>(7,19,24)</w:t>
      </w:r>
      <w:r w:rsidR="005912E4" w:rsidRPr="00ED6F27">
        <w:rPr>
          <w:rFonts w:ascii="Times New Roman" w:hAnsi="Times New Roman" w:cs="Times New Roman"/>
        </w:rPr>
        <w:fldChar w:fldCharType="end"/>
      </w:r>
      <w:r w:rsidR="005912E4" w:rsidRPr="00ED6F27">
        <w:rPr>
          <w:rFonts w:ascii="Times New Roman" w:hAnsi="Times New Roman" w:cs="Times New Roman"/>
        </w:rPr>
        <w:t>.</w:t>
      </w:r>
    </w:p>
    <w:p w14:paraId="2D5B5E69" w14:textId="77777777" w:rsidR="005B45BD" w:rsidRPr="00ED6F27" w:rsidRDefault="005B45BD" w:rsidP="00567C8B">
      <w:pPr>
        <w:spacing w:line="480" w:lineRule="auto"/>
        <w:rPr>
          <w:rFonts w:ascii="Times New Roman" w:hAnsi="Times New Roman" w:cs="Times New Roman"/>
        </w:rPr>
      </w:pPr>
    </w:p>
    <w:p w14:paraId="6A805F55" w14:textId="524209AE" w:rsidR="007807D5" w:rsidRPr="00ED6F27" w:rsidRDefault="001E07F1" w:rsidP="00567C8B">
      <w:pPr>
        <w:spacing w:line="480" w:lineRule="auto"/>
        <w:rPr>
          <w:rFonts w:ascii="Times New Roman" w:hAnsi="Times New Roman" w:cs="Times New Roman"/>
        </w:rPr>
      </w:pPr>
      <w:r w:rsidRPr="00ED6F27">
        <w:rPr>
          <w:rFonts w:ascii="Times New Roman" w:hAnsi="Times New Roman" w:cs="Times New Roman"/>
        </w:rPr>
        <w:t>For the “Analysis</w:t>
      </w:r>
      <w:r w:rsidR="006D7133" w:rsidRPr="00ED6F27">
        <w:rPr>
          <w:rFonts w:ascii="Times New Roman" w:hAnsi="Times New Roman" w:cs="Times New Roman"/>
        </w:rPr>
        <w:t>” domain</w:t>
      </w:r>
      <w:r w:rsidRPr="00ED6F27">
        <w:rPr>
          <w:rFonts w:ascii="Times New Roman" w:hAnsi="Times New Roman" w:cs="Times New Roman"/>
        </w:rPr>
        <w:t>,</w:t>
      </w:r>
      <w:r w:rsidR="00D1177A" w:rsidRPr="00ED6F27">
        <w:rPr>
          <w:rFonts w:ascii="Times New Roman" w:hAnsi="Times New Roman" w:cs="Times New Roman"/>
        </w:rPr>
        <w:t xml:space="preserve"> </w:t>
      </w:r>
      <w:r w:rsidRPr="00ED6F27">
        <w:rPr>
          <w:rFonts w:ascii="Times New Roman" w:hAnsi="Times New Roman" w:cs="Times New Roman"/>
        </w:rPr>
        <w:t>w</w:t>
      </w:r>
      <w:r w:rsidR="00D1177A" w:rsidRPr="00ED6F27">
        <w:rPr>
          <w:rFonts w:ascii="Times New Roman" w:hAnsi="Times New Roman" w:cs="Times New Roman"/>
        </w:rPr>
        <w:t xml:space="preserve">hen determining whether an appropriate sample size was used, we adhered to PROBAST recommendations, which use the rule of thumb using events per </w:t>
      </w:r>
      <w:r w:rsidR="00D47918" w:rsidRPr="00ED6F27">
        <w:rPr>
          <w:rFonts w:ascii="Times New Roman" w:hAnsi="Times New Roman" w:cs="Times New Roman"/>
        </w:rPr>
        <w:t xml:space="preserve">candidate </w:t>
      </w:r>
      <w:r w:rsidR="00D1177A" w:rsidRPr="00ED6F27">
        <w:rPr>
          <w:rFonts w:ascii="Times New Roman" w:hAnsi="Times New Roman" w:cs="Times New Roman"/>
        </w:rPr>
        <w:t xml:space="preserve">predictor parameter (EPP). The PROBAST guidance suggests an EPP of 20 and over for development studies (although those between 10 and 20 EPP can be rated 'probably yes' or 'probably no', depending on outcome frequency, overall model performance and distribution of predictors in the model) and </w:t>
      </w:r>
      <w:r w:rsidR="00D47918" w:rsidRPr="00ED6F27">
        <w:rPr>
          <w:rFonts w:ascii="Times New Roman" w:hAnsi="Times New Roman" w:cs="Times New Roman"/>
        </w:rPr>
        <w:t xml:space="preserve">100 participants with the outcome and 100 without the outcome for external </w:t>
      </w:r>
      <w:r w:rsidR="00D1177A" w:rsidRPr="00ED6F27">
        <w:rPr>
          <w:rFonts w:ascii="Times New Roman" w:hAnsi="Times New Roman" w:cs="Times New Roman"/>
        </w:rPr>
        <w:lastRenderedPageBreak/>
        <w:t xml:space="preserve">validation studies. </w:t>
      </w:r>
      <w:r w:rsidR="006D7133" w:rsidRPr="00ED6F27">
        <w:rPr>
          <w:rFonts w:ascii="Times New Roman" w:hAnsi="Times New Roman" w:cs="Times New Roman"/>
        </w:rPr>
        <w:t>For handling of missing data,</w:t>
      </w:r>
      <w:r w:rsidR="00D1177A" w:rsidRPr="00ED6F27">
        <w:rPr>
          <w:rFonts w:ascii="Times New Roman" w:hAnsi="Times New Roman" w:cs="Times New Roman"/>
        </w:rPr>
        <w:t xml:space="preserve"> </w:t>
      </w:r>
      <w:r w:rsidR="00EE4235" w:rsidRPr="00ED6F27">
        <w:rPr>
          <w:rFonts w:ascii="Times New Roman" w:hAnsi="Times New Roman" w:cs="Times New Roman"/>
        </w:rPr>
        <w:t>m</w:t>
      </w:r>
      <w:r w:rsidR="00D1177A" w:rsidRPr="00ED6F27">
        <w:rPr>
          <w:rFonts w:ascii="Times New Roman" w:hAnsi="Times New Roman" w:cs="Times New Roman"/>
        </w:rPr>
        <w:t xml:space="preserve">ultiple imputation is considered </w:t>
      </w:r>
      <w:r w:rsidR="00EE4235" w:rsidRPr="00ED6F27">
        <w:rPr>
          <w:rFonts w:ascii="Times New Roman" w:hAnsi="Times New Roman" w:cs="Times New Roman"/>
        </w:rPr>
        <w:t xml:space="preserve">the </w:t>
      </w:r>
      <w:r w:rsidR="00D1177A" w:rsidRPr="00ED6F27">
        <w:rPr>
          <w:rFonts w:ascii="Times New Roman" w:hAnsi="Times New Roman" w:cs="Times New Roman"/>
        </w:rPr>
        <w:t>mo</w:t>
      </w:r>
      <w:r w:rsidR="00EE4235" w:rsidRPr="00ED6F27">
        <w:rPr>
          <w:rFonts w:ascii="Times New Roman" w:hAnsi="Times New Roman" w:cs="Times New Roman"/>
        </w:rPr>
        <w:t>st</w:t>
      </w:r>
      <w:r w:rsidR="00D1177A" w:rsidRPr="00ED6F27">
        <w:rPr>
          <w:rFonts w:ascii="Times New Roman" w:hAnsi="Times New Roman" w:cs="Times New Roman"/>
        </w:rPr>
        <w:t xml:space="preserve"> appropriate </w:t>
      </w:r>
      <w:r w:rsidR="00EE4235" w:rsidRPr="00ED6F27">
        <w:rPr>
          <w:rFonts w:ascii="Times New Roman" w:hAnsi="Times New Roman" w:cs="Times New Roman"/>
        </w:rPr>
        <w:t xml:space="preserve">method </w:t>
      </w:r>
      <w:r w:rsidR="00D1177A" w:rsidRPr="00ED6F27">
        <w:rPr>
          <w:rFonts w:ascii="Times New Roman" w:hAnsi="Times New Roman" w:cs="Times New Roman"/>
        </w:rPr>
        <w:t xml:space="preserve">when data are missing at random </w:t>
      </w:r>
      <w:r w:rsidR="006D7133" w:rsidRPr="00ED6F27">
        <w:rPr>
          <w:rFonts w:ascii="Times New Roman" w:hAnsi="Times New Roman" w:cs="Times New Roman"/>
        </w:rPr>
        <w:fldChar w:fldCharType="begin" w:fldLock="1"/>
      </w:r>
      <w:r w:rsidR="006D7133" w:rsidRPr="00ED6F27">
        <w:rPr>
          <w:rFonts w:ascii="Times New Roman" w:hAnsi="Times New Roman" w:cs="Times New Roman"/>
        </w:rPr>
        <w:instrText>ADDIN CSL_CITATION {"citationItems":[{"id":"ITEM-1","itemData":{"author":[{"dropping-particle":"","family":"Riley","given":"Richard D.","non-dropping-particle":"","parse-names":false,"suffix":""},{"dropping-particle":"","family":"Windt","given":"DA","non-dropping-particle":"van der","parse-names":false,"suffix":""},{"dropping-particle":"","family":"P","given":"Croft","non-dropping-particle":"","parse-names":false,"suffix":""},{"dropping-particle":"","family":"Moons","given":"KGM","non-dropping-particle":"","parse-names":false,"suffix":""}],"edition":"First edit","id":"ITEM-1","issued":{"date-parts":[["2019"]]},"publisher":"Oxford University Press.","title":"Prognosis Research in Healthcare: Concepts, Methods, and Impact.","type":"book"},"uris":["http://www.mendeley.com/documents/?uuid=9f863fb8-cee7-4e8a-ac9d-9d0932d8eed7"]}],"mendeley":{"formattedCitation":"(7)","plainTextFormattedCitation":"(7)","previouslyFormattedCitation":"(7)"},"properties":{"noteIndex":0},"schema":"https://github.com/citation-style-language/schema/raw/master/csl-citation.json"}</w:instrText>
      </w:r>
      <w:r w:rsidR="006D7133" w:rsidRPr="00ED6F27">
        <w:rPr>
          <w:rFonts w:ascii="Times New Roman" w:hAnsi="Times New Roman" w:cs="Times New Roman"/>
        </w:rPr>
        <w:fldChar w:fldCharType="separate"/>
      </w:r>
      <w:r w:rsidR="006D7133" w:rsidRPr="00ED6F27">
        <w:rPr>
          <w:rFonts w:ascii="Times New Roman" w:hAnsi="Times New Roman" w:cs="Times New Roman"/>
          <w:noProof/>
        </w:rPr>
        <w:t>(7)</w:t>
      </w:r>
      <w:r w:rsidR="006D7133" w:rsidRPr="00ED6F27">
        <w:rPr>
          <w:rFonts w:ascii="Times New Roman" w:hAnsi="Times New Roman" w:cs="Times New Roman"/>
        </w:rPr>
        <w:fldChar w:fldCharType="end"/>
      </w:r>
      <w:r w:rsidR="006D7133" w:rsidRPr="00ED6F27">
        <w:rPr>
          <w:rFonts w:ascii="Times New Roman" w:hAnsi="Times New Roman" w:cs="Times New Roman"/>
        </w:rPr>
        <w:t xml:space="preserve"> </w:t>
      </w:r>
      <w:r w:rsidR="00D1177A" w:rsidRPr="00ED6F27">
        <w:rPr>
          <w:rFonts w:ascii="Times New Roman" w:hAnsi="Times New Roman" w:cs="Times New Roman"/>
        </w:rPr>
        <w:t>and is recom</w:t>
      </w:r>
      <w:r w:rsidR="006D7133" w:rsidRPr="00ED6F27">
        <w:rPr>
          <w:rFonts w:ascii="Times New Roman" w:hAnsi="Times New Roman" w:cs="Times New Roman"/>
        </w:rPr>
        <w:t xml:space="preserve">mended by PROBAST </w:t>
      </w:r>
      <w:r w:rsidR="006D7133"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7326/M18-1377","ISSN":"15393704","PMID":"30596864","abstract":"Prediction models in health care use predictors to estimate for an individual the probability that a condition or disease is already present (diagnostic model) or will occur in the future (prognostic model). Publications on prediction models have become more common in recent years, and competing prediction models frequently exist for the same outcome or target population. Health care providers, guideline developers, and policymakers are often unsure which model to use or recommend, and in which persons or settings. Hence, systematic reviews of these studies are increasingly demanded, required, and performed. A key part of a systematic review of prediction models is examination of risk of bias and applicability to the intended population and setting. To help reviewers with this process, the authors developed PROBAST (Prediction model Risk Of Bias ASsessment Tool) for studies developing, validating, or updating (for example, extending) prediction models, both diagnostic and prognostic. PROBAST was developed through a consensus process involving a group of experts in the field. It includes 20 signaling questions across 4 domains (participants, predictors, outcome, and analysis). This explanation and elaboration document describes the rationale for including each domain and signaling question and guides researchers, reviewers, readers, and guideline developers in how to use them to assess risk of bias and applicability concerns. All concepts are illustrated with published examples across different topics. The latest version of the PROBAST checklist, accompanying documents, and filled-in examples can be downloaded from www.probast.org.","author":[{"dropping-particle":"","family":"Moons","given":"Karel G.M.","non-dropping-particle":"","parse-names":false,"suffix":""},{"dropping-particle":"","family":"Wolff","given":"Robert F.","non-dropping-particle":"","parse-names":false,"suffix":""},{"dropping-particle":"","family":"Riley","given":"Richard D.","non-dropping-particle":"","parse-names":false,"suffix":""},{"dropping-particle":"","family":"Whiting","given":"Penny F.","non-dropping-particle":"","parse-names":false,"suffix":""},{"dropping-particle":"","family":"Westwood","given":"Marie","non-dropping-particle":"","parse-names":false,"suffix":""},{"dropping-particle":"","family":"Collins","given":"Gary S.","non-dropping-particle":"","parse-names":false,"suffix":""},{"dropping-particle":"","family":"Reitsma","given":"Johannes B.","non-dropping-particle":"","parse-names":false,"suffix":""},{"dropping-particle":"","family":"Kleijnen","given":"Jos","non-dropping-particle":"","parse-names":false,"suffix":""},{"dropping-particle":"","family":"Mallett","given":"Sue","non-dropping-particle":"","parse-names":false,"suffix":""}],"container-title":"Annals of Internal Medicine","id":"ITEM-1","issue":"1","issued":{"date-parts":[["2019"]]},"page":"W1-W33","title":"PROBAST: A tool to assess risk of bias and applicability of prediction model studies: Explanation and elaboration","type":"article-journal","volume":"170"},"uris":["http://www.mendeley.com/documents/?uuid=d3797383-7cf3-4133-9a0c-a39103c46220"]}],"mendeley":{"formattedCitation":"(24)","plainTextFormattedCitation":"(24)","previouslyFormattedCitation":"(24)"},"properties":{"noteIndex":0},"schema":"https://github.com/citation-style-language/schema/raw/master/csl-citation.json"}</w:instrText>
      </w:r>
      <w:r w:rsidR="006D7133" w:rsidRPr="00ED6F27">
        <w:rPr>
          <w:rFonts w:ascii="Times New Roman" w:hAnsi="Times New Roman" w:cs="Times New Roman"/>
        </w:rPr>
        <w:fldChar w:fldCharType="separate"/>
      </w:r>
      <w:r w:rsidR="005F32E2" w:rsidRPr="00ED6F27">
        <w:rPr>
          <w:rFonts w:ascii="Times New Roman" w:hAnsi="Times New Roman" w:cs="Times New Roman"/>
          <w:noProof/>
        </w:rPr>
        <w:t>(24)</w:t>
      </w:r>
      <w:r w:rsidR="006D7133" w:rsidRPr="00ED6F27">
        <w:rPr>
          <w:rFonts w:ascii="Times New Roman" w:hAnsi="Times New Roman" w:cs="Times New Roman"/>
        </w:rPr>
        <w:fldChar w:fldCharType="end"/>
      </w:r>
      <w:r w:rsidR="006D7133" w:rsidRPr="00ED6F27">
        <w:rPr>
          <w:rFonts w:ascii="Times New Roman" w:hAnsi="Times New Roman" w:cs="Times New Roman"/>
        </w:rPr>
        <w:t xml:space="preserve">. </w:t>
      </w:r>
      <w:r w:rsidR="00D1177A" w:rsidRPr="00ED6F27">
        <w:rPr>
          <w:rFonts w:ascii="Times New Roman" w:hAnsi="Times New Roman" w:cs="Times New Roman"/>
        </w:rPr>
        <w:t>The PROBAST tool has been developed primarily for studies that used a more traditional regression method and guidance on best practice for machine learning (ML) models is less widely available. In the case of any ML models identified, we applied the PROBAST guidance as described for traditional regression techniques, but judgements should be interpreted with these limitations in mind.</w:t>
      </w:r>
    </w:p>
    <w:p w14:paraId="60138F03" w14:textId="77777777" w:rsidR="00D1177A" w:rsidRPr="00ED6F27" w:rsidRDefault="00D1177A" w:rsidP="00567C8B">
      <w:pPr>
        <w:spacing w:line="480" w:lineRule="auto"/>
        <w:rPr>
          <w:rFonts w:ascii="Times New Roman" w:hAnsi="Times New Roman" w:cs="Times New Roman"/>
        </w:rPr>
      </w:pPr>
    </w:p>
    <w:p w14:paraId="6962585A" w14:textId="77777777" w:rsidR="00D1177A" w:rsidRPr="00ED6F27" w:rsidRDefault="00D1177A" w:rsidP="00567C8B">
      <w:pPr>
        <w:spacing w:line="480" w:lineRule="auto"/>
        <w:rPr>
          <w:rFonts w:ascii="Times New Roman" w:hAnsi="Times New Roman" w:cs="Times New Roman"/>
          <w:b/>
        </w:rPr>
      </w:pPr>
      <w:r w:rsidRPr="00ED6F27">
        <w:rPr>
          <w:rFonts w:ascii="Times New Roman" w:hAnsi="Times New Roman" w:cs="Times New Roman"/>
          <w:b/>
        </w:rPr>
        <w:t>Results  </w:t>
      </w:r>
    </w:p>
    <w:p w14:paraId="7CE474F8" w14:textId="77777777" w:rsidR="00D1177A" w:rsidRPr="00ED6F27" w:rsidRDefault="00D1177A" w:rsidP="00567C8B">
      <w:pPr>
        <w:spacing w:line="480" w:lineRule="auto"/>
        <w:rPr>
          <w:rFonts w:ascii="Times New Roman" w:hAnsi="Times New Roman" w:cs="Times New Roman"/>
          <w:b/>
        </w:rPr>
      </w:pPr>
    </w:p>
    <w:p w14:paraId="33628D6D" w14:textId="6CD95D04" w:rsidR="00D1177A" w:rsidRPr="00ED6F27" w:rsidRDefault="00D1177A" w:rsidP="00567C8B">
      <w:pPr>
        <w:spacing w:line="480" w:lineRule="auto"/>
        <w:rPr>
          <w:rFonts w:ascii="Times New Roman" w:hAnsi="Times New Roman" w:cs="Times New Roman"/>
          <w:b/>
          <w:i/>
        </w:rPr>
      </w:pPr>
      <w:r w:rsidRPr="00ED6F27">
        <w:rPr>
          <w:rFonts w:ascii="Times New Roman" w:hAnsi="Times New Roman" w:cs="Times New Roman"/>
          <w:b/>
          <w:i/>
        </w:rPr>
        <w:t>Results of the search</w:t>
      </w:r>
    </w:p>
    <w:p w14:paraId="68BBA90B" w14:textId="377D384B" w:rsidR="00D1177A" w:rsidRPr="00ED6F27" w:rsidRDefault="00D1177A" w:rsidP="00567C8B">
      <w:pPr>
        <w:spacing w:line="480" w:lineRule="auto"/>
        <w:rPr>
          <w:rFonts w:ascii="Times New Roman" w:hAnsi="Times New Roman" w:cs="Times New Roman"/>
        </w:rPr>
      </w:pPr>
      <w:r w:rsidRPr="00ED6F27">
        <w:rPr>
          <w:rFonts w:ascii="Times New Roman" w:hAnsi="Times New Roman" w:cs="Times New Roman"/>
        </w:rPr>
        <w:t xml:space="preserve">We identified a total of </w:t>
      </w:r>
      <w:r w:rsidR="00623E30" w:rsidRPr="00ED6F27">
        <w:rPr>
          <w:rFonts w:ascii="Times New Roman" w:hAnsi="Times New Roman" w:cs="Times New Roman"/>
        </w:rPr>
        <w:t>8694</w:t>
      </w:r>
      <w:r w:rsidRPr="00ED6F27">
        <w:rPr>
          <w:rFonts w:ascii="Times New Roman" w:hAnsi="Times New Roman" w:cs="Times New Roman"/>
        </w:rPr>
        <w:t xml:space="preserve"> studies initially, with one study located through a forward citation search performed on 12 March 2021 </w:t>
      </w:r>
      <w:r w:rsidR="00AD5162"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ad.2020.07.098","ISSN":"15732517","PMID":"32745831","abstract":"Background: Course of illness in major depression (MD) is highly varied, which might lead to both under- and overtreatment if clinicians adhere to a 'one-size-fits-all' approach. Novel opportunities in data mining could lead to prediction models that can assist clinicians in treatment decisions tailored to the individual patient. This study assesses the performance of a previously developed data mining algorithm to predict future episodes of MD based on clinical information in new data. Methods: We applied a prediction model utilizing baseline clinical characteristics in subjects who reported lifetime MD to two independent test samples (total n = 4226). We assessed the model's performance to predict future episodes of MD, anxiety disorders, and disability during follow-up (1–9 years after baseline). In addition, we compared its prediction performance with well-known risk factors for a severe course of illness. Results: Our model consistently predicted future episodes of MD in both test samples (AUC 0.68–0.73, modest prediction). Equally accurately, it predicted episodes of generalized anxiety disorder, panic disorder and disability (AUC 0.65–0.78). Our model predicted these outcomes more accurately than risk factors for a severe course of illness such as family history of MD and lifetime traumas. Limitations: Prediction accuracy might be different for specific subgroups, such as hospitalized patients or patients with a different cultural background. Conclusions: Our prediction model consistently predicted a range of adverse outcomes in MD across two independent test samples derived from studies in different subpopulations, countries, using different measurement procedures. This replication study holds promise for application in clinical practice.","author":[{"dropping-particle":"","family":"Loo","given":"Hanna M.","non-dropping-particle":"van","parse-names":false,"suffix":""},{"dropping-particle":"","family":"Bigdeli","given":"Tim B.","non-dropping-particle":"","parse-names":false,"suffix":""},{"dropping-particle":"","family":"Milaneschi","given":"Yuri","non-dropping-particle":"","parse-names":false,"suffix":""},{"dropping-particle":"","family":"Aggen","given":"Steven H.","non-dropping-particle":"","parse-names":false,"suffix":""},{"dropping-particle":"","family":"Kendler","given":"Kenneth S.","non-dropping-particle":"","parse-names":false,"suffix":""}],"container-title":"Journal of Affective Disorders","id":"ITEM-1","issue":"March","issued":{"date-parts":[["2020"]]},"page":"945-953","publisher":"Elsevier B.V.","title":"Data mining algorithm predicts a range of adverse outcomes in major depression","type":"article-journal","volume":"276"},"uris":["http://www.mendeley.com/documents/?uuid=8cfc59da-0062-4944-8c56-a1ce8b176fa3"]}],"mendeley":{"formattedCitation":"(25)","plainTextFormattedCitation":"(25)","previouslyFormattedCitation":"(25)"},"properties":{"noteIndex":0},"schema":"https://github.com/citation-style-language/schema/raw/master/csl-citation.json"}</w:instrText>
      </w:r>
      <w:r w:rsidR="00AD5162" w:rsidRPr="00ED6F27">
        <w:rPr>
          <w:rFonts w:ascii="Times New Roman" w:hAnsi="Times New Roman" w:cs="Times New Roman"/>
        </w:rPr>
        <w:fldChar w:fldCharType="separate"/>
      </w:r>
      <w:r w:rsidR="005F32E2" w:rsidRPr="00ED6F27">
        <w:rPr>
          <w:rFonts w:ascii="Times New Roman" w:hAnsi="Times New Roman" w:cs="Times New Roman"/>
          <w:noProof/>
        </w:rPr>
        <w:t>(25)</w:t>
      </w:r>
      <w:r w:rsidR="00AD5162" w:rsidRPr="00ED6F27">
        <w:rPr>
          <w:rFonts w:ascii="Times New Roman" w:hAnsi="Times New Roman" w:cs="Times New Roman"/>
        </w:rPr>
        <w:fldChar w:fldCharType="end"/>
      </w:r>
      <w:r w:rsidRPr="00ED6F27">
        <w:rPr>
          <w:rFonts w:ascii="Times New Roman" w:hAnsi="Times New Roman" w:cs="Times New Roman"/>
        </w:rPr>
        <w:t xml:space="preserve">. </w:t>
      </w:r>
      <w:proofErr w:type="spellStart"/>
      <w:r w:rsidR="004E16C0" w:rsidRPr="00ED6F27">
        <w:rPr>
          <w:rFonts w:ascii="Times New Roman" w:hAnsi="Times New Roman" w:cs="Times New Roman"/>
        </w:rPr>
        <w:t>Deduplicated</w:t>
      </w:r>
      <w:proofErr w:type="spellEnd"/>
      <w:r w:rsidR="004E16C0" w:rsidRPr="00ED6F27">
        <w:rPr>
          <w:rFonts w:ascii="Times New Roman" w:hAnsi="Times New Roman" w:cs="Times New Roman"/>
        </w:rPr>
        <w:t xml:space="preserve"> records (n</w:t>
      </w:r>
      <w:r w:rsidR="00AE67D5" w:rsidRPr="00ED6F27">
        <w:rPr>
          <w:rFonts w:ascii="Times New Roman" w:hAnsi="Times New Roman" w:cs="Times New Roman"/>
        </w:rPr>
        <w:t xml:space="preserve"> </w:t>
      </w:r>
      <w:r w:rsidRPr="00ED6F27">
        <w:rPr>
          <w:rFonts w:ascii="Times New Roman" w:hAnsi="Times New Roman" w:cs="Times New Roman"/>
        </w:rPr>
        <w:t>5</w:t>
      </w:r>
      <w:r w:rsidR="00623E30" w:rsidRPr="00ED6F27">
        <w:rPr>
          <w:rFonts w:ascii="Times New Roman" w:hAnsi="Times New Roman" w:cs="Times New Roman"/>
        </w:rPr>
        <w:t>777</w:t>
      </w:r>
      <w:r w:rsidR="004E16C0" w:rsidRPr="00ED6F27">
        <w:rPr>
          <w:rFonts w:ascii="Times New Roman" w:hAnsi="Times New Roman" w:cs="Times New Roman"/>
        </w:rPr>
        <w:t>)</w:t>
      </w:r>
      <w:r w:rsidRPr="00ED6F27">
        <w:rPr>
          <w:rFonts w:ascii="Times New Roman" w:hAnsi="Times New Roman" w:cs="Times New Roman"/>
        </w:rPr>
        <w:t xml:space="preserve"> records underwent title and abstract screening by two independent</w:t>
      </w:r>
      <w:r w:rsidR="00623E30" w:rsidRPr="00ED6F27">
        <w:rPr>
          <w:rFonts w:ascii="Times New Roman" w:hAnsi="Times New Roman" w:cs="Times New Roman"/>
        </w:rPr>
        <w:t xml:space="preserve"> review authors (ASM and NM), 51</w:t>
      </w:r>
      <w:r w:rsidRPr="00ED6F27">
        <w:rPr>
          <w:rFonts w:ascii="Times New Roman" w:hAnsi="Times New Roman" w:cs="Times New Roman"/>
        </w:rPr>
        <w:t xml:space="preserve"> unde</w:t>
      </w:r>
      <w:r w:rsidR="001A0DCD" w:rsidRPr="00ED6F27">
        <w:rPr>
          <w:rFonts w:ascii="Times New Roman" w:hAnsi="Times New Roman" w:cs="Times New Roman"/>
        </w:rPr>
        <w:t>rwent full-text screening</w:t>
      </w:r>
      <w:r w:rsidR="009717B6" w:rsidRPr="00ED6F27">
        <w:rPr>
          <w:rFonts w:ascii="Times New Roman" w:hAnsi="Times New Roman" w:cs="Times New Roman"/>
        </w:rPr>
        <w:t>,</w:t>
      </w:r>
      <w:r w:rsidR="001A0DCD" w:rsidRPr="00ED6F27">
        <w:rPr>
          <w:rFonts w:ascii="Times New Roman" w:hAnsi="Times New Roman" w:cs="Times New Roman"/>
        </w:rPr>
        <w:t xml:space="preserve"> and 12</w:t>
      </w:r>
      <w:r w:rsidRPr="00ED6F27">
        <w:rPr>
          <w:rFonts w:ascii="Times New Roman" w:hAnsi="Times New Roman" w:cs="Times New Roman"/>
        </w:rPr>
        <w:t xml:space="preserve"> studies wer</w:t>
      </w:r>
      <w:r w:rsidR="001A0DCD" w:rsidRPr="00ED6F27">
        <w:rPr>
          <w:rFonts w:ascii="Times New Roman" w:hAnsi="Times New Roman" w:cs="Times New Roman"/>
        </w:rPr>
        <w:t xml:space="preserve">e included in the final review. </w:t>
      </w:r>
      <w:r w:rsidR="0026380F" w:rsidRPr="00ED6F27">
        <w:rPr>
          <w:rFonts w:ascii="Times New Roman" w:hAnsi="Times New Roman" w:cs="Times New Roman"/>
        </w:rPr>
        <w:t xml:space="preserve">These included 11 unique prognostic models; one of the studies </w:t>
      </w:r>
      <w:r w:rsidR="0026380F"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ad.2020.07.098","ISSN":"15732517","PMID":"32745831","abstract":"Background: Course of illness in major depression (MD) is highly varied, which might lead to both under- and overtreatment if clinicians adhere to a 'one-size-fits-all' approach. Novel opportunities in data mining could lead to prediction models that can assist clinicians in treatment decisions tailored to the individual patient. This study assesses the performance of a previously developed data mining algorithm to predict future episodes of MD based on clinical information in new data. Methods: We applied a prediction model utilizing baseline clinical characteristics in subjects who reported lifetime MD to two independent test samples (total n = 4226). We assessed the model's performance to predict future episodes of MD, anxiety disorders, and disability during follow-up (1–9 years after baseline). In addition, we compared its prediction performance with well-known risk factors for a severe course of illness. Results: Our model consistently predicted future episodes of MD in both test samples (AUC 0.68–0.73, modest prediction). Equally accurately, it predicted episodes of generalized anxiety disorder, panic disorder and disability (AUC 0.65–0.78). Our model predicted these outcomes more accurately than risk factors for a severe course of illness such as family history of MD and lifetime traumas. Limitations: Prediction accuracy might be different for specific subgroups, such as hospitalized patients or patients with a different cultural background. Conclusions: Our prediction model consistently predicted a range of adverse outcomes in MD across two independent test samples derived from studies in different subpopulations, countries, using different measurement procedures. This replication study holds promise for application in clinical practice.","author":[{"dropping-particle":"","family":"Loo","given":"Hanna M.","non-dropping-particle":"van","parse-names":false,"suffix":""},{"dropping-particle":"","family":"Bigdeli","given":"Tim B.","non-dropping-particle":"","parse-names":false,"suffix":""},{"dropping-particle":"","family":"Milaneschi","given":"Yuri","non-dropping-particle":"","parse-names":false,"suffix":""},{"dropping-particle":"","family":"Aggen","given":"Steven H.","non-dropping-particle":"","parse-names":false,"suffix":""},{"dropping-particle":"","family":"Kendler","given":"Kenneth S.","non-dropping-particle":"","parse-names":false,"suffix":""}],"container-title":"Journal of Affective Disorders","id":"ITEM-1","issue":"March","issued":{"date-parts":[["2020"]]},"page":"945-953","publisher":"Elsevier B.V.","title":"Data mining algorithm predicts a range of adverse outcomes in major depression","type":"article-journal","volume":"276"},"uris":["http://www.mendeley.com/documents/?uuid=8cfc59da-0062-4944-8c56-a1ce8b176fa3"]}],"mendeley":{"formattedCitation":"(25)","plainTextFormattedCitation":"(25)","previouslyFormattedCitation":"(25)"},"properties":{"noteIndex":0},"schema":"https://github.com/citation-style-language/schema/raw/master/csl-citation.json"}</w:instrText>
      </w:r>
      <w:r w:rsidR="0026380F" w:rsidRPr="00ED6F27">
        <w:rPr>
          <w:rFonts w:ascii="Times New Roman" w:hAnsi="Times New Roman" w:cs="Times New Roman"/>
        </w:rPr>
        <w:fldChar w:fldCharType="separate"/>
      </w:r>
      <w:r w:rsidR="005F32E2" w:rsidRPr="00ED6F27">
        <w:rPr>
          <w:rFonts w:ascii="Times New Roman" w:hAnsi="Times New Roman" w:cs="Times New Roman"/>
          <w:noProof/>
        </w:rPr>
        <w:t>(25)</w:t>
      </w:r>
      <w:r w:rsidR="0026380F" w:rsidRPr="00ED6F27">
        <w:rPr>
          <w:rFonts w:ascii="Times New Roman" w:hAnsi="Times New Roman" w:cs="Times New Roman"/>
        </w:rPr>
        <w:fldChar w:fldCharType="end"/>
      </w:r>
      <w:r w:rsidR="0026380F" w:rsidRPr="00ED6F27">
        <w:rPr>
          <w:rFonts w:ascii="Times New Roman" w:hAnsi="Times New Roman" w:cs="Times New Roman"/>
        </w:rPr>
        <w:t xml:space="preserve"> externally validated</w:t>
      </w:r>
      <w:r w:rsidRPr="00ED6F27">
        <w:rPr>
          <w:rFonts w:ascii="Times New Roman" w:hAnsi="Times New Roman" w:cs="Times New Roman"/>
        </w:rPr>
        <w:t xml:space="preserve"> </w:t>
      </w:r>
      <w:r w:rsidR="0026380F" w:rsidRPr="00ED6F27">
        <w:rPr>
          <w:rFonts w:ascii="Times New Roman" w:hAnsi="Times New Roman" w:cs="Times New Roman"/>
        </w:rPr>
        <w:t>a</w:t>
      </w:r>
      <w:r w:rsidRPr="00ED6F27">
        <w:rPr>
          <w:rFonts w:ascii="Times New Roman" w:hAnsi="Times New Roman" w:cs="Times New Roman"/>
        </w:rPr>
        <w:t xml:space="preserve"> model developed </w:t>
      </w:r>
      <w:r w:rsidR="0026380F" w:rsidRPr="00ED6F27">
        <w:rPr>
          <w:rFonts w:ascii="Times New Roman" w:hAnsi="Times New Roman" w:cs="Times New Roman"/>
        </w:rPr>
        <w:t xml:space="preserve">elsewhere </w:t>
      </w:r>
      <w:r w:rsidR="0026380F"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7/S0033291717003178","ISSN":"14698978","PMID":"29173194","abstract":"Background: Major depression (MD) occurs about twice as often in women as in men, but it is unclear whether sex differences subsist after disease onset. This study aims to elucidate potential sex differences in rates and risk factors for MD recurrence, in order to improve prediction of course of illness and understanding of its underlying mechanisms. Methods: We used prospective data from a general population sample (n = 653) that experienced a recent episode of MD. A diverse set of potential risk factors for recurrence of MD was analyzed using Cox models subject to elastic net regularization for males and females separately. Accuracy of the prediction models was tested in same-sex and opposite-sex test data. Additionally, interactions between sex and each of the risk factors were investigated to identify potential sex differences. Results: Recurrence rates and the impact of most risk factors were similar for men and women. For both sexes, prediction models were highly multifactorial including risk factors such as comorbid anxiety, early traumas, and family history. Some subtle sex differences were detected: for men, prediction models included more risk factors concerning characteristics of the depressive episode and family history of MD and generalized anxiety, whereas for women, models included more risk factors concerning early and recent adverse life events and socioeconomic problems. Conclusions: No prominent sex differences in risk factors for recurrence of MD were found, potentially indicating similar disease maintaining mechanisms for both sexes. Course of MD is a multifactorial phenomenon for both males and female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Psychological Medicine","id":"ITEM-1","issue":"10","issued":{"date-parts":[["2018"]]},"page":"1685-1693","title":"Sex similarities and differences in risk factors for recurrence of major depression","type":"article-journal","volume":"48"},"uris":["http://www.mendeley.com/documents/?uuid=287a5fc4-8fe3-498c-92bd-b069ea838ad2"]}],"mendeley":{"formattedCitation":"(26)","plainTextFormattedCitation":"(26)","previouslyFormattedCitation":"(26)"},"properties":{"noteIndex":0},"schema":"https://github.com/citation-style-language/schema/raw/master/csl-citation.json"}</w:instrText>
      </w:r>
      <w:r w:rsidR="0026380F" w:rsidRPr="00ED6F27">
        <w:rPr>
          <w:rFonts w:ascii="Times New Roman" w:hAnsi="Times New Roman" w:cs="Times New Roman"/>
        </w:rPr>
        <w:fldChar w:fldCharType="separate"/>
      </w:r>
      <w:r w:rsidR="005F32E2" w:rsidRPr="00ED6F27">
        <w:rPr>
          <w:rFonts w:ascii="Times New Roman" w:hAnsi="Times New Roman" w:cs="Times New Roman"/>
          <w:noProof/>
        </w:rPr>
        <w:t>(26)</w:t>
      </w:r>
      <w:r w:rsidR="0026380F" w:rsidRPr="00ED6F27">
        <w:rPr>
          <w:rFonts w:ascii="Times New Roman" w:hAnsi="Times New Roman" w:cs="Times New Roman"/>
        </w:rPr>
        <w:fldChar w:fldCharType="end"/>
      </w:r>
      <w:r w:rsidRPr="00ED6F27">
        <w:rPr>
          <w:rFonts w:ascii="Times New Roman" w:hAnsi="Times New Roman" w:cs="Times New Roman"/>
        </w:rPr>
        <w:t>. Studies excluded a</w:t>
      </w:r>
      <w:r w:rsidR="00623E30" w:rsidRPr="00ED6F27">
        <w:rPr>
          <w:rFonts w:ascii="Times New Roman" w:hAnsi="Times New Roman" w:cs="Times New Roman"/>
        </w:rPr>
        <w:t>fter full-text screening (n = 37</w:t>
      </w:r>
      <w:r w:rsidRPr="00ED6F27">
        <w:rPr>
          <w:rFonts w:ascii="Times New Roman" w:hAnsi="Times New Roman" w:cs="Times New Roman"/>
        </w:rPr>
        <w:t>) fell into t</w:t>
      </w:r>
      <w:r w:rsidR="00A922BF" w:rsidRPr="00ED6F27">
        <w:rPr>
          <w:rFonts w:ascii="Times New Roman" w:hAnsi="Times New Roman" w:cs="Times New Roman"/>
        </w:rPr>
        <w:t>wo</w:t>
      </w:r>
      <w:r w:rsidRPr="00ED6F27">
        <w:rPr>
          <w:rFonts w:ascii="Times New Roman" w:hAnsi="Times New Roman" w:cs="Times New Roman"/>
        </w:rPr>
        <w:t xml:space="preserve"> categories: not meeting study design criteria (</w:t>
      </w:r>
      <w:r w:rsidR="00A00B6E" w:rsidRPr="00ED6F27">
        <w:rPr>
          <w:rFonts w:ascii="Times New Roman" w:hAnsi="Times New Roman" w:cs="Times New Roman"/>
        </w:rPr>
        <w:t>i.e.</w:t>
      </w:r>
      <w:r w:rsidR="009717B6" w:rsidRPr="00ED6F27">
        <w:rPr>
          <w:rFonts w:ascii="Times New Roman" w:hAnsi="Times New Roman" w:cs="Times New Roman"/>
        </w:rPr>
        <w:t>,</w:t>
      </w:r>
      <w:r w:rsidR="00A00B6E" w:rsidRPr="00ED6F27">
        <w:rPr>
          <w:rFonts w:ascii="Times New Roman" w:hAnsi="Times New Roman" w:cs="Times New Roman"/>
        </w:rPr>
        <w:t xml:space="preserve"> </w:t>
      </w:r>
      <w:r w:rsidRPr="00ED6F27">
        <w:rPr>
          <w:rFonts w:ascii="Times New Roman" w:hAnsi="Times New Roman" w:cs="Times New Roman"/>
        </w:rPr>
        <w:t xml:space="preserve">model not intended for prediction) or not meeting </w:t>
      </w:r>
      <w:r w:rsidR="00A00B6E" w:rsidRPr="00ED6F27">
        <w:rPr>
          <w:rFonts w:ascii="Times New Roman" w:hAnsi="Times New Roman" w:cs="Times New Roman"/>
        </w:rPr>
        <w:t xml:space="preserve">participant population criteria. </w:t>
      </w:r>
      <w:r w:rsidR="005E3E23" w:rsidRPr="00ED6F27">
        <w:rPr>
          <w:rFonts w:ascii="Times New Roman" w:hAnsi="Times New Roman" w:cs="Times New Roman"/>
        </w:rPr>
        <w:t>Two</w:t>
      </w:r>
      <w:r w:rsidR="00623E30" w:rsidRPr="00ED6F27">
        <w:rPr>
          <w:rFonts w:ascii="Times New Roman" w:hAnsi="Times New Roman" w:cs="Times New Roman"/>
        </w:rPr>
        <w:t xml:space="preserve"> studies </w:t>
      </w:r>
      <w:r w:rsidR="004E42B0" w:rsidRPr="00ED6F27">
        <w:rPr>
          <w:rFonts w:ascii="Times New Roman" w:hAnsi="Times New Roman" w:cs="Times New Roman"/>
        </w:rPr>
        <w:t xml:space="preserve">(awaiting further information) </w:t>
      </w:r>
      <w:r w:rsidR="00623E30" w:rsidRPr="00ED6F27">
        <w:rPr>
          <w:rFonts w:ascii="Times New Roman" w:hAnsi="Times New Roman" w:cs="Times New Roman"/>
        </w:rPr>
        <w:t>w</w:t>
      </w:r>
      <w:r w:rsidR="00951761" w:rsidRPr="00ED6F27">
        <w:rPr>
          <w:rFonts w:ascii="Times New Roman" w:hAnsi="Times New Roman" w:cs="Times New Roman"/>
        </w:rPr>
        <w:t>ere conference proceedings;</w:t>
      </w:r>
      <w:r w:rsidR="00951761" w:rsidRPr="00ED6F27">
        <w:rPr>
          <w:rFonts w:ascii="Times New Roman" w:eastAsia="Times New Roman" w:hAnsi="Times New Roman" w:cs="Times New Roman"/>
          <w:color w:val="FF0000"/>
          <w:shd w:val="clear" w:color="auto" w:fill="FFFFFF"/>
        </w:rPr>
        <w:t xml:space="preserve"> </w:t>
      </w:r>
      <w:r w:rsidR="00951761" w:rsidRPr="005375CD">
        <w:rPr>
          <w:rFonts w:ascii="Times New Roman" w:eastAsia="Times New Roman" w:hAnsi="Times New Roman" w:cs="Times New Roman"/>
          <w:color w:val="000000" w:themeColor="text1"/>
          <w:shd w:val="clear" w:color="auto" w:fill="FFFFFF"/>
        </w:rPr>
        <w:t>we were unable to obtain further information on these studies and so did not include them in the review</w:t>
      </w:r>
      <w:r w:rsidR="00951761" w:rsidRPr="005375CD">
        <w:rPr>
          <w:rFonts w:ascii="Verdana" w:eastAsia="Times New Roman" w:hAnsi="Verdana" w:cs="Times New Roman"/>
          <w:color w:val="000000" w:themeColor="text1"/>
          <w:sz w:val="17"/>
          <w:szCs w:val="17"/>
          <w:shd w:val="clear" w:color="auto" w:fill="FFFFFF"/>
        </w:rPr>
        <w:t xml:space="preserve"> </w:t>
      </w:r>
      <w:r w:rsidR="00623E30"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author":[{"dropping-particle":"","family":"Trivedi, M.; Morrison, R.; Daly, E.; Singh, J. B.; Fedgchin, M.; Jamieson, C.; Cooper, K.; Drevets, W.; Narayan Vaibhav","given":"A.","non-dropping-particle":"","parse-names":false,"suffix":""}],"container-title":"Neuropsychopharmacology;41 (Supplement 1)():S517-S518","id":"ITEM-1","issued":{"date-parts":[["2016"]]},"title":"Biobehavioral prediction of relapse in major depression: A prospective, multicenter, observational study","type":"paper-conference"},"uris":["http://www.mendeley.com/documents/?uuid=602af234-017a-45e1-b41a-942c1aa40439"]},{"id":"ITEM-2","itemData":{"author":[{"dropping-particle":"","family":"Cohen Z, DeRubeis R, Hayes R, Watkins E, Lewis G, Byng R, Byford S, Crane C, Kuyken W, Dalgleish T","given":"Schweizer S","non-dropping-particle":"","parse-names":false,"suffix":""}],"container-title":"Biological Psychiatry","id":"ITEM-2","issued":{"date-parts":[["2021"]]},"title":"The Development and Internal Evaluation of a Predictive Model to Identify for Whom Mindfulness-Based Cognitive Therapy Offers Superior Relapse Prevention for Recurrent Depression Versus Maintenance Antidepressant Medication","type":"article-journal","volume":"89 (9 Supp"},"uris":["http://www.mendeley.com/documents/?uuid=a9bb3d50-b749-4237-b2c8-9e34772dd3c6"]}],"mendeley":{"formattedCitation":"(27,28)","plainTextFormattedCitation":"(27,28)","previouslyFormattedCitation":"(27,28)"},"properties":{"noteIndex":0},"schema":"https://github.com/citation-style-language/schema/raw/master/csl-citation.json"}</w:instrText>
      </w:r>
      <w:r w:rsidR="00623E30" w:rsidRPr="00ED6F27">
        <w:rPr>
          <w:rFonts w:ascii="Times New Roman" w:hAnsi="Times New Roman" w:cs="Times New Roman"/>
        </w:rPr>
        <w:fldChar w:fldCharType="separate"/>
      </w:r>
      <w:r w:rsidR="005F32E2" w:rsidRPr="00ED6F27">
        <w:rPr>
          <w:rFonts w:ascii="Times New Roman" w:hAnsi="Times New Roman" w:cs="Times New Roman"/>
          <w:noProof/>
        </w:rPr>
        <w:t>(27,28)</w:t>
      </w:r>
      <w:r w:rsidR="00623E30" w:rsidRPr="00ED6F27">
        <w:rPr>
          <w:rFonts w:ascii="Times New Roman" w:hAnsi="Times New Roman" w:cs="Times New Roman"/>
        </w:rPr>
        <w:fldChar w:fldCharType="end"/>
      </w:r>
      <w:r w:rsidR="00623E30" w:rsidRPr="00ED6F27">
        <w:rPr>
          <w:rFonts w:ascii="Times New Roman" w:hAnsi="Times New Roman" w:cs="Times New Roman"/>
        </w:rPr>
        <w:t xml:space="preserve"> (Figure 1).</w:t>
      </w:r>
    </w:p>
    <w:p w14:paraId="0E3C7A25" w14:textId="77777777" w:rsidR="00FE537A" w:rsidRPr="00ED6F27" w:rsidRDefault="00FE537A" w:rsidP="00567C8B">
      <w:pPr>
        <w:spacing w:line="480" w:lineRule="auto"/>
        <w:rPr>
          <w:rFonts w:ascii="Times New Roman" w:hAnsi="Times New Roman" w:cs="Times New Roman"/>
        </w:rPr>
      </w:pPr>
    </w:p>
    <w:p w14:paraId="7FCC47DA" w14:textId="4E7C77D9" w:rsidR="004565A9" w:rsidRPr="00ED6F27" w:rsidRDefault="00FE537A" w:rsidP="00D702C9">
      <w:pPr>
        <w:spacing w:line="480" w:lineRule="auto"/>
        <w:jc w:val="center"/>
        <w:rPr>
          <w:rFonts w:ascii="Times New Roman" w:hAnsi="Times New Roman" w:cs="Times New Roman"/>
          <w:b/>
          <w:i/>
        </w:rPr>
      </w:pPr>
      <w:r w:rsidRPr="00ED6F27">
        <w:rPr>
          <w:rFonts w:ascii="Times New Roman" w:hAnsi="Times New Roman" w:cs="Times New Roman"/>
        </w:rPr>
        <w:t>[Figure 1 here]</w:t>
      </w:r>
    </w:p>
    <w:p w14:paraId="79E0E4FD" w14:textId="77777777" w:rsidR="00D1177A" w:rsidRPr="00ED6F27" w:rsidRDefault="00D1177A" w:rsidP="00567C8B">
      <w:pPr>
        <w:spacing w:line="480" w:lineRule="auto"/>
        <w:rPr>
          <w:rFonts w:ascii="Times New Roman" w:hAnsi="Times New Roman" w:cs="Times New Roman"/>
          <w:b/>
        </w:rPr>
      </w:pPr>
    </w:p>
    <w:p w14:paraId="43BDB738" w14:textId="77777777" w:rsidR="00D1177A" w:rsidRPr="00D702C9" w:rsidRDefault="00D1177A" w:rsidP="00567C8B">
      <w:pPr>
        <w:spacing w:line="480" w:lineRule="auto"/>
        <w:rPr>
          <w:rFonts w:ascii="Times New Roman" w:hAnsi="Times New Roman" w:cs="Times New Roman"/>
          <w:b/>
          <w:i/>
        </w:rPr>
      </w:pPr>
      <w:r w:rsidRPr="00D702C9">
        <w:rPr>
          <w:rFonts w:ascii="Times New Roman" w:hAnsi="Times New Roman" w:cs="Times New Roman"/>
          <w:b/>
          <w:i/>
        </w:rPr>
        <w:lastRenderedPageBreak/>
        <w:t>Description of studies</w:t>
      </w:r>
    </w:p>
    <w:p w14:paraId="602ABC2E" w14:textId="77777777" w:rsidR="00D1177A" w:rsidRPr="00ED6F27" w:rsidRDefault="00D1177A" w:rsidP="00567C8B">
      <w:pPr>
        <w:spacing w:line="480" w:lineRule="auto"/>
        <w:rPr>
          <w:rFonts w:ascii="Times New Roman" w:hAnsi="Times New Roman" w:cs="Times New Roman"/>
          <w:b/>
        </w:rPr>
      </w:pPr>
    </w:p>
    <w:p w14:paraId="3BD4C132" w14:textId="4ADF30B9" w:rsidR="004565A9" w:rsidRPr="00ED6F27" w:rsidRDefault="00283817" w:rsidP="004565A9">
      <w:pPr>
        <w:spacing w:line="480" w:lineRule="auto"/>
        <w:rPr>
          <w:rFonts w:ascii="Times New Roman" w:hAnsi="Times New Roman" w:cs="Times New Roman"/>
        </w:rPr>
      </w:pPr>
      <w:r w:rsidRPr="00ED6F27">
        <w:rPr>
          <w:rFonts w:ascii="Times New Roman" w:hAnsi="Times New Roman" w:cs="Times New Roman"/>
        </w:rPr>
        <w:t xml:space="preserve">Of the included studies (Table 2), three </w:t>
      </w:r>
      <w:r w:rsidR="00D1177A" w:rsidRPr="00ED6F27">
        <w:rPr>
          <w:rFonts w:ascii="Times New Roman" w:hAnsi="Times New Roman" w:cs="Times New Roman"/>
        </w:rPr>
        <w:t xml:space="preserve">were development and external validation studies </w:t>
      </w:r>
      <w:r w:rsidR="008365D2"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PSYCHIRES.2018.06.006","ISSN":"0022-3956","abstract":"OBJECTIVES\nMany studies examined predictors of depressive relapse/recurrence but no simple tool based on well-established risk factors is available that estimates the risk within an individual. We developed and validated such a prediction tool in remitted recurrently depressed individuals. \n\nMETHODS\nThe tool was developed using data (n = 235) from a pragmatic randomised controlled trial in remitted recurrently depressed participants and externally validated using data (n = 209) from a similar randomised controlled trial of remitted recurrently depressed participants using maintenance antidepressants. Cox regression was used with time to relapse/recurrence within 2 years as outcome and well-established risk factors as predictors. Performance measures and absolute risk scores were calculated, a practically applicable risk score was created, and the tool was externally validated. \n\nRESULTS\nThe 2-year cumulative proportion relapse/recurrence was 46.2% in the validation dataset. The tool included number of previous depressive episodes, residual depressive symptoms, severity of the last depressive episode, and treatment. The C-statistic and calibration slope were 0.56 and 0.81 respectively. The tool stratified participants into relapse/recurrence risk classes of 37%, 55%, and 72%. The C-statistic and calibration slope in the external validation were 0.59 and 0.56 respectively, and Kaplan Meier curves showed that the tool could differentiate between risk classes. \n\nCONCLUSIONS\nThis is the first study that developed a simple prediction tool based on well-established risk factors of depressive relapse/recurrence, estimating the individual risk. Since the overall performance of the model was poor, more studies are needed to enhance the performance before recommending implementation into clinical practice.","author":[{"dropping-particle":"","family":"Klein","given":"Nicola S.","non-dropping-particle":"","parse-names":false,"suffix":""},{"dropping-particle":"","family":"Holtman","given":"Gea A.","non-dropping-particle":"","parse-names":false,"suffix":""},{"dropping-particle":"","family":"Bockting","given":"Claudi L.H.","non-dropping-particle":"","parse-names":false,"suffix":""},{"dropping-particle":"","family":"Heymans","given":"Martijn W.","non-dropping-particle":"","parse-names":false,"suffix":""},{"dropping-particle":"","family":"Burger","given":"Huibert","non-dropping-particle":"","parse-names":false,"suffix":""}],"container-title":"Journal of Psychiatric Research","id":"ITEM-1","issued":{"date-parts":[["2018","9","1"]]},"page":"1-7","publisher":"Pergamon","title":"Development and validation of a clinical prediction tool to estimate the individual risk of depressive relapse or recurrence in individuals with recurrent depression","type":"article-journal","volume":"104"},"uris":["http://www.mendeley.com/documents/?uuid=ad424fb3-1c59-3eb5-8179-f3036a3b8a93"]},{"id":"ITEM-2","itemData":{"DOI":"10.1016/J.JAD.2015.03.045","ISSN":"0165-0327","abstract":"BACKGROUND\nIt is difficult to predict recurrence of depressive episodes in patients with major depression (MD): evidence for many risk factors is inconsistent and general prediction algorithms are lacking. The aim of this study was to develop a prediction model for recurrence of depressive episodes in women using improved methodology. \n\nMETHODS\nWe used prospective data from a general population sample of female twins with a last-year MD episode (n=194). A rich set of baseline predictors was analyzed with Cox proportional hazards regression subject to elastic net regularization to find a model predicting recurrence of depressive episodes. Prediction accuracy of the model was assessed in an independent test sample (n=133), which was limited by the unavailability of a number of key predictors. \n\nRESULTS\nA wide variety of risk factors predicted recurrence of depressive episodes in women: depressive and anxiety symptoms during the index episode, the level of symptoms at the moment of interview, psychiatric and family history, early and recent adverse life events, being unmarried, and problems with friends and finances. Kaplan Meier estimated survival curves showed that the model differentiated between patients at higher and lower risk for recurrence; estimated areas under the curve were in the range of 0.61–0.79. \n\nLIMITATIONS\nDespite our rich set of predictors, certain potentially relevant variables were not available, such as biological measures, chronic somatic diseases, and treatment status. \n\nCONCLUSIONS\nRecurrence of episodes of MD in women is highly multifactorial. Future studies should take this into account for the development of clinically useful prediction algorithm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Journal of Affective Disorders","id":"ITEM-2","issued":{"date-parts":[["2015","7","15"]]},"page":"52-61","publisher":"Elsevier","title":"Multiple risk factors predict recurrence of major depressive disorder in women","type":"article-journal","volume":"180"},"uris":["http://www.mendeley.com/documents/?uuid=a149e0e9-665d-392c-8fc0-3617b1f58e59"]},{"id":"ITEM-3","itemData":{"DOI":"10.1002/da.22215","ISSN":"15206394","abstract":"Background There exists very little evidence to guide clinical management for preventing recurrence of major depression. The objective of this study was to develop and validate a prediction algorithm for recurrence of major depression. Methods Wave 1 and wave 2 longitudinal data from the U.S. National Epidemiological Survey on Alcohol and Related Condition (2001/2002-2003/2004) were used. Participants with a major depressive episode at baseline and who had visited health professionals for depression were included in this analysis (n = 2,711). Mental disorders were assessed based on the DSM-IV criteria. Results With the development data (n = 1,518), a prediction model with 19 unique factors had a C statistics of 0.7504 and excellent calibration (P =.23). The model had a C statistics of 0.7195 in external validation data (n = 1,195) and 0.7365 in combined data. The algorithm calibrated very well in validation data. In the combined data, the 3-year observed and predicted risk of recurrence was 25.40% (95% CI: 23.76%, 27.04%) and 25.34% (95% CI: 24.73%, 25.95%), respectively. The predicted risk in the 1st and 10th decile risk group was 5.68% and 60.21%, respectively. Conclusions The developed prediction model for recurrence of major depression has acceptable discrimination and excellent calibration, and is feasible to be used by physicians. The prognostic model may assist physicians and patients in quantifying the probability of recurrence so that physicians can develop specific treatment plans for those who are at high risk of recurrence, leading to personalized treatment and better use of resources. © 2013 Wiley Periodicals, Inc.","author":[{"dropping-particle":"","family":"Wang","given":"Jian Li","non-dropping-particle":"","parse-names":false,"suffix":""},{"dropping-particle":"","family":"Patten","given":"Scott","non-dropping-particle":"","parse-names":false,"suffix":""},{"dropping-particle":"","family":"Sareen","given":"Jitender","non-dropping-particle":"","parse-names":false,"suffix":""},{"dropping-particle":"","family":"Bolton","given":"James","non-dropping-particle":"","parse-names":false,"suffix":""},{"dropping-particle":"","family":"Schmitz","given":"Norbert","non-dropping-particle":"","parse-names":false,"suffix":""},{"dropping-particle":"","family":"MacQueen","given":"Glenda","non-dropping-particle":"","parse-names":false,"suffix":""}],"container-title":"Depression and Anxiety","id":"ITEM-3","issue":"5","issued":{"date-parts":[["2014"]]},"page":"451-457","title":"Development and validation of a prediction algorithm for use by health professionals in prediction of recurrence of major depression","type":"article-journal","volume":"31"},"uris":["http://www.mendeley.com/documents/?uuid=cd2ababe-02e7-4bdc-8bb0-e4b797cbdd29"]}],"mendeley":{"formattedCitation":"(29–31)","plainTextFormattedCitation":"(29–31)","previouslyFormattedCitation":"(29–31)"},"properties":{"noteIndex":0},"schema":"https://github.com/citation-style-language/schema/raw/master/csl-citation.json"}</w:instrText>
      </w:r>
      <w:r w:rsidR="008365D2" w:rsidRPr="00ED6F27">
        <w:rPr>
          <w:rFonts w:ascii="Times New Roman" w:hAnsi="Times New Roman" w:cs="Times New Roman"/>
        </w:rPr>
        <w:fldChar w:fldCharType="separate"/>
      </w:r>
      <w:r w:rsidR="005F32E2" w:rsidRPr="00ED6F27">
        <w:rPr>
          <w:rFonts w:ascii="Times New Roman" w:hAnsi="Times New Roman" w:cs="Times New Roman"/>
          <w:noProof/>
        </w:rPr>
        <w:t>(29–31)</w:t>
      </w:r>
      <w:r w:rsidR="008365D2" w:rsidRPr="00ED6F27">
        <w:rPr>
          <w:rFonts w:ascii="Times New Roman" w:hAnsi="Times New Roman" w:cs="Times New Roman"/>
        </w:rPr>
        <w:fldChar w:fldCharType="end"/>
      </w:r>
      <w:r w:rsidR="008365D2" w:rsidRPr="00ED6F27">
        <w:rPr>
          <w:rFonts w:ascii="Times New Roman" w:hAnsi="Times New Roman" w:cs="Times New Roman"/>
        </w:rPr>
        <w:t xml:space="preserve">, </w:t>
      </w:r>
      <w:r w:rsidR="00E3791E" w:rsidRPr="00ED6F27">
        <w:rPr>
          <w:rFonts w:ascii="Times New Roman" w:hAnsi="Times New Roman" w:cs="Times New Roman"/>
        </w:rPr>
        <w:t>eight</w:t>
      </w:r>
      <w:r w:rsidR="00D1177A" w:rsidRPr="00ED6F27">
        <w:rPr>
          <w:rFonts w:ascii="Times New Roman" w:hAnsi="Times New Roman" w:cs="Times New Roman"/>
        </w:rPr>
        <w:t xml:space="preserve"> were development only</w:t>
      </w:r>
      <w:r w:rsidR="005E3E23" w:rsidRPr="00ED6F27">
        <w:rPr>
          <w:rFonts w:ascii="Times New Roman" w:hAnsi="Times New Roman" w:cs="Times New Roman"/>
        </w:rPr>
        <w:t xml:space="preserve"> studies</w:t>
      </w:r>
      <w:r w:rsidR="00D1177A" w:rsidRPr="00ED6F27">
        <w:rPr>
          <w:rFonts w:ascii="Times New Roman" w:hAnsi="Times New Roman" w:cs="Times New Roman"/>
        </w:rPr>
        <w:t xml:space="preserve"> </w:t>
      </w:r>
      <w:r w:rsidR="008365D2"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ad.2009.11.015","ISSN":"01650327","abstract":"Background and aim: The present study evaluated an integrated model of the role of psychosocial factors in the prediction of relapse of Major Depressive Disorder over a one-year follow-up period. Methods and analyses: A range of established variables, including life stress, cognitive-personality vulnerability factors, social support, and coping responses, were simultaneously considered in a series of prediction models, in an adult female sample of remitted depressed individuals. Results: It was determined that interpersonal marked difficulties, social support, and emotion-oriented and avoidance-oriented coping provided the best-fitting and most parsimonious predictive model for depressive relapse at one-year follow-up. Conclusions: The examination of multifactorial models of risk represents a promising avenue for future research and theory development. © 2009 Elsevier B.V.","author":[{"dropping-particle":"","family":"Backs-Dermott","given":"Barbara J.","non-dropping-particle":"","parse-names":false,"suffix":""},{"dropping-particle":"","family":"Dobson","given":"Keith S.","non-dropping-particle":"","parse-names":false,"suffix":""},{"dropping-particle":"","family":"Jones","given":"Shannon L.","non-dropping-particle":"","parse-names":false,"suffix":""}],"container-title":"Journal of Affective Disorders","id":"ITEM-1","issue":"1-2","issued":{"date-parts":[["2010"]]},"page":"60-67","publisher":"Elsevier B.V.","title":"An evaluation of an integrated model of relapse in depression","type":"article-journal","volume":"124"},"uris":["http://www.mendeley.com/documents/?uuid=793778b3-ed8e-4bab-9b2c-497495a25d16"]},{"id":"ITEM-2","itemData":{"DOI":"10.1176/ps.50.3.376","ISSN":"10752730","abstract":"Objective: To help clinicians more accurately predict outcomes of treatment for depression, variables associated with recurrence of depression in the year after treatment were examined in a group of patients who completed treatment for an index episode of depression. Methods: Forty-two depressed patients who participated in a double-blind pharmacological treatment study were followed for one year after treatment was discontinued. Length of treatment for the index episode was determined by clinicians and ranged from eight to 76 consecutive weeks. Eighteen patients who had a recurrent episode (43 percent) and 24 patients who did not (57 percent) were compared on sociodemographic and clinical variables, including scores on the Eysenck Personality Questionnaire (EPQ). Results: A combination of three variables predicted recurrence of depression in 90 percent of cases. They were an elevated EPQ score on the neuroticism subscale, a short duration of treatment of the index episode, and a slow onset of response to treatment of the index episode. Conclusions: The findings suggest that personality traits, treatment duration, and variations in response to treatment might have an impact on long-term treatment outcome. Clinicians should consider these factors when making treatment decisions for depressed patients.","author":[{"dropping-particle":"","family":"Berlanga","given":"Carlos","non-dropping-particle":"","parse-names":false,"suffix":""},{"dropping-particle":"","family":"Heinze","given":"Gerardo","non-dropping-particle":"","parse-names":false,"suffix":""},{"dropping-particle":"","family":"Torres","given":"Marina","non-dropping-particle":"","parse-names":false,"suffix":""},{"dropping-particle":"","family":"Apiquián","given":"Rogelio","non-dropping-particle":"","parse-names":false,"suffix":""},{"dropping-particle":"","family":"Caballero","given":"Alejandro","non-dropping-particle":"","parse-names":false,"suffix":""}],"container-title":"Psychiatric Services","id":"ITEM-2","issue":"3","issued":{"date-parts":[["1999"]]},"page":"376-380","title":"Personality and clinical predictors of recurrence of depression","type":"article-journal","volume":"50"},"uris":["http://www.mendeley.com/documents/?uuid=17d95e5c-2536-413f-806e-28fb663a3c0f"]},{"id":"ITEM-3","itemData":{"DOI":"10.1007/s11126-015-9341-y","ISSN":"15736709","abstract":"Many individuals treated for depression suffer relapse or recurrence after treatment. Known risk factors include number of previous depressive episodes and residual symptoms after treatment. Both relapse/recurrence rates and predictors of relapse/recurrence, however, may differ between various settings. To perform a naturalistic evaluation of the sustained effectiveness of treatment for adult clinical depression in a psychiatric out-patient setting and to examine psychosocial and clinical predictors of relapse/recurrence. 51 individuals, who were successfully treated/discharged from psychiatric care 12 months prior, were assessed regarding current depressive status and regarding relapse and recurrence. Logistic regression was used to assess the predictive impact of the variables measured. At the 12-month follow-up, 26 % of the participants were in complete remission, 45 % were in partial remission, and 29 % were clinically depressed. In 1 year, 61 % suffered a new depressive episode. Having a greater number of previous episodes and having no partner significantly increased the risk of relapse or recurrence. A high prevalence of depression and partially remitted depression is reported at 12-month follow up, and a large proportion of the sample would likely benefit from active treatment. Relapse/recurrence rates are higher in this study than in many other studies, and it may be hypothesized that they are generally higher in psychiatric settings than in primary care. If so, this would indicate the need for a different treatment strategy in the psychiatric care of depression, with emphasis on long-term management of depression.","author":[{"dropping-particle":"","family":"Johansson","given":"Olof","non-dropping-particle":"","parse-names":false,"suffix":""},{"dropping-particle":"","family":"Lundh","given":"Lars Gunnar","non-dropping-particle":"","parse-names":false,"suffix":""},{"dropping-particle":"","family":"Bjärehed","given":"Jonas","non-dropping-particle":"","parse-names":false,"suffix":""}],"container-title":"Psychiatric Quarterly","id":"ITEM-3","issue":"3","issued":{"date-parts":[["2015"]]},"page":"407-417","title":"12-Month Outcome and Predictors of Recurrence in Psychiatric Treatment of Depression: A Retrospective Study","type":"article-journal","volume":"86"},"uris":["http://www.mendeley.com/documents/?uuid=1ff59827-9e4b-457a-ac1f-f2b1ceb31812"]},{"id":"ITEM-4","itemData":{"DOI":"10.1176/appi.ajp.2016.15111462","ISSN":"15357228","abstract":"Objective: The authors sought to determine whether symptoms experienced by formerly depressed patients after at least 8 weeks of remission can be used to identify their risk for relapse during the next 6 months. Method: The study included 188 patients with major depressive disorder from the National Institute of Mental Health Collaborative Depression Study who had at least one Symptom Checklist-90 (SCL-90) assessment after at least 8 weeks of full remission from a depressive episode (defined as a value of 1 on the weekly psychiatric rating scale for all depressive conditions, recorded on Longitudinal Follow-Up Evaluation interviews). Mixed logistic regression was used to identify a set of SCL-90 items that were most predictive of relapse compared with nonrelapse within the next 6 months. Results: Of 514 SCL-90 assessments completed after remission, 73 (14.2%) were followed by depressive relapse within 6 months. Seventeen SCL-90 items (including symptoms of depression, anxiety, and psychological vulnerability) significantly distinguished relapse from nonrelapse. Of these, a set of 12 symptoms maximally separated relapse from nonrelapse. Experiencing one or more of these symptoms had a sensitivity of 80.8% and a specificity of 51.2% for identifying a period in which a relapse occurred, with a positive predictive value of 21.5% and a negative predictive value of 94.2%. The relapse rate was 5.8% when none of the 12 symptoms were present, 16.4% when one to five symptoms were present, 34.1% when six to nine symptoms were present, and 72.7%when10 ormore symptoms were present. Conclusions: A brief symptom scale can be used to identify patients who, despite full remission from a depressive episode, are at substantial risk of relapse within the next 6 months, and this can be used to provide a basis for personalizing the intensity of follow-up visits.","author":[{"dropping-particle":"","family":"Judd","given":"Lewis L.","non-dropping-particle":"","parse-names":false,"suffix":""},{"dropping-particle":"","family":"Schettler","given":"Pamela J.","non-dropping-particle":"","parse-names":false,"suffix":""},{"dropping-particle":"","family":"Rush","given":"A. John","non-dropping-particle":"","parse-names":false,"suffix":""}],"container-title":"American Journal of Psychiatry","id":"ITEM-4","issue":"11","issued":{"date-parts":[["2016"]]},"page":"1140-1146","title":"A brief clinical tool to estimate individual patients' risk of depressive relapse following remission: Proof of concept","type":"article-journal","volume":"173"},"uris":["http://www.mendeley.com/documents/?uuid=a3d4652c-f15f-4639-af74-f8aa9c57dcac"]},{"id":"ITEM-5","itemData":{"DOI":"10.1038/s41398-020-01182-w","ISSN":"21583188","PMID":"33431800","abstract":"Recurrent major depressive disorder (rMDD) is a relapsing-remitting disease with high morbidity and a 5-year risk of recurrence of up to 80%. This was a prospective pilot study to examine the potential diagnostic and prognostic value of targeted plasma metabolomics in the care of patients with rMDD in remission. We used an established LC-MS/MS platform to measure 399 metabolites in 68 subjects with rMDD (n = 45 females and 23 males) in antidepressant-free remission and 59 age- and sex-matched controls (n = 40 females and 19 males). Patients were then followed prospectively for 2.5 years. Metabolomics explained up to 43% of the phenotypic variance. The strongest biomarkers were gender specific. 80% of the metabolic predictors of recurrence in both males and females belonged to 6 pathways: (1) phospholipids, (2) sphingomyelins, (3) glycosphingolipids, (4) eicosanoids, (5) microbiome, and (6) purines. These changes traced to altered mitochondrial regulation of cellular redox, signaling, energy, and lipid metabolism. Metabolomics identified a chemical endophenotype that could be used to stratify rrMDD patients at greatest risk for recurrence with an accuracy over 0.90 (95%CI = 0.69–1.0). Power calculations suggest that a validation study of at least 198 females and 198 males (99 cases and 99 controls each) will be needed to confirm these results. Although a small study, these results are the first to show the potential utility of metabolomics in assisting with the important clinical challenge of prospectively identifying the patients at greatest risk of recurrence of a depressive episode and those who are at lower risk.","author":[{"dropping-particle":"","family":"Mocking","given":"Roel J.T.","non-dropping-particle":"","parse-names":false,"suffix":""},{"dropping-particle":"","family":"Naviaux","given":"Jane C.","non-dropping-particle":"","parse-names":false,"suffix":""},{"dropping-particle":"","family":"Li","given":"Kefeng","non-dropping-particle":"","parse-names":false,"suffix":""},{"dropping-particle":"","family":"Wang","given":"Lin","non-dropping-particle":"","parse-names":false,"suffix":""},{"dropping-particle":"","family":"Monk","given":"Jonathan M.","non-dropping-particle":"","parse-names":false,"suffix":""},{"dropping-particle":"","family":"Bright","given":"A. Taylor","non-dropping-particle":"","parse-names":false,"suffix":""},{"dropping-particle":"","family":"Figueroa","given":"Caroline A.","non-dropping-particle":"","parse-names":false,"suffix":""},{"dropping-particle":"","family":"Schene","given":"Aart H.","non-dropping-particle":"","parse-names":false,"suffix":""},{"dropping-particle":"","family":"Ruhé","given":"Henricus G.","non-dropping-particle":"","parse-names":false,"suffix":""},{"dropping-particle":"","family":"Assies","given":"Johanna","non-dropping-particle":"","parse-names":false,"suffix":""},{"dropping-particle":"","family":"Naviaux","given":"Robert K.","non-dropping-particle":"","parse-names":false,"suffix":""}],"container-title":"Translational Psychiatry","id":"ITEM-5","issue":"1","issued":{"date-parts":[["2021"]]},"title":"Metabolic features of recurrent major depressive disorder in remission, and the risk of future recurrence","type":"article-journal","volume":"11"},"uris":["http://www.mendeley.com/documents/?uuid=e9c447e6-5e88-407a-96a7-4d0591c49e55"]},{"id":"ITEM-6","itemData":{"DOI":"10.3389/fpsyt.2019.00145","ISSN":"16640640","abstract":"An interesting factor explaining recurrence risk in Major Depressive Disorder (MDD) may be neuropsychological functioning, i.e., processing of emotional stimuli/information. Negatively biased processing of emotional stimuli/information has been found in both acute and (inconclusively) remitted states of MDD, and may be causally related to recurrence of depression. We aimed to investigate self-referent, memory and interpretation biases in recurrently depressed patients in remission and relate these biases to recurrence. We included 69 remitted recurrent MDD-patients (rrMDD-patients), 35–65 years, with ≥2 episodes, voluntarily free of antidepressant maintenance therapy for at least 4 weeks. We tested self-referent biases with an emotional categorization task, bias in emotional memory by free recall of the emotion categorization task 15 min after completing it, and interpretation bias with a facial expression recognition task. We compared these participants with 43 never-depressed controls matched for age, sex and intelligence. We followed the rrMDD-patients for 2.5 years and assessed recurrent depressive episodes by structured interview. The rrMDD-patients showed biases toward emotionally negative stimuli, faster responses to negative self-relevant characteristics in the emotional categorization, better recognition of sad faces, worse recognition of neutral faces with more misclassifications as angry or disgusting faces and less misclassifications as neutral faces (0.001 &lt; p &lt; 0.05). Of these, the number of misclassifications as angry and the overall performance in the emotional memory task were significantly associated with the time to recurrence (p ≤ 0.04), independent of residual symptoms and number of previous episodes. In a support vector machine data-driven model, prediction of recurrence-status could best be achieved (relative to observed recurrence-rate) with demographic and childhood adversity parameters (accuracy 78.1%; 1-sided p = 0.002); neuropsychological tests could not improve this prediction. Our data suggests a persisting (mood-incongruent) emotional bias when patients with recurrent depression are in remission. Moreover, these persisting biases might be mechanistically important for recurrence and prevention thereof.","author":[{"dropping-particle":"","family":"Ruhe","given":"Henricus G.","non-dropping-particle":"","parse-names":false,"suffix":""},{"dropping-particle":"","family":"Mocking","given":"Roel J.T.","non-dropping-particle":"","parse-names":false,"suffix":""},{"dropping-particle":"","family":"Figueroa","given":"Caroline A.","non-dropping-particle":"","parse-names":false,"suffix":""},{"dropping-particle":"","family":"Seeverens","given":"Paulien W.J.","non-dropping-particle":"","parse-names":false,"suffix":""},{"dropping-particle":"","family":"Ikani","given":"Nessa","non-dropping-particle":"","parse-names":false,"suffix":""},{"dropping-particle":"","family":"Tyborowska","given":"Anna","non-dropping-particle":"","parse-names":false,"suffix":""},{"dropping-particle":"","family":"Browning","given":"Michael","non-dropping-particle":"","parse-names":false,"suffix":""},{"dropping-particle":"","family":"Vrijsen","given":"Janna N.","non-dropping-particle":"","parse-names":false,"suffix":""},{"dropping-particle":"","family":"Harmer","given":"Catherine J.","non-dropping-particle":"","parse-names":false,"suffix":""},{"dropping-particle":"","family":"Schene","given":"Aart H.","non-dropping-particle":"","parse-names":false,"suffix":""}],"container-title":"Frontiers in Psychiatry","id":"ITEM-6","issue":"MAR","issued":{"date-parts":[["2019"]]},"page":"1-18","title":"Emotional biases and recurrence in major depressive disorder. Results of 2.5 years follow-up of drug-free cohort vulnerable for recurrence","type":"article-journal","volume":"10"},"uris":["http://www.mendeley.com/documents/?uuid=a5c878c8-3d2a-4901-bb08-0d76a14235b6"]},{"id":"ITEM-7","itemData":{"DOI":"10.1017/S0033291717003178","ISSN":"14698978","PMID":"29173194","abstract":"Background: Major depression (MD) occurs about twice as often in women as in men, but it is unclear whether sex differences subsist after disease onset. This study aims to elucidate potential sex differences in rates and risk factors for MD recurrence, in order to improve prediction of course of illness and understanding of its underlying mechanisms. Methods: We used prospective data from a general population sample (n = 653) that experienced a recent episode of MD. A diverse set of potential risk factors for recurrence of MD was analyzed using Cox models subject to elastic net regularization for males and females separately. Accuracy of the prediction models was tested in same-sex and opposite-sex test data. Additionally, interactions between sex and each of the risk factors were investigated to identify potential sex differences. Results: Recurrence rates and the impact of most risk factors were similar for men and women. For both sexes, prediction models were highly multifactorial including risk factors such as comorbid anxiety, early traumas, and family history. Some subtle sex differences were detected: for men, prediction models included more risk factors concerning characteristics of the depressive episode and family history of MD and generalized anxiety, whereas for women, models included more risk factors concerning early and recent adverse life events and socioeconomic problems. Conclusions: No prominent sex differences in risk factors for recurrence of MD were found, potentially indicating similar disease maintaining mechanisms for both sexes. Course of MD is a multifactorial phenomenon for both males and female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Psychological Medicine","id":"ITEM-7","issue":"10","issued":{"date-parts":[["2018"]]},"page":"1685-1693","title":"Sex similarities and differences in risk factors for recurrence of major depression","type":"article-journal","volume":"48"},"uris":["http://www.mendeley.com/documents/?uuid=287a5fc4-8fe3-498c-92bd-b069ea838ad2"]}],"mendeley":{"formattedCitation":"(26,32–37)","plainTextFormattedCitation":"(26,32–37)","previouslyFormattedCitation":"(26,32–37)"},"properties":{"noteIndex":0},"schema":"https://github.com/citation-style-language/schema/raw/master/csl-citation.json"}</w:instrText>
      </w:r>
      <w:r w:rsidR="008365D2" w:rsidRPr="00ED6F27">
        <w:rPr>
          <w:rFonts w:ascii="Times New Roman" w:hAnsi="Times New Roman" w:cs="Times New Roman"/>
        </w:rPr>
        <w:fldChar w:fldCharType="separate"/>
      </w:r>
      <w:r w:rsidR="005F32E2" w:rsidRPr="00ED6F27">
        <w:rPr>
          <w:rFonts w:ascii="Times New Roman" w:hAnsi="Times New Roman" w:cs="Times New Roman"/>
          <w:noProof/>
        </w:rPr>
        <w:t>(26,32–37)</w:t>
      </w:r>
      <w:r w:rsidR="008365D2" w:rsidRPr="00ED6F27">
        <w:rPr>
          <w:rFonts w:ascii="Times New Roman" w:hAnsi="Times New Roman" w:cs="Times New Roman"/>
        </w:rPr>
        <w:fldChar w:fldCharType="end"/>
      </w:r>
      <w:r w:rsidR="008365D2" w:rsidRPr="00ED6F27">
        <w:rPr>
          <w:rFonts w:ascii="Times New Roman" w:hAnsi="Times New Roman" w:cs="Times New Roman"/>
        </w:rPr>
        <w:t xml:space="preserve"> </w:t>
      </w:r>
      <w:r w:rsidR="00D1177A" w:rsidRPr="00ED6F27">
        <w:rPr>
          <w:rFonts w:ascii="Times New Roman" w:hAnsi="Times New Roman" w:cs="Times New Roman"/>
        </w:rPr>
        <w:t xml:space="preserve">and one </w:t>
      </w:r>
      <w:r w:rsidR="008365D2"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ad.2020.07.098","ISSN":"15732517","PMID":"32745831","abstract":"Background: Course of illness in major depression (MD) is highly varied, which might lead to both under- and overtreatment if clinicians adhere to a 'one-size-fits-all' approach. Novel opportunities in data mining could lead to prediction models that can assist clinicians in treatment decisions tailored to the individual patient. This study assesses the performance of a previously developed data mining algorithm to predict future episodes of MD based on clinical information in new data. Methods: We applied a prediction model utilizing baseline clinical characteristics in subjects who reported lifetime MD to two independent test samples (total n = 4226). We assessed the model's performance to predict future episodes of MD, anxiety disorders, and disability during follow-up (1–9 years after baseline). In addition, we compared its prediction performance with well-known risk factors for a severe course of illness. Results: Our model consistently predicted future episodes of MD in both test samples (AUC 0.68–0.73, modest prediction). Equally accurately, it predicted episodes of generalized anxiety disorder, panic disorder and disability (AUC 0.65–0.78). Our model predicted these outcomes more accurately than risk factors for a severe course of illness such as family history of MD and lifetime traumas. Limitations: Prediction accuracy might be different for specific subgroups, such as hospitalized patients or patients with a different cultural background. Conclusions: Our prediction model consistently predicted a range of adverse outcomes in MD across two independent test samples derived from studies in different subpopulations, countries, using different measurement procedures. This replication study holds promise for application in clinical practice.","author":[{"dropping-particle":"","family":"Loo","given":"Hanna M.","non-dropping-particle":"van","parse-names":false,"suffix":""},{"dropping-particle":"","family":"Bigdeli","given":"Tim B.","non-dropping-particle":"","parse-names":false,"suffix":""},{"dropping-particle":"","family":"Milaneschi","given":"Yuri","non-dropping-particle":"","parse-names":false,"suffix":""},{"dropping-particle":"","family":"Aggen","given":"Steven H.","non-dropping-particle":"","parse-names":false,"suffix":""},{"dropping-particle":"","family":"Kendler","given":"Kenneth S.","non-dropping-particle":"","parse-names":false,"suffix":""}],"container-title":"Journal of Affective Disorders","id":"ITEM-1","issue":"March","issued":{"date-parts":[["2020"]]},"page":"945-953","publisher":"Elsevier B.V.","title":"Data mining algorithm predicts a range of adverse outcomes in major depression","type":"article-journal","volume":"276"},"uris":["http://www.mendeley.com/documents/?uuid=8cfc59da-0062-4944-8c56-a1ce8b176fa3"]}],"mendeley":{"formattedCitation":"(25)","plainTextFormattedCitation":"(25)","previouslyFormattedCitation":"(25)"},"properties":{"noteIndex":0},"schema":"https://github.com/citation-style-language/schema/raw/master/csl-citation.json"}</w:instrText>
      </w:r>
      <w:r w:rsidR="008365D2" w:rsidRPr="00ED6F27">
        <w:rPr>
          <w:rFonts w:ascii="Times New Roman" w:hAnsi="Times New Roman" w:cs="Times New Roman"/>
        </w:rPr>
        <w:fldChar w:fldCharType="separate"/>
      </w:r>
      <w:r w:rsidR="005F32E2" w:rsidRPr="00ED6F27">
        <w:rPr>
          <w:rFonts w:ascii="Times New Roman" w:hAnsi="Times New Roman" w:cs="Times New Roman"/>
          <w:noProof/>
        </w:rPr>
        <w:t>(25)</w:t>
      </w:r>
      <w:r w:rsidR="008365D2" w:rsidRPr="00ED6F27">
        <w:rPr>
          <w:rFonts w:ascii="Times New Roman" w:hAnsi="Times New Roman" w:cs="Times New Roman"/>
        </w:rPr>
        <w:fldChar w:fldCharType="end"/>
      </w:r>
      <w:r w:rsidR="008365D2" w:rsidRPr="00ED6F27">
        <w:rPr>
          <w:rFonts w:ascii="Times New Roman" w:hAnsi="Times New Roman" w:cs="Times New Roman"/>
        </w:rPr>
        <w:t xml:space="preserve"> </w:t>
      </w:r>
      <w:r w:rsidR="00D1177A" w:rsidRPr="00ED6F27">
        <w:rPr>
          <w:rFonts w:ascii="Times New Roman" w:hAnsi="Times New Roman" w:cs="Times New Roman"/>
        </w:rPr>
        <w:t>was an external validation study.</w:t>
      </w:r>
      <w:r w:rsidR="005E3E23" w:rsidRPr="00ED6F27">
        <w:rPr>
          <w:rFonts w:ascii="Times New Roman" w:hAnsi="Times New Roman" w:cs="Times New Roman"/>
        </w:rPr>
        <w:t xml:space="preserve"> Three </w:t>
      </w:r>
      <w:r w:rsidR="005E3E23"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38/s41398-020-01182-w","ISSN":"21583188","PMID":"33431800","abstract":"Recurrent major depressive disorder (rMDD) is a relapsing-remitting disease with high morbidity and a 5-year risk of recurrence of up to 80%. This was a prospective pilot study to examine the potential diagnostic and prognostic value of targeted plasma metabolomics in the care of patients with rMDD in remission. We used an established LC-MS/MS platform to measure 399 metabolites in 68 subjects with rMDD (n = 45 females and 23 males) in antidepressant-free remission and 59 age- and sex-matched controls (n = 40 females and 19 males). Patients were then followed prospectively for 2.5 years. Metabolomics explained up to 43% of the phenotypic variance. The strongest biomarkers were gender specific. 80% of the metabolic predictors of recurrence in both males and females belonged to 6 pathways: (1) phospholipids, (2) sphingomyelins, (3) glycosphingolipids, (4) eicosanoids, (5) microbiome, and (6) purines. These changes traced to altered mitochondrial regulation of cellular redox, signaling, energy, and lipid metabolism. Metabolomics identified a chemical endophenotype that could be used to stratify rrMDD patients at greatest risk for recurrence with an accuracy over 0.90 (95%CI = 0.69–1.0). Power calculations suggest that a validation study of at least 198 females and 198 males (99 cases and 99 controls each) will be needed to confirm these results. Although a small study, these results are the first to show the potential utility of metabolomics in assisting with the important clinical challenge of prospectively identifying the patients at greatest risk of recurrence of a depressive episode and those who are at lower risk.","author":[{"dropping-particle":"","family":"Mocking","given":"Roel J.T.","non-dropping-particle":"","parse-names":false,"suffix":""},{"dropping-particle":"","family":"Naviaux","given":"Jane C.","non-dropping-particle":"","parse-names":false,"suffix":""},{"dropping-particle":"","family":"Li","given":"Kefeng","non-dropping-particle":"","parse-names":false,"suffix":""},{"dropping-particle":"","family":"Wang","given":"Lin","non-dropping-particle":"","parse-names":false,"suffix":""},{"dropping-particle":"","family":"Monk","given":"Jonathan M.","non-dropping-particle":"","parse-names":false,"suffix":""},{"dropping-particle":"","family":"Bright","given":"A. Taylor","non-dropping-particle":"","parse-names":false,"suffix":""},{"dropping-particle":"","family":"Figueroa","given":"Caroline A.","non-dropping-particle":"","parse-names":false,"suffix":""},{"dropping-particle":"","family":"Schene","given":"Aart H.","non-dropping-particle":"","parse-names":false,"suffix":""},{"dropping-particle":"","family":"Ruhé","given":"Henricus G.","non-dropping-particle":"","parse-names":false,"suffix":""},{"dropping-particle":"","family":"Assies","given":"Johanna","non-dropping-particle":"","parse-names":false,"suffix":""},{"dropping-particle":"","family":"Naviaux","given":"Robert K.","non-dropping-particle":"","parse-names":false,"suffix":""}],"container-title":"Translational Psychiatry","id":"ITEM-1","issue":"1","issued":{"date-parts":[["2021"]]},"title":"Metabolic features of recurrent major depressive disorder in remission, and the risk of future recurrence","type":"article-journal","volume":"11"},"uris":["http://www.mendeley.com/documents/?uuid=e9c447e6-5e88-407a-96a7-4d0591c49e55"]},{"id":"ITEM-2","itemData":{"DOI":"10.3389/fpsyt.2019.00145","ISSN":"16640640","abstract":"An interesting factor explaining recurrence risk in Major Depressive Disorder (MDD) may be neuropsychological functioning, i.e., processing of emotional stimuli/information. Negatively biased processing of emotional stimuli/information has been found in both acute and (inconclusively) remitted states of MDD, and may be causally related to recurrence of depression. We aimed to investigate self-referent, memory and interpretation biases in recurrently depressed patients in remission and relate these biases to recurrence. We included 69 remitted recurrent MDD-patients (rrMDD-patients), 35–65 years, with ≥2 episodes, voluntarily free of antidepressant maintenance therapy for at least 4 weeks. We tested self-referent biases with an emotional categorization task, bias in emotional memory by free recall of the emotion categorization task 15 min after completing it, and interpretation bias with a facial expression recognition task. We compared these participants with 43 never-depressed controls matched for age, sex and intelligence. We followed the rrMDD-patients for 2.5 years and assessed recurrent depressive episodes by structured interview. The rrMDD-patients showed biases toward emotionally negative stimuli, faster responses to negative self-relevant characteristics in the emotional categorization, better recognition of sad faces, worse recognition of neutral faces with more misclassifications as angry or disgusting faces and less misclassifications as neutral faces (0.001 &lt; p &lt; 0.05). Of these, the number of misclassifications as angry and the overall performance in the emotional memory task were significantly associated with the time to recurrence (p ≤ 0.04), independent of residual symptoms and number of previous episodes. In a support vector machine data-driven model, prediction of recurrence-status could best be achieved (relative to observed recurrence-rate) with demographic and childhood adversity parameters (accuracy 78.1%; 1-sided p = 0.002); neuropsychological tests could not improve this prediction. Our data suggests a persisting (mood-incongruent) emotional bias when patients with recurrent depression are in remission. Moreover, these persisting biases might be mechanistically important for recurrence and prevention thereof.","author":[{"dropping-particle":"","family":"Ruhe","given":"Henricus G.","non-dropping-particle":"","parse-names":false,"suffix":""},{"dropping-particle":"","family":"Mocking","given":"Roel J.T.","non-dropping-particle":"","parse-names":false,"suffix":""},{"dropping-particle":"","family":"Figueroa","given":"Caroline A.","non-dropping-particle":"","parse-names":false,"suffix":""},{"dropping-particle":"","family":"Seeverens","given":"Paulien W.J.","non-dropping-particle":"","parse-names":false,"suffix":""},{"dropping-particle":"","family":"Ikani","given":"Nessa","non-dropping-particle":"","parse-names":false,"suffix":""},{"dropping-particle":"","family":"Tyborowska","given":"Anna","non-dropping-particle":"","parse-names":false,"suffix":""},{"dropping-particle":"","family":"Browning","given":"Michael","non-dropping-particle":"","parse-names":false,"suffix":""},{"dropping-particle":"","family":"Vrijsen","given":"Janna N.","non-dropping-particle":"","parse-names":false,"suffix":""},{"dropping-particle":"","family":"Harmer","given":"Catherine J.","non-dropping-particle":"","parse-names":false,"suffix":""},{"dropping-particle":"","family":"Schene","given":"Aart H.","non-dropping-particle":"","parse-names":false,"suffix":""}],"container-title":"Frontiers in Psychiatry","id":"ITEM-2","issue":"MAR","issued":{"date-parts":[["2019"]]},"page":"1-18","title":"Emotional biases and recurrence in major depressive disorder. Results of 2.5 years follow-up of drug-free cohort vulnerable for recurrence","type":"article-journal","volume":"10"},"uris":["http://www.mendeley.com/documents/?uuid=a5c878c8-3d2a-4901-bb08-0d76a14235b6"]},{"id":"ITEM-3","itemData":{"DOI":"10.1017/S0033291717003178","ISSN":"14698978","PMID":"29173194","abstract":"Background: Major depression (MD) occurs about twice as often in women as in men, but it is unclear whether sex differences subsist after disease onset. This study aims to elucidate potential sex differences in rates and risk factors for MD recurrence, in order to improve prediction of course of illness and understanding of its underlying mechanisms. Methods: We used prospective data from a general population sample (n = 653) that experienced a recent episode of MD. A diverse set of potential risk factors for recurrence of MD was analyzed using Cox models subject to elastic net regularization for males and females separately. Accuracy of the prediction models was tested in same-sex and opposite-sex test data. Additionally, interactions between sex and each of the risk factors were investigated to identify potential sex differences. Results: Recurrence rates and the impact of most risk factors were similar for men and women. For both sexes, prediction models were highly multifactorial including risk factors such as comorbid anxiety, early traumas, and family history. Some subtle sex differences were detected: for men, prediction models included more risk factors concerning characteristics of the depressive episode and family history of MD and generalized anxiety, whereas for women, models included more risk factors concerning early and recent adverse life events and socioeconomic problems. Conclusions: No prominent sex differences in risk factors for recurrence of MD were found, potentially indicating similar disease maintaining mechanisms for both sexes. Course of MD is a multifactorial phenomenon for both males and female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Psychological Medicine","id":"ITEM-3","issue":"10","issued":{"date-parts":[["2018"]]},"page":"1685-1693","title":"Sex similarities and differences in risk factors for recurrence of major depression","type":"article-journal","volume":"48"},"uris":["http://www.mendeley.com/documents/?uuid=287a5fc4-8fe3-498c-92bd-b069ea838ad2"]}],"mendeley":{"formattedCitation":"(26,36,37)","plainTextFormattedCitation":"(26,36,37)","previouslyFormattedCitation":"(26,36,37)"},"properties":{"noteIndex":0},"schema":"https://github.com/citation-style-language/schema/raw/master/csl-citation.json"}</w:instrText>
      </w:r>
      <w:r w:rsidR="005E3E23" w:rsidRPr="00ED6F27">
        <w:rPr>
          <w:rFonts w:ascii="Times New Roman" w:hAnsi="Times New Roman" w:cs="Times New Roman"/>
        </w:rPr>
        <w:fldChar w:fldCharType="separate"/>
      </w:r>
      <w:r w:rsidR="005F32E2" w:rsidRPr="00ED6F27">
        <w:rPr>
          <w:rFonts w:ascii="Times New Roman" w:hAnsi="Times New Roman" w:cs="Times New Roman"/>
          <w:noProof/>
        </w:rPr>
        <w:t>(26,36,37)</w:t>
      </w:r>
      <w:r w:rsidR="005E3E23" w:rsidRPr="00ED6F27">
        <w:rPr>
          <w:rFonts w:ascii="Times New Roman" w:hAnsi="Times New Roman" w:cs="Times New Roman"/>
        </w:rPr>
        <w:fldChar w:fldCharType="end"/>
      </w:r>
      <w:r w:rsidR="005E3E23" w:rsidRPr="00ED6F27">
        <w:rPr>
          <w:rFonts w:ascii="Times New Roman" w:hAnsi="Times New Roman" w:cs="Times New Roman"/>
        </w:rPr>
        <w:t xml:space="preserve"> of the development only studies reported internal validation</w:t>
      </w:r>
      <w:r w:rsidR="00EE4235" w:rsidRPr="00ED6F27">
        <w:rPr>
          <w:rFonts w:ascii="Times New Roman" w:hAnsi="Times New Roman" w:cs="Times New Roman"/>
        </w:rPr>
        <w:t xml:space="preserve">. </w:t>
      </w:r>
      <w:r w:rsidR="00D1177A" w:rsidRPr="00ED6F27">
        <w:rPr>
          <w:rFonts w:ascii="Times New Roman" w:hAnsi="Times New Roman" w:cs="Times New Roman"/>
        </w:rPr>
        <w:t>No prognostic model was externally validated</w:t>
      </w:r>
      <w:r w:rsidR="00F03F89" w:rsidRPr="00ED6F27">
        <w:rPr>
          <w:rFonts w:ascii="Times New Roman" w:hAnsi="Times New Roman" w:cs="Times New Roman"/>
        </w:rPr>
        <w:t xml:space="preserve"> in more than one included study and, therefore, a meta-a</w:t>
      </w:r>
      <w:r w:rsidR="00F23A12" w:rsidRPr="00ED6F27">
        <w:rPr>
          <w:rFonts w:ascii="Times New Roman" w:hAnsi="Times New Roman" w:cs="Times New Roman"/>
        </w:rPr>
        <w:t>nalysis was not necessary</w:t>
      </w:r>
      <w:r w:rsidR="00D1177A" w:rsidRPr="00ED6F27">
        <w:rPr>
          <w:rFonts w:ascii="Times New Roman" w:hAnsi="Times New Roman" w:cs="Times New Roman"/>
        </w:rPr>
        <w:t xml:space="preserve">. </w:t>
      </w:r>
      <w:r w:rsidR="004565A9" w:rsidRPr="00ED6F27">
        <w:rPr>
          <w:rFonts w:ascii="Times New Roman" w:hAnsi="Times New Roman" w:cs="Times New Roman"/>
        </w:rPr>
        <w:t xml:space="preserve">All included studies used prospectively gathered data for developing the prognostic models. Four of the models were developed in secondary care </w:t>
      </w:r>
      <w:r w:rsidR="004565A9"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176/ps.50.3.376","ISSN":"10752730","abstract":"Objective: To help clinicians more accurately predict outcomes of treatment for depression, variables associated with recurrence of depression in the year after treatment were examined in a group of patients who completed treatment for an index episode of depression. Methods: Forty-two depressed patients who participated in a double-blind pharmacological treatment study were followed for one year after treatment was discontinued. Length of treatment for the index episode was determined by clinicians and ranged from eight to 76 consecutive weeks. Eighteen patients who had a recurrent episode (43 percent) and 24 patients who did not (57 percent) were compared on sociodemographic and clinical variables, including scores on the Eysenck Personality Questionnaire (EPQ). Results: A combination of three variables predicted recurrence of depression in 90 percent of cases. They were an elevated EPQ score on the neuroticism subscale, a short duration of treatment of the index episode, and a slow onset of response to treatment of the index episode. Conclusions: The findings suggest that personality traits, treatment duration, and variations in response to treatment might have an impact on long-term treatment outcome. Clinicians should consider these factors when making treatment decisions for depressed patients.","author":[{"dropping-particle":"","family":"Berlanga","given":"Carlos","non-dropping-particle":"","parse-names":false,"suffix":""},{"dropping-particle":"","family":"Heinze","given":"Gerardo","non-dropping-particle":"","parse-names":false,"suffix":""},{"dropping-particle":"","family":"Torres","given":"Marina","non-dropping-particle":"","parse-names":false,"suffix":""},{"dropping-particle":"","family":"Apiquián","given":"Rogelio","non-dropping-particle":"","parse-names":false,"suffix":""},{"dropping-particle":"","family":"Caballero","given":"Alejandro","non-dropping-particle":"","parse-names":false,"suffix":""}],"container-title":"Psychiatric Services","id":"ITEM-1","issue":"3","issued":{"date-parts":[["1999"]]},"page":"376-380","title":"Personality and clinical predictors of recurrence of depression","type":"article-journal","volume":"50"},"uris":["http://www.mendeley.com/documents/?uuid=17d95e5c-2536-413f-806e-28fb663a3c0f"]},{"id":"ITEM-2","itemData":{"DOI":"10.1007/s11126-015-9341-y","ISSN":"15736709","abstract":"Many individuals treated for depression suffer relapse or recurrence after treatment. Known risk factors include number of previous depressive episodes and residual symptoms after treatment. Both relapse/recurrence rates and predictors of relapse/recurrence, however, may differ between various settings. To perform a naturalistic evaluation of the sustained effectiveness of treatment for adult clinical depression in a psychiatric out-patient setting and to examine psychosocial and clinical predictors of relapse/recurrence. 51 individuals, who were successfully treated/discharged from psychiatric care 12 months prior, were assessed regarding current depressive status and regarding relapse and recurrence. Logistic regression was used to assess the predictive impact of the variables measured. At the 12-month follow-up, 26 % of the participants were in complete remission, 45 % were in partial remission, and 29 % were clinically depressed. In 1 year, 61 % suffered a new depressive episode. Having a greater number of previous episodes and having no partner significantly increased the risk of relapse or recurrence. A high prevalence of depression and partially remitted depression is reported at 12-month follow up, and a large proportion of the sample would likely benefit from active treatment. Relapse/recurrence rates are higher in this study than in many other studies, and it may be hypothesized that they are generally higher in psychiatric settings than in primary care. If so, this would indicate the need for a different treatment strategy in the psychiatric care of depression, with emphasis on long-term management of depression.","author":[{"dropping-particle":"","family":"Johansson","given":"Olof","non-dropping-particle":"","parse-names":false,"suffix":""},{"dropping-particle":"","family":"Lundh","given":"Lars Gunnar","non-dropping-particle":"","parse-names":false,"suffix":""},{"dropping-particle":"","family":"Bjärehed","given":"Jonas","non-dropping-particle":"","parse-names":false,"suffix":""}],"container-title":"Psychiatric Quarterly","id":"ITEM-2","issue":"3","issued":{"date-parts":[["2015"]]},"page":"407-417","title":"12-Month Outcome and Predictors of Recurrence in Psychiatric Treatment of Depression: A Retrospective Study","type":"article-journal","volume":"86"},"uris":["http://www.mendeley.com/documents/?uuid=1ff59827-9e4b-457a-ac1f-f2b1ceb31812"]},{"id":"ITEM-3","itemData":{"DOI":"10.1176/appi.ajp.2016.15111462","ISSN":"15357228","abstract":"Objective: The authors sought to determine whether symptoms experienced by formerly depressed patients after at least 8 weeks of remission can be used to identify their risk for relapse during the next 6 months. Method: The study included 188 patients with major depressive disorder from the National Institute of Mental Health Collaborative Depression Study who had at least one Symptom Checklist-90 (SCL-90) assessment after at least 8 weeks of full remission from a depressive episode (defined as a value of 1 on the weekly psychiatric rating scale for all depressive conditions, recorded on Longitudinal Follow-Up Evaluation interviews). Mixed logistic regression was used to identify a set of SCL-90 items that were most predictive of relapse compared with nonrelapse within the next 6 months. Results: Of 514 SCL-90 assessments completed after remission, 73 (14.2%) were followed by depressive relapse within 6 months. Seventeen SCL-90 items (including symptoms of depression, anxiety, and psychological vulnerability) significantly distinguished relapse from nonrelapse. Of these, a set of 12 symptoms maximally separated relapse from nonrelapse. Experiencing one or more of these symptoms had a sensitivity of 80.8% and a specificity of 51.2% for identifying a period in which a relapse occurred, with a positive predictive value of 21.5% and a negative predictive value of 94.2%. The relapse rate was 5.8% when none of the 12 symptoms were present, 16.4% when one to five symptoms were present, 34.1% when six to nine symptoms were present, and 72.7%when10 ormore symptoms were present. Conclusions: A brief symptom scale can be used to identify patients who, despite full remission from a depressive episode, are at substantial risk of relapse within the next 6 months, and this can be used to provide a basis for personalizing the intensity of follow-up visits.","author":[{"dropping-particle":"","family":"Judd","given":"Lewis L.","non-dropping-particle":"","parse-names":false,"suffix":""},{"dropping-particle":"","family":"Schettler","given":"Pamela J.","non-dropping-particle":"","parse-names":false,"suffix":""},{"dropping-particle":"","family":"Rush","given":"A. John","non-dropping-particle":"","parse-names":false,"suffix":""}],"container-title":"American Journal of Psychiatry","id":"ITEM-3","issue":"11","issued":{"date-parts":[["2016"]]},"page":"1140-1146","title":"A brief clinical tool to estimate individual patients' risk of depressive relapse following remission: Proof of concept","type":"article-journal","volume":"173"},"uris":["http://www.mendeley.com/documents/?uuid=a3d4652c-f15f-4639-af74-f8aa9c57dcac"]},{"id":"ITEM-4","itemData":{"DOI":"10.1016/J.PNPBP.2009.01.008","ISSN":"0278-5846","abstract":"PURPOSE\nTo study the power of CRF stimulation test to predict relapse in a sample of melancholic depressive patients in depressed phase, followed-up over a two-year period from the moment they achieved complete remission of depressive symptoms. \n\nMETHODS\nFifty-one outpatients diagnosed with unipolar depressive disorder with melancholic features according to DSM-IV were assessed with the CRF test. The Structured Clinical Interview for DSM-IV (SCID-IV) was used for diagnosis. Monthly follow-up visits were held over a two-year period after remission; relapse was established using HDRS according to Frank's criteria [Frank E, Prien RF, Jarret RB, Keller MB, Kupfer DJ, Lavori PW, et al. Conceptualization and rationale for consensus definitions of terms in major depressive disorder: remission, recovery, relapse, and recurrence. Arch Gen Psychiatry 1991;48:851–5]. Forty-three patients completed the study. Non-controlled antidepressant treatment protocols were used. Predictive statistical analysis was performed through logistic regression. \n\nFINDINGS\nThe final predictive model included three variables: net area under cortisol curve (NAUCC), previous suicide attempt, and stress during follow-up. Sensitivity was of 89%, and specificity was of 92%. NAUCC has shown a predictive power of 80%, with an optimal cut-off point of 251.24 μg/ml/min. \n\nCONCLUSIONS\nCortisol is the hormone of the HPA axis which shows the highest power to predict relapse. NAUCC is the most relevant variable. The complete predictive model is a complex combination of biological, clinical and psychoenvironmental variables (NAUCC, previous suicide attempts, and stress during follow-up). Further studies with better control of the psychoenvironmental variables are required to obtain more precise neuroendocrine findings.","author":[{"dropping-particle":"","family":"Pintor","given":"Luis","non-dropping-particle":"","parse-names":false,"suffix":""},{"dropping-particle":"","family":"Torres","given":"Xavier","non-dropping-particle":"","parse-names":false,"suffix":""},{"dropping-particle":"","family":"Navarro","given":"Victor","non-dropping-particle":"","parse-names":false,"suffix":""},{"dropping-particle":"","family":"Martinez de Osaba","given":"Ma Jesús","non-dropping-particle":"","parse-names":false,"suffix":""},{"dropping-particle":"","family":"Matrai","given":"Silvia","non-dropping-particle":"","parse-names":false,"suffix":""},{"dropping-particle":"","family":"Gastó","given":"Cristobal","non-dropping-particle":"","parse-names":false,"suffix":""}],"container-title":"Progress in Neuro-Psychopharmacology and Biological Psychiatry","id":"ITEM-4","issue":"3","issued":{"date-parts":[["2009","4","30"]]},"page":"463-469","publisher":"Elsevier","title":"Prediction of relapse in melancholic depressive patients in a 2-year follow-up study with corticotropin releasing factor test","type":"article-journal","volume":"33"},"uris":["http://www.mendeley.com/documents/?uuid=eb802d57-9315-3b16-9f8b-393583241f0a"]}],"mendeley":{"formattedCitation":"(33–35,38)","plainTextFormattedCitation":"(33–35,38)","previouslyFormattedCitation":"(33–35,38)"},"properties":{"noteIndex":0},"schema":"https://github.com/citation-style-language/schema/raw/master/csl-citation.json"}</w:instrText>
      </w:r>
      <w:r w:rsidR="004565A9" w:rsidRPr="00ED6F27">
        <w:rPr>
          <w:rFonts w:ascii="Times New Roman" w:hAnsi="Times New Roman" w:cs="Times New Roman"/>
        </w:rPr>
        <w:fldChar w:fldCharType="separate"/>
      </w:r>
      <w:r w:rsidR="005F32E2" w:rsidRPr="00ED6F27">
        <w:rPr>
          <w:rFonts w:ascii="Times New Roman" w:hAnsi="Times New Roman" w:cs="Times New Roman"/>
          <w:noProof/>
        </w:rPr>
        <w:t>(33–35,38)</w:t>
      </w:r>
      <w:r w:rsidR="004565A9" w:rsidRPr="00ED6F27">
        <w:rPr>
          <w:rFonts w:ascii="Times New Roman" w:hAnsi="Times New Roman" w:cs="Times New Roman"/>
        </w:rPr>
        <w:fldChar w:fldCharType="end"/>
      </w:r>
      <w:r w:rsidR="004565A9" w:rsidRPr="00ED6F27">
        <w:rPr>
          <w:rFonts w:ascii="Times New Roman" w:hAnsi="Times New Roman" w:cs="Times New Roman"/>
        </w:rPr>
        <w:t>, while the other s</w:t>
      </w:r>
      <w:r w:rsidR="00830F0D" w:rsidRPr="00ED6F27">
        <w:rPr>
          <w:rFonts w:ascii="Times New Roman" w:hAnsi="Times New Roman" w:cs="Times New Roman"/>
        </w:rPr>
        <w:t>even</w:t>
      </w:r>
      <w:r w:rsidR="004565A9" w:rsidRPr="00ED6F27">
        <w:rPr>
          <w:rFonts w:ascii="Times New Roman" w:hAnsi="Times New Roman" w:cs="Times New Roman"/>
        </w:rPr>
        <w:t xml:space="preserve"> were developed in primary care </w:t>
      </w:r>
      <w:r w:rsidR="004565A9"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PSYCHIRES.2018.06.006","ISSN":"0022-3956","abstract":"OBJECTIVES\nMany studies examined predictors of depressive relapse/recurrence but no simple tool based on well-established risk factors is available that estimates the risk within an individual. We developed and validated such a prediction tool in remitted recurrently depressed individuals. \n\nMETHODS\nThe tool was developed using data (n = 235) from a pragmatic randomised controlled trial in remitted recurrently depressed participants and externally validated using data (n = 209) from a similar randomised controlled trial of remitted recurrently depressed participants using maintenance antidepressants. Cox regression was used with time to relapse/recurrence within 2 years as outcome and well-established risk factors as predictors. Performance measures and absolute risk scores were calculated, a practically applicable risk score was created, and the tool was externally validated. \n\nRESULTS\nThe 2-year cumulative proportion relapse/recurrence was 46.2% in the validation dataset. The tool included number of previous depressive episodes, residual depressive symptoms, severity of the last depressive episode, and treatment. The C-statistic and calibration slope were 0.56 and 0.81 respectively. The tool stratified participants into relapse/recurrence risk classes of 37%, 55%, and 72%. The C-statistic and calibration slope in the external validation were 0.59 and 0.56 respectively, and Kaplan Meier curves showed that the tool could differentiate between risk classes. \n\nCONCLUSIONS\nThis is the first study that developed a simple prediction tool based on well-established risk factors of depressive relapse/recurrence, estimating the individual risk. Since the overall performance of the model was poor, more studies are needed to enhance the performance before recommending implementation into clinical practice.","author":[{"dropping-particle":"","family":"Klein","given":"Nicola S.","non-dropping-particle":"","parse-names":false,"suffix":""},{"dropping-particle":"","family":"Holtman","given":"Gea A.","non-dropping-particle":"","parse-names":false,"suffix":""},{"dropping-particle":"","family":"Bockting","given":"Claudi L.H.","non-dropping-particle":"","parse-names":false,"suffix":""},{"dropping-particle":"","family":"Heymans","given":"Martijn W.","non-dropping-particle":"","parse-names":false,"suffix":""},{"dropping-particle":"","family":"Burger","given":"Huibert","non-dropping-particle":"","parse-names":false,"suffix":""}],"container-title":"Journal of Psychiatric Research","id":"ITEM-1","issued":{"date-parts":[["2018","9","1"]]},"page":"1-7","publisher":"Pergamon","title":"Development and validation of a clinical prediction tool to estimate the individual risk of depressive relapse or recurrence in individuals with recurrent depression","type":"article-journal","volume":"104"},"uris":["http://www.mendeley.com/documents/?uuid=ad424fb3-1c59-3eb5-8179-f3036a3b8a93"]},{"id":"ITEM-2","itemData":{"DOI":"10.3389/fpsyt.2019.00145","ISSN":"16640640","abstract":"An interesting factor explaining recurrence risk in Major Depressive Disorder (MDD) may be neuropsychological functioning, i.e., processing of emotional stimuli/information. Negatively biased processing of emotional stimuli/information has been found in both acute and (inconclusively) remitted states of MDD, and may be causally related to recurrence of depression. We aimed to investigate self-referent, memory and interpretation biases in recurrently depressed patients in remission and relate these biases to recurrence. We included 69 remitted recurrent MDD-patients (rrMDD-patients), 35–65 years, with ≥2 episodes, voluntarily free of antidepressant maintenance therapy for at least 4 weeks. We tested self-referent biases with an emotional categorization task, bias in emotional memory by free recall of the emotion categorization task 15 min after completing it, and interpretation bias with a facial expression recognition task. We compared these participants with 43 never-depressed controls matched for age, sex and intelligence. We followed the rrMDD-patients for 2.5 years and assessed recurrent depressive episodes by structured interview. The rrMDD-patients showed biases toward emotionally negative stimuli, faster responses to negative self-relevant characteristics in the emotional categorization, better recognition of sad faces, worse recognition of neutral faces with more misclassifications as angry or disgusting faces and less misclassifications as neutral faces (0.001 &lt; p &lt; 0.05). Of these, the number of misclassifications as angry and the overall performance in the emotional memory task were significantly associated with the time to recurrence (p ≤ 0.04), independent of residual symptoms and number of previous episodes. In a support vector machine data-driven model, prediction of recurrence-status could best be achieved (relative to observed recurrence-rate) with demographic and childhood adversity parameters (accuracy 78.1%; 1-sided p = 0.002); neuropsychological tests could not improve this prediction. Our data suggests a persisting (mood-incongruent) emotional bias when patients with recurrent depression are in remission. Moreover, these persisting biases might be mechanistically important for recurrence and prevention thereof.","author":[{"dropping-particle":"","family":"Ruhe","given":"Henricus G.","non-dropping-particle":"","parse-names":false,"suffix":""},{"dropping-particle":"","family":"Mocking","given":"Roel J.T.","non-dropping-particle":"","parse-names":false,"suffix":""},{"dropping-particle":"","family":"Figueroa","given":"Caroline A.","non-dropping-particle":"","parse-names":false,"suffix":""},{"dropping-particle":"","family":"Seeverens","given":"Paulien W.J.","non-dropping-particle":"","parse-names":false,"suffix":""},{"dropping-particle":"","family":"Ikani","given":"Nessa","non-dropping-particle":"","parse-names":false,"suffix":""},{"dropping-particle":"","family":"Tyborowska","given":"Anna","non-dropping-particle":"","parse-names":false,"suffix":""},{"dropping-particle":"","family":"Browning","given":"Michael","non-dropping-particle":"","parse-names":false,"suffix":""},{"dropping-particle":"","family":"Vrijsen","given":"Janna N.","non-dropping-particle":"","parse-names":false,"suffix":""},{"dropping-particle":"","family":"Harmer","given":"Catherine J.","non-dropping-particle":"","parse-names":false,"suffix":""},{"dropping-particle":"","family":"Schene","given":"Aart H.","non-dropping-particle":"","parse-names":false,"suffix":""}],"container-title":"Frontiers in Psychiatry","id":"ITEM-2","issue":"MAR","issued":{"date-parts":[["2019"]]},"page":"1-18","title":"Emotional biases and recurrence in major depressive disorder. Results of 2.5 years follow-up of drug-free cohort vulnerable for recurrence","type":"article-journal","volume":"10"},"uris":["http://www.mendeley.com/documents/?uuid=a5c878c8-3d2a-4901-bb08-0d76a14235b6"]}],"mendeley":{"formattedCitation":"(29,37)","plainTextFormattedCitation":"(29,37)","previouslyFormattedCitation":"(29,37)"},"properties":{"noteIndex":0},"schema":"https://github.com/citation-style-language/schema/raw/master/csl-citation.json"}</w:instrText>
      </w:r>
      <w:r w:rsidR="004565A9" w:rsidRPr="00ED6F27">
        <w:rPr>
          <w:rFonts w:ascii="Times New Roman" w:hAnsi="Times New Roman" w:cs="Times New Roman"/>
        </w:rPr>
        <w:fldChar w:fldCharType="separate"/>
      </w:r>
      <w:r w:rsidR="005F32E2" w:rsidRPr="00ED6F27">
        <w:rPr>
          <w:rFonts w:ascii="Times New Roman" w:hAnsi="Times New Roman" w:cs="Times New Roman"/>
          <w:noProof/>
        </w:rPr>
        <w:t>(29,37)</w:t>
      </w:r>
      <w:r w:rsidR="004565A9" w:rsidRPr="00ED6F27">
        <w:rPr>
          <w:rFonts w:ascii="Times New Roman" w:hAnsi="Times New Roman" w:cs="Times New Roman"/>
        </w:rPr>
        <w:fldChar w:fldCharType="end"/>
      </w:r>
      <w:r w:rsidR="004565A9" w:rsidRPr="00ED6F27">
        <w:rPr>
          <w:rFonts w:ascii="Times New Roman" w:hAnsi="Times New Roman" w:cs="Times New Roman"/>
        </w:rPr>
        <w:t xml:space="preserve"> or community setting</w:t>
      </w:r>
      <w:r w:rsidR="00AE67D5" w:rsidRPr="00ED6F27">
        <w:rPr>
          <w:rFonts w:ascii="Times New Roman" w:hAnsi="Times New Roman" w:cs="Times New Roman"/>
        </w:rPr>
        <w:t>s</w:t>
      </w:r>
      <w:r w:rsidR="004565A9" w:rsidRPr="00ED6F27">
        <w:rPr>
          <w:rFonts w:ascii="Times New Roman" w:hAnsi="Times New Roman" w:cs="Times New Roman"/>
        </w:rPr>
        <w:t xml:space="preserve"> </w:t>
      </w:r>
      <w:r w:rsidR="004565A9"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ad.2009.11.015","ISSN":"01650327","abstract":"Background and aim: The present study evaluated an integrated model of the role of psychosocial factors in the prediction of relapse of Major Depressive Disorder over a one-year follow-up period. Methods and analyses: A range of established variables, including life stress, cognitive-personality vulnerability factors, social support, and coping responses, were simultaneously considered in a series of prediction models, in an adult female sample of remitted depressed individuals. Results: It was determined that interpersonal marked difficulties, social support, and emotion-oriented and avoidance-oriented coping provided the best-fitting and most parsimonious predictive model for depressive relapse at one-year follow-up. Conclusions: The examination of multifactorial models of risk represents a promising avenue for future research and theory development. © 2009 Elsevier B.V.","author":[{"dropping-particle":"","family":"Backs-Dermott","given":"Barbara J.","non-dropping-particle":"","parse-names":false,"suffix":""},{"dropping-particle":"","family":"Dobson","given":"Keith S.","non-dropping-particle":"","parse-names":false,"suffix":""},{"dropping-particle":"","family":"Jones","given":"Shannon L.","non-dropping-particle":"","parse-names":false,"suffix":""}],"container-title":"Journal of Affective Disorders","id":"ITEM-1","issue":"1-2","issued":{"date-parts":[["2010"]]},"page":"60-67","publisher":"Elsevier B.V.","title":"An evaluation of an integrated model of relapse in depression","type":"article-journal","volume":"124"},"uris":["http://www.mendeley.com/documents/?uuid=793778b3-ed8e-4bab-9b2c-497495a25d16"]},{"id":"ITEM-2","itemData":{"DOI":"10.1016/J.JAD.2015.03.045","ISSN":"0165-0327","abstract":"BACKGROUND\nIt is difficult to predict recurrence of depressive episodes in patients with major depression (MD): evidence for many risk factors is inconsistent and general prediction algorithms are lacking. The aim of this study was to develop a prediction model for recurrence of depressive episodes in women using improved methodology. \n\nMETHODS\nWe used prospective data from a general population sample of female twins with a last-year MD episode (n=194). A rich set of baseline predictors was analyzed with Cox proportional hazards regression subject to elastic net regularization to find a model predicting recurrence of depressive episodes. Prediction accuracy of the model was assessed in an independent test sample (n=133), which was limited by the unavailability of a number of key predictors. \n\nRESULTS\nA wide variety of risk factors predicted recurrence of depressive episodes in women: depressive and anxiety symptoms during the index episode, the level of symptoms at the moment of interview, psychiatric and family history, early and recent adverse life events, being unmarried, and problems with friends and finances. Kaplan Meier estimated survival curves showed that the model differentiated between patients at higher and lower risk for recurrence; estimated areas under the curve were in the range of 0.61–0.79. \n\nLIMITATIONS\nDespite our rich set of predictors, certain potentially relevant variables were not available, such as biological measures, chronic somatic diseases, and treatment status. \n\nCONCLUSIONS\nRecurrence of episodes of MD in women is highly multifactorial. Future studies should take this into account for the development of clinically useful prediction algorithm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Journal of Affective Disorders","id":"ITEM-2","issued":{"date-parts":[["2015","7","15"]]},"page":"52-61","publisher":"Elsevier","title":"Multiple risk factors predict recurrence of major depressive disorder in women","type":"article-journal","volume":"180"},"uris":["http://www.mendeley.com/documents/?uuid=a149e0e9-665d-392c-8fc0-3617b1f58e59"]},{"id":"ITEM-3","itemData":{"DOI":"10.1017/S0033291717003178","ISSN":"14698978","PMID":"29173194","abstract":"Background: Major depression (MD) occurs about twice as often in women as in men, but it is unclear whether sex differences subsist after disease onset. This study aims to elucidate potential sex differences in rates and risk factors for MD recurrence, in order to improve prediction of course of illness and understanding of its underlying mechanisms. Methods: We used prospective data from a general population sample (n = 653) that experienced a recent episode of MD. A diverse set of potential risk factors for recurrence of MD was analyzed using Cox models subject to elastic net regularization for males and females separately. Accuracy of the prediction models was tested in same-sex and opposite-sex test data. Additionally, interactions between sex and each of the risk factors were investigated to identify potential sex differences. Results: Recurrence rates and the impact of most risk factors were similar for men and women. For both sexes, prediction models were highly multifactorial including risk factors such as comorbid anxiety, early traumas, and family history. Some subtle sex differences were detected: for men, prediction models included more risk factors concerning characteristics of the depressive episode and family history of MD and generalized anxiety, whereas for women, models included more risk factors concerning early and recent adverse life events and socioeconomic problems. Conclusions: No prominent sex differences in risk factors for recurrence of MD were found, potentially indicating similar disease maintaining mechanisms for both sexes. Course of MD is a multifactorial phenomenon for both males and female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Psychological Medicine","id":"ITEM-3","issue":"10","issued":{"date-parts":[["2018"]]},"page":"1685-1693","title":"Sex similarities and differences in risk factors for recurrence of major depression","type":"article-journal","volume":"48"},"uris":["http://www.mendeley.com/documents/?uuid=287a5fc4-8fe3-498c-92bd-b069ea838ad2"]},{"id":"ITEM-4","itemData":{"DOI":"10.1002/da.22215","ISSN":"15206394","abstract":"Background There exists very little evidence to guide clinical management for preventing recurrence of major depression. The objective of this study was to develop and validate a prediction algorithm for recurrence of major depression. Methods Wave 1 and wave 2 longitudinal data from the U.S. National Epidemiological Survey on Alcohol and Related Condition (2001/2002-2003/2004) were used. Participants with a major depressive episode at baseline and who had visited health professionals for depression were included in this analysis (n = 2,711). Mental disorders were assessed based on the DSM-IV criteria. Results With the development data (n = 1,518), a prediction model with 19 unique factors had a C statistics of 0.7504 and excellent calibration (P =.23). The model had a C statistics of 0.7195 in external validation data (n = 1,195) and 0.7365 in combined data. The algorithm calibrated very well in validation data. In the combined data, the 3-year observed and predicted risk of recurrence was 25.40% (95% CI: 23.76%, 27.04%) and 25.34% (95% CI: 24.73%, 25.95%), respectively. The predicted risk in the 1st and 10th decile risk group was 5.68% and 60.21%, respectively. Conclusions The developed prediction model for recurrence of major depression has acceptable discrimination and excellent calibration, and is feasible to be used by physicians. The prognostic model may assist physicians and patients in quantifying the probability of recurrence so that physicians can develop specific treatment plans for those who are at high risk of recurrence, leading to personalized treatment and better use of resources. © 2013 Wiley Periodicals, Inc.","author":[{"dropping-particle":"","family":"Wang","given":"Jian Li","non-dropping-particle":"","parse-names":false,"suffix":""},{"dropping-particle":"","family":"Patten","given":"Scott","non-dropping-particle":"","parse-names":false,"suffix":""},{"dropping-particle":"","family":"Sareen","given":"Jitender","non-dropping-particle":"","parse-names":false,"suffix":""},{"dropping-particle":"","family":"Bolton","given":"James","non-dropping-particle":"","parse-names":false,"suffix":""},{"dropping-particle":"","family":"Schmitz","given":"Norbert","non-dropping-particle":"","parse-names":false,"suffix":""},{"dropping-particle":"","family":"MacQueen","given":"Glenda","non-dropping-particle":"","parse-names":false,"suffix":""}],"container-title":"Depression and Anxiety","id":"ITEM-4","issue":"5","issued":{"date-parts":[["2014"]]},"page":"451-457","title":"Development and validation of a prediction algorithm for use by health professionals in prediction of recurrence of major depression","type":"article-journal","volume":"31"},"uris":["http://www.mendeley.com/documents/?uuid=cd2ababe-02e7-4bdc-8bb0-e4b797cbdd29"]},{"id":"ITEM-5","itemData":{"DOI":"10.1038/s41398-020-01182-w","ISSN":"21583188","PMID":"33431800","abstract":"Recurrent major depressive disorder (rMDD) is a relapsing-remitting disease with high morbidity and a 5-year risk of recurrence of up to 80%. This was a prospective pilot study to examine the potential diagnostic and prognostic value of targeted plasma metabolomics in the care of patients with rMDD in remission. We used an established LC-MS/MS platform to measure 399 metabolites in 68 subjects with rMDD (n = 45 females and 23 males) in antidepressant-free remission and 59 age- and sex-matched controls (n = 40 females and 19 males). Patients were then followed prospectively for 2.5 years. Metabolomics explained up to 43% of the phenotypic variance. The strongest biomarkers were gender specific. 80% of the metabolic predictors of recurrence in both males and females belonged to 6 pathways: (1) phospholipids, (2) sphingomyelins, (3) glycosphingolipids, (4) eicosanoids, (5) microbiome, and (6) purines. These changes traced to altered mitochondrial regulation of cellular redox, signaling, energy, and lipid metabolism. Metabolomics identified a chemical endophenotype that could be used to stratify rrMDD patients at greatest risk for recurrence with an accuracy over 0.90 (95%CI = 0.69–1.0). Power calculations suggest that a validation study of at least 198 females and 198 males (99 cases and 99 controls each) will be needed to confirm these results. Although a small study, these results are the first to show the potential utility of metabolomics in assisting with the important clinical challenge of prospectively identifying the patients at greatest risk of recurrence of a depressive episode and those who are at lower risk.","author":[{"dropping-particle":"","family":"Mocking","given":"Roel J.T.","non-dropping-particle":"","parse-names":false,"suffix":""},{"dropping-particle":"","family":"Naviaux","given":"Jane C.","non-dropping-particle":"","parse-names":false,"suffix":""},{"dropping-particle":"","family":"Li","given":"Kefeng","non-dropping-particle":"","parse-names":false,"suffix":""},{"dropping-particle":"","family":"Wang","given":"Lin","non-dropping-particle":"","parse-names":false,"suffix":""},{"dropping-particle":"","family":"Monk","given":"Jonathan M.","non-dropping-particle":"","parse-names":false,"suffix":""},{"dropping-particle":"","family":"Bright","given":"A. Taylor","non-dropping-particle":"","parse-names":false,"suffix":""},{"dropping-particle":"","family":"Figueroa","given":"Caroline A.","non-dropping-particle":"","parse-names":false,"suffix":""},{"dropping-particle":"","family":"Schene","given":"Aart H.","non-dropping-particle":"","parse-names":false,"suffix":""},{"dropping-particle":"","family":"Ruhé","given":"Henricus G.","non-dropping-particle":"","parse-names":false,"suffix":""},{"dropping-particle":"","family":"Assies","given":"Johanna","non-dropping-particle":"","parse-names":false,"suffix":""},{"dropping-particle":"","family":"Naviaux","given":"Robert K.","non-dropping-particle":"","parse-names":false,"suffix":""}],"container-title":"Translational Psychiatry","id":"ITEM-5","issue":"1","issued":{"date-parts":[["2021"]]},"title":"Metabolic features of recurrent major depressive disorder in remission, and the risk of future recurrence","type":"article-journal","volume":"11"},"uris":["http://www.mendeley.com/documents/?uuid=e9c447e6-5e88-407a-96a7-4d0591c49e55"]}],"mendeley":{"formattedCitation":"(26,30–32,36)","plainTextFormattedCitation":"(26,30–32,36)","previouslyFormattedCitation":"(26,30–32,36)"},"properties":{"noteIndex":0},"schema":"https://github.com/citation-style-language/schema/raw/master/csl-citation.json"}</w:instrText>
      </w:r>
      <w:r w:rsidR="004565A9" w:rsidRPr="00ED6F27">
        <w:rPr>
          <w:rFonts w:ascii="Times New Roman" w:hAnsi="Times New Roman" w:cs="Times New Roman"/>
        </w:rPr>
        <w:fldChar w:fldCharType="separate"/>
      </w:r>
      <w:proofErr w:type="gramStart"/>
      <w:r w:rsidR="005F32E2" w:rsidRPr="00ED6F27">
        <w:rPr>
          <w:rFonts w:ascii="Times New Roman" w:hAnsi="Times New Roman" w:cs="Times New Roman"/>
          <w:noProof/>
        </w:rPr>
        <w:t>(26,30–32,36)</w:t>
      </w:r>
      <w:r w:rsidR="004565A9" w:rsidRPr="00ED6F27">
        <w:rPr>
          <w:rFonts w:ascii="Times New Roman" w:hAnsi="Times New Roman" w:cs="Times New Roman"/>
        </w:rPr>
        <w:fldChar w:fldCharType="end"/>
      </w:r>
      <w:r w:rsidR="004565A9" w:rsidRPr="00ED6F27">
        <w:rPr>
          <w:rFonts w:ascii="Times New Roman" w:hAnsi="Times New Roman" w:cs="Times New Roman"/>
        </w:rPr>
        <w:t>.</w:t>
      </w:r>
      <w:proofErr w:type="gramEnd"/>
      <w:r w:rsidR="004565A9" w:rsidRPr="00ED6F27">
        <w:rPr>
          <w:rFonts w:ascii="Times New Roman" w:hAnsi="Times New Roman" w:cs="Times New Roman"/>
        </w:rPr>
        <w:t xml:space="preserve"> Van Loo 2020 used a data-set drawn from primary care, secondary care, and community settings (the Netherlands Study of Depression and Anxiety (NESDA)) for external validation </w:t>
      </w:r>
      <w:r w:rsidR="004565A9"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ad.2020.07.098","ISSN":"15732517","PMID":"32745831","abstract":"Background: Course of illness in major depression (MD) is highly varied, which might lead to both under- and overtreatment if clinicians adhere to a 'one-size-fits-all' approach. Novel opportunities in data mining could lead to prediction models that can assist clinicians in treatment decisions tailored to the individual patient. This study assesses the performance of a previously developed data mining algorithm to predict future episodes of MD based on clinical information in new data. Methods: We applied a prediction model utilizing baseline clinical characteristics in subjects who reported lifetime MD to two independent test samples (total n = 4226). We assessed the model's performance to predict future episodes of MD, anxiety disorders, and disability during follow-up (1–9 years after baseline). In addition, we compared its prediction performance with well-known risk factors for a severe course of illness. Results: Our model consistently predicted future episodes of MD in both test samples (AUC 0.68–0.73, modest prediction). Equally accurately, it predicted episodes of generalized anxiety disorder, panic disorder and disability (AUC 0.65–0.78). Our model predicted these outcomes more accurately than risk factors for a severe course of illness such as family history of MD and lifetime traumas. Limitations: Prediction accuracy might be different for specific subgroups, such as hospitalized patients or patients with a different cultural background. Conclusions: Our prediction model consistently predicted a range of adverse outcomes in MD across two independent test samples derived from studies in different subpopulations, countries, using different measurement procedures. This replication study holds promise for application in clinical practice.","author":[{"dropping-particle":"","family":"Loo","given":"Hanna M.","non-dropping-particle":"van","parse-names":false,"suffix":""},{"dropping-particle":"","family":"Bigdeli","given":"Tim B.","non-dropping-particle":"","parse-names":false,"suffix":""},{"dropping-particle":"","family":"Milaneschi","given":"Yuri","non-dropping-particle":"","parse-names":false,"suffix":""},{"dropping-particle":"","family":"Aggen","given":"Steven H.","non-dropping-particle":"","parse-names":false,"suffix":""},{"dropping-particle":"","family":"Kendler","given":"Kenneth S.","non-dropping-particle":"","parse-names":false,"suffix":""}],"container-title":"Journal of Affective Disorders","id":"ITEM-1","issue":"March","issued":{"date-parts":[["2020"]]},"page":"945-953","publisher":"Elsevier B.V.","title":"Data mining algorithm predicts a range of adverse outcomes in major depression","type":"article-journal","volume":"276"},"uris":["http://www.mendeley.com/documents/?uuid=8cfc59da-0062-4944-8c56-a1ce8b176fa3"]}],"mendeley":{"formattedCitation":"(25)","plainTextFormattedCitation":"(25)","previouslyFormattedCitation":"(25)"},"properties":{"noteIndex":0},"schema":"https://github.com/citation-style-language/schema/raw/master/csl-citation.json"}</w:instrText>
      </w:r>
      <w:r w:rsidR="004565A9" w:rsidRPr="00ED6F27">
        <w:rPr>
          <w:rFonts w:ascii="Times New Roman" w:hAnsi="Times New Roman" w:cs="Times New Roman"/>
        </w:rPr>
        <w:fldChar w:fldCharType="separate"/>
      </w:r>
      <w:r w:rsidR="005F32E2" w:rsidRPr="00ED6F27">
        <w:rPr>
          <w:rFonts w:ascii="Times New Roman" w:hAnsi="Times New Roman" w:cs="Times New Roman"/>
          <w:noProof/>
        </w:rPr>
        <w:t>(25)</w:t>
      </w:r>
      <w:r w:rsidR="004565A9" w:rsidRPr="00ED6F27">
        <w:rPr>
          <w:rFonts w:ascii="Times New Roman" w:hAnsi="Times New Roman" w:cs="Times New Roman"/>
        </w:rPr>
        <w:fldChar w:fldCharType="end"/>
      </w:r>
      <w:r w:rsidR="004565A9" w:rsidRPr="00ED6F27">
        <w:rPr>
          <w:rFonts w:ascii="Times New Roman" w:hAnsi="Times New Roman" w:cs="Times New Roman"/>
        </w:rPr>
        <w:t>.</w:t>
      </w:r>
    </w:p>
    <w:p w14:paraId="378C2260" w14:textId="77777777" w:rsidR="0089627A" w:rsidRPr="00ED6F27" w:rsidRDefault="0089627A" w:rsidP="00567C8B">
      <w:pPr>
        <w:spacing w:line="480" w:lineRule="auto"/>
        <w:rPr>
          <w:rFonts w:ascii="Times New Roman" w:hAnsi="Times New Roman" w:cs="Times New Roman"/>
        </w:rPr>
      </w:pPr>
    </w:p>
    <w:p w14:paraId="6FCD95B0" w14:textId="79095262" w:rsidR="0089627A" w:rsidRPr="00ED6F27" w:rsidRDefault="0089627A" w:rsidP="0089627A">
      <w:pPr>
        <w:spacing w:line="480" w:lineRule="auto"/>
        <w:jc w:val="center"/>
        <w:rPr>
          <w:rFonts w:ascii="Times New Roman" w:hAnsi="Times New Roman" w:cs="Times New Roman"/>
        </w:rPr>
      </w:pPr>
      <w:r w:rsidRPr="00ED6F27">
        <w:rPr>
          <w:rFonts w:ascii="Times New Roman" w:hAnsi="Times New Roman" w:cs="Times New Roman"/>
        </w:rPr>
        <w:t>[Table 2 here]</w:t>
      </w:r>
    </w:p>
    <w:p w14:paraId="2F803D7F" w14:textId="77777777" w:rsidR="00D1177A" w:rsidRPr="00ED6F27" w:rsidRDefault="00D1177A" w:rsidP="00567C8B">
      <w:pPr>
        <w:spacing w:line="480" w:lineRule="auto"/>
        <w:rPr>
          <w:rFonts w:ascii="Times New Roman" w:hAnsi="Times New Roman" w:cs="Times New Roman"/>
        </w:rPr>
      </w:pPr>
    </w:p>
    <w:p w14:paraId="44004A4A" w14:textId="026CCF3B" w:rsidR="00D1177A" w:rsidRPr="00ED6F27" w:rsidRDefault="00F606AD" w:rsidP="00567C8B">
      <w:pPr>
        <w:spacing w:line="480" w:lineRule="auto"/>
        <w:rPr>
          <w:rFonts w:ascii="Times New Roman" w:hAnsi="Times New Roman" w:cs="Times New Roman"/>
          <w:b/>
          <w:i/>
        </w:rPr>
      </w:pPr>
      <w:r w:rsidRPr="00ED6F27">
        <w:rPr>
          <w:rFonts w:ascii="Times New Roman" w:hAnsi="Times New Roman" w:cs="Times New Roman"/>
        </w:rPr>
        <w:t xml:space="preserve">Table 2 </w:t>
      </w:r>
      <w:r w:rsidR="002848EB" w:rsidRPr="00ED6F27">
        <w:rPr>
          <w:rFonts w:ascii="Times New Roman" w:hAnsi="Times New Roman" w:cs="Times New Roman"/>
        </w:rPr>
        <w:t>summarises</w:t>
      </w:r>
      <w:r w:rsidR="004565A9" w:rsidRPr="00ED6F27">
        <w:rPr>
          <w:rFonts w:ascii="Times New Roman" w:hAnsi="Times New Roman" w:cs="Times New Roman"/>
        </w:rPr>
        <w:t xml:space="preserve"> the</w:t>
      </w:r>
      <w:r w:rsidR="00D1177A" w:rsidRPr="00ED6F27">
        <w:rPr>
          <w:rFonts w:ascii="Times New Roman" w:hAnsi="Times New Roman" w:cs="Times New Roman"/>
        </w:rPr>
        <w:t xml:space="preserve"> specific </w:t>
      </w:r>
      <w:r w:rsidR="004565A9" w:rsidRPr="00ED6F27">
        <w:rPr>
          <w:rFonts w:ascii="Times New Roman" w:hAnsi="Times New Roman" w:cs="Times New Roman"/>
        </w:rPr>
        <w:t xml:space="preserve">outcome </w:t>
      </w:r>
      <w:r w:rsidR="00D1177A" w:rsidRPr="00ED6F27">
        <w:rPr>
          <w:rFonts w:ascii="Times New Roman" w:hAnsi="Times New Roman" w:cs="Times New Roman"/>
        </w:rPr>
        <w:t>definitions used.</w:t>
      </w:r>
      <w:r w:rsidR="002848EB" w:rsidRPr="00ED6F27">
        <w:rPr>
          <w:rFonts w:ascii="Times New Roman" w:hAnsi="Times New Roman" w:cs="Times New Roman"/>
        </w:rPr>
        <w:t xml:space="preserve"> </w:t>
      </w:r>
      <w:r w:rsidR="00D1177A" w:rsidRPr="00ED6F27">
        <w:rPr>
          <w:rFonts w:ascii="Times New Roman" w:hAnsi="Times New Roman" w:cs="Times New Roman"/>
        </w:rPr>
        <w:t>The included studies covered a wide range of predictors</w:t>
      </w:r>
      <w:r w:rsidRPr="00ED6F27">
        <w:rPr>
          <w:rFonts w:ascii="Times New Roman" w:hAnsi="Times New Roman" w:cs="Times New Roman"/>
        </w:rPr>
        <w:t xml:space="preserve"> (</w:t>
      </w:r>
      <w:r w:rsidR="00EE4235" w:rsidRPr="00ED6F27">
        <w:rPr>
          <w:rFonts w:ascii="Times New Roman" w:hAnsi="Times New Roman" w:cs="Times New Roman"/>
        </w:rPr>
        <w:t>Table 3 outlines the different predictors included in the final models and how they were measured for the individual studies.</w:t>
      </w:r>
      <w:r w:rsidRPr="00ED6F27">
        <w:rPr>
          <w:rFonts w:ascii="Times New Roman" w:hAnsi="Times New Roman" w:cs="Times New Roman"/>
        </w:rPr>
        <w:t>)</w:t>
      </w:r>
      <w:r w:rsidR="00D1177A" w:rsidRPr="00ED6F27">
        <w:rPr>
          <w:rFonts w:ascii="Times New Roman" w:hAnsi="Times New Roman" w:cs="Times New Roman"/>
        </w:rPr>
        <w:t>. Most commonly</w:t>
      </w:r>
      <w:r w:rsidR="00D02662" w:rsidRPr="00ED6F27">
        <w:rPr>
          <w:rFonts w:ascii="Times New Roman" w:hAnsi="Times New Roman" w:cs="Times New Roman"/>
        </w:rPr>
        <w:t>,</w:t>
      </w:r>
      <w:r w:rsidR="00D1177A" w:rsidRPr="00ED6F27">
        <w:rPr>
          <w:rFonts w:ascii="Times New Roman" w:hAnsi="Times New Roman" w:cs="Times New Roman"/>
        </w:rPr>
        <w:t xml:space="preserve"> these were disease-related characteristics </w:t>
      </w:r>
      <w:r w:rsidRPr="00ED6F27">
        <w:rPr>
          <w:rFonts w:ascii="Times New Roman" w:hAnsi="Times New Roman" w:cs="Times New Roman"/>
        </w:rPr>
        <w:t xml:space="preserve">and </w:t>
      </w:r>
      <w:r w:rsidR="00D1177A" w:rsidRPr="00ED6F27">
        <w:rPr>
          <w:rFonts w:ascii="Times New Roman" w:hAnsi="Times New Roman" w:cs="Times New Roman"/>
        </w:rPr>
        <w:t>demographic factors. Some studies explored some less common predictors such as: neuropsychological predictors (emotional categorisation, emotional memory</w:t>
      </w:r>
      <w:r w:rsidR="00D02662" w:rsidRPr="00ED6F27">
        <w:rPr>
          <w:rFonts w:ascii="Times New Roman" w:hAnsi="Times New Roman" w:cs="Times New Roman"/>
        </w:rPr>
        <w:t>,</w:t>
      </w:r>
      <w:r w:rsidR="00D1177A" w:rsidRPr="00ED6F27">
        <w:rPr>
          <w:rFonts w:ascii="Times New Roman" w:hAnsi="Times New Roman" w:cs="Times New Roman"/>
        </w:rPr>
        <w:t xml:space="preserve"> and facial expression recognition) </w:t>
      </w:r>
      <w:r w:rsidR="0001389F"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3389/fpsyt.2019.00145","ISSN":"16640640","abstract":"An interesting factor explaining recurrence risk in Major Depressive Disorder (MDD) may be neuropsychological functioning, i.e., processing of emotional stimuli/information. Negatively biased processing of emotional stimuli/information has been found in both acute and (inconclusively) remitted states of MDD, and may be causally related to recurrence of depression. We aimed to investigate self-referent, memory and interpretation biases in recurrently depressed patients in remission and relate these biases to recurrence. We included 69 remitted recurrent MDD-patients (rrMDD-patients), 35–65 years, with ≥2 episodes, voluntarily free of antidepressant maintenance therapy for at least 4 weeks. We tested self-referent biases with an emotional categorization task, bias in emotional memory by free recall of the emotion categorization task 15 min after completing it, and interpretation bias with a facial expression recognition task. We compared these participants with 43 never-depressed controls matched for age, sex and intelligence. We followed the rrMDD-patients for 2.5 years and assessed recurrent depressive episodes by structured interview. The rrMDD-patients showed biases toward emotionally negative stimuli, faster responses to negative self-relevant characteristics in the emotional categorization, better recognition of sad faces, worse recognition of neutral faces with more misclassifications as angry or disgusting faces and less misclassifications as neutral faces (0.001 &lt; p &lt; 0.05). Of these, the number of misclassifications as angry and the overall performance in the emotional memory task were significantly associated with the time to recurrence (p ≤ 0.04), independent of residual symptoms and number of previous episodes. In a support vector machine data-driven model, prediction of recurrence-status could best be achieved (relative to observed recurrence-rate) with demographic and childhood adversity parameters (accuracy 78.1%; 1-sided p = 0.002); neuropsychological tests could not improve this prediction. Our data suggests a persisting (mood-incongruent) emotional bias when patients with recurrent depression are in remission. Moreover, these persisting biases might be mechanistically important for recurrence and prevention thereof.","author":[{"dropping-particle":"","family":"Ruhe","given":"Henricus G.","non-dropping-particle":"","parse-names":false,"suffix":""},{"dropping-particle":"","family":"Mocking","given":"Roel J.T.","non-dropping-particle":"","parse-names":false,"suffix":""},{"dropping-particle":"","family":"Figueroa","given":"Caroline A.","non-dropping-particle":"","parse-names":false,"suffix":""},{"dropping-particle":"","family":"Seeverens","given":"Paulien W.J.","non-dropping-particle":"","parse-names":false,"suffix":""},{"dropping-particle":"","family":"Ikani","given":"Nessa","non-dropping-particle":"","parse-names":false,"suffix":""},{"dropping-particle":"","family":"Tyborowska","given":"Anna","non-dropping-particle":"","parse-names":false,"suffix":""},{"dropping-particle":"","family":"Browning","given":"Michael","non-dropping-particle":"","parse-names":false,"suffix":""},{"dropping-particle":"","family":"Vrijsen","given":"Janna N.","non-dropping-particle":"","parse-names":false,"suffix":""},{"dropping-particle":"","family":"Harmer","given":"Catherine J.","non-dropping-particle":"","parse-names":false,"suffix":""},{"dropping-particle":"","family":"Schene","given":"Aart H.","non-dropping-particle":"","parse-names":false,"suffix":""}],"container-title":"Frontiers in Psychiatry","id":"ITEM-1","issue":"MAR","issued":{"date-parts":[["2019"]]},"page":"1-18","title":"Emotional biases and recurrence in major depressive disorder. Results of 2.5 years follow-up of drug-free cohort vulnerable for recurrence","type":"article-journal","volume":"10"},"uris":["http://www.mendeley.com/documents/?uuid=a5c878c8-3d2a-4901-bb08-0d76a14235b6"]}],"mendeley":{"formattedCitation":"(37)","plainTextFormattedCitation":"(37)","previouslyFormattedCitation":"(37)"},"properties":{"noteIndex":0},"schema":"https://github.com/citation-style-language/schema/raw/master/csl-citation.json"}</w:instrText>
      </w:r>
      <w:r w:rsidR="0001389F" w:rsidRPr="00ED6F27">
        <w:rPr>
          <w:rFonts w:ascii="Times New Roman" w:hAnsi="Times New Roman" w:cs="Times New Roman"/>
        </w:rPr>
        <w:fldChar w:fldCharType="separate"/>
      </w:r>
      <w:r w:rsidR="005F32E2" w:rsidRPr="00ED6F27">
        <w:rPr>
          <w:rFonts w:ascii="Times New Roman" w:hAnsi="Times New Roman" w:cs="Times New Roman"/>
          <w:noProof/>
        </w:rPr>
        <w:t>(37)</w:t>
      </w:r>
      <w:r w:rsidR="0001389F" w:rsidRPr="00ED6F27">
        <w:rPr>
          <w:rFonts w:ascii="Times New Roman" w:hAnsi="Times New Roman" w:cs="Times New Roman"/>
        </w:rPr>
        <w:fldChar w:fldCharType="end"/>
      </w:r>
      <w:r w:rsidR="0001389F" w:rsidRPr="00ED6F27">
        <w:rPr>
          <w:rFonts w:ascii="Times New Roman" w:hAnsi="Times New Roman" w:cs="Times New Roman"/>
        </w:rPr>
        <w:t xml:space="preserve">; </w:t>
      </w:r>
      <w:r w:rsidR="00D1177A" w:rsidRPr="00ED6F27">
        <w:rPr>
          <w:rFonts w:ascii="Times New Roman" w:hAnsi="Times New Roman" w:cs="Times New Roman"/>
        </w:rPr>
        <w:t xml:space="preserve">personality characteristics such as neuroticism </w:t>
      </w:r>
      <w:r w:rsidR="0001389F"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176/ps.50.3.376","ISSN":"10752730","abstract":"Objective: To help clinicians more accurately predict outcomes of treatment for depression, variables associated with recurrence of depression in the year after treatment were examined in a group of patients who completed treatment for an index episode of depression. Methods: Forty-two depressed patients who participated in a double-blind pharmacological treatment study were followed for one year after treatment was discontinued. Length of treatment for the index episode was determined by clinicians and ranged from eight to 76 consecutive weeks. Eighteen patients who had a recurrent episode (43 percent) and 24 patients who did not (57 percent) were compared on sociodemographic and clinical variables, including scores on the Eysenck Personality Questionnaire (EPQ). Results: A combination of three variables predicted recurrence of depression in 90 percent of cases. They were an elevated EPQ score on the neuroticism subscale, a short duration of treatment of the index episode, and a slow onset of response to treatment of the index episode. Conclusions: The findings suggest that personality traits, treatment duration, and variations in response to treatment might have an impact on long-term treatment outcome. Clinicians should consider these factors when making treatment decisions for depressed patients.","author":[{"dropping-particle":"","family":"Berlanga","given":"Carlos","non-dropping-particle":"","parse-names":false,"suffix":""},{"dropping-particle":"","family":"Heinze","given":"Gerardo","non-dropping-particle":"","parse-names":false,"suffix":""},{"dropping-particle":"","family":"Torres","given":"Marina","non-dropping-particle":"","parse-names":false,"suffix":""},{"dropping-particle":"","family":"Apiquián","given":"Rogelio","non-dropping-particle":"","parse-names":false,"suffix":""},{"dropping-particle":"","family":"Caballero","given":"Alejandro","non-dropping-particle":"","parse-names":false,"suffix":""}],"container-title":"Psychiatric Services","id":"ITEM-1","issue":"3","issued":{"date-parts":[["1999"]]},"page":"376-380","title":"Personality and clinical predictors of recurrence of depression","type":"article-journal","volume":"50"},"uris":["http://www.mendeley.com/documents/?uuid=17d95e5c-2536-413f-806e-28fb663a3c0f"]}],"mendeley":{"formattedCitation":"(33)","plainTextFormattedCitation":"(33)","previouslyFormattedCitation":"(33)"},"properties":{"noteIndex":0},"schema":"https://github.com/citation-style-language/schema/raw/master/csl-citation.json"}</w:instrText>
      </w:r>
      <w:r w:rsidR="0001389F" w:rsidRPr="00ED6F27">
        <w:rPr>
          <w:rFonts w:ascii="Times New Roman" w:hAnsi="Times New Roman" w:cs="Times New Roman"/>
        </w:rPr>
        <w:fldChar w:fldCharType="separate"/>
      </w:r>
      <w:r w:rsidR="005F32E2" w:rsidRPr="00ED6F27">
        <w:rPr>
          <w:rFonts w:ascii="Times New Roman" w:hAnsi="Times New Roman" w:cs="Times New Roman"/>
          <w:noProof/>
        </w:rPr>
        <w:t>(33)</w:t>
      </w:r>
      <w:r w:rsidR="0001389F" w:rsidRPr="00ED6F27">
        <w:rPr>
          <w:rFonts w:ascii="Times New Roman" w:hAnsi="Times New Roman" w:cs="Times New Roman"/>
        </w:rPr>
        <w:fldChar w:fldCharType="end"/>
      </w:r>
      <w:r w:rsidR="00D1177A" w:rsidRPr="00ED6F27">
        <w:rPr>
          <w:rFonts w:ascii="Times New Roman" w:hAnsi="Times New Roman" w:cs="Times New Roman"/>
        </w:rPr>
        <w:t xml:space="preserve">; psychosocial predictors such as life stress and interpersonal difficulties </w:t>
      </w:r>
      <w:r w:rsidR="0001389F"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ad.2009.11.015","ISSN":"01650327","abstract":"Background and aim: The present study evaluated an integrated model of the role of psychosocial factors in the prediction of relapse of Major Depressive Disorder over a one-year follow-up period. Methods and analyses: A range of established variables, including life stress, cognitive-personality vulnerability factors, social support, and coping responses, were simultaneously considered in a series of prediction models, in an adult female sample of remitted depressed individuals. Results: It was determined that interpersonal marked difficulties, social support, and emotion-oriented and avoidance-oriented coping provided the best-fitting and most parsimonious predictive model for depressive relapse at one-year follow-up. Conclusions: The examination of multifactorial models of risk represents a promising avenue for future research and theory development. © 2009 Elsevier B.V.","author":[{"dropping-particle":"","family":"Backs-Dermott","given":"Barbara J.","non-dropping-particle":"","parse-names":false,"suffix":""},{"dropping-particle":"","family":"Dobson","given":"Keith S.","non-dropping-particle":"","parse-names":false,"suffix":""},{"dropping-particle":"","family":"Jones","given":"Shannon L.","non-dropping-particle":"","parse-names":false,"suffix":""}],"container-title":"Journal of Affective Disorders","id":"ITEM-1","issue":"1-2","issued":{"date-parts":[["2010"]]},"page":"60-67","publisher":"Elsevier B.V.","title":"An evaluation of an integrated model of relapse in depression","type":"article-journal","volume":"124"},"uris":["http://www.mendeley.com/documents/?uuid=793778b3-ed8e-4bab-9b2c-497495a25d16"]}],"mendeley":{"formattedCitation":"(32)","plainTextFormattedCitation":"(32)","previouslyFormattedCitation":"(32)"},"properties":{"noteIndex":0},"schema":"https://github.com/citation-style-language/schema/raw/master/csl-citation.json"}</w:instrText>
      </w:r>
      <w:r w:rsidR="0001389F" w:rsidRPr="00ED6F27">
        <w:rPr>
          <w:rFonts w:ascii="Times New Roman" w:hAnsi="Times New Roman" w:cs="Times New Roman"/>
        </w:rPr>
        <w:fldChar w:fldCharType="separate"/>
      </w:r>
      <w:r w:rsidR="005F32E2" w:rsidRPr="00ED6F27">
        <w:rPr>
          <w:rFonts w:ascii="Times New Roman" w:hAnsi="Times New Roman" w:cs="Times New Roman"/>
          <w:noProof/>
        </w:rPr>
        <w:t>(32)</w:t>
      </w:r>
      <w:r w:rsidR="0001389F" w:rsidRPr="00ED6F27">
        <w:rPr>
          <w:rFonts w:ascii="Times New Roman" w:hAnsi="Times New Roman" w:cs="Times New Roman"/>
        </w:rPr>
        <w:fldChar w:fldCharType="end"/>
      </w:r>
      <w:r w:rsidR="00D1177A" w:rsidRPr="00ED6F27">
        <w:rPr>
          <w:rFonts w:ascii="Times New Roman" w:hAnsi="Times New Roman" w:cs="Times New Roman"/>
        </w:rPr>
        <w:t xml:space="preserve">; biochemical predictors such as results </w:t>
      </w:r>
      <w:r w:rsidR="00D1177A" w:rsidRPr="00ED6F27">
        <w:rPr>
          <w:rFonts w:ascii="Times New Roman" w:hAnsi="Times New Roman" w:cs="Times New Roman"/>
        </w:rPr>
        <w:lastRenderedPageBreak/>
        <w:t xml:space="preserve">from the corticotrophin-releasing factor test </w:t>
      </w:r>
      <w:r w:rsidR="0001389F"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PNPBP.2009.01.008","ISSN":"0278-5846","abstract":"PURPOSE\nTo study the power of CRF stimulation test to predict relapse in a sample of melancholic depressive patients in depressed phase, followed-up over a two-year period from the moment they achieved complete remission of depressive symptoms. \n\nMETHODS\nFifty-one outpatients diagnosed with unipolar depressive disorder with melancholic features according to DSM-IV were assessed with the CRF test. The Structured Clinical Interview for DSM-IV (SCID-IV) was used for diagnosis. Monthly follow-up visits were held over a two-year period after remission; relapse was established using HDRS according to Frank's criteria [Frank E, Prien RF, Jarret RB, Keller MB, Kupfer DJ, Lavori PW, et al. Conceptualization and rationale for consensus definitions of terms in major depressive disorder: remission, recovery, relapse, and recurrence. Arch Gen Psychiatry 1991;48:851–5]. Forty-three patients completed the study. Non-controlled antidepressant treatment protocols were used. Predictive statistical analysis was performed through logistic regression. \n\nFINDINGS\nThe final predictive model included three variables: net area under cortisol curve (NAUCC), previous suicide attempt, and stress during follow-up. Sensitivity was of 89%, and specificity was of 92%. NAUCC has shown a predictive power of 80%, with an optimal cut-off point of 251.24 μg/ml/min. \n\nCONCLUSIONS\nCortisol is the hormone of the HPA axis which shows the highest power to predict relapse. NAUCC is the most relevant variable. The complete predictive model is a complex combination of biological, clinical and psychoenvironmental variables (NAUCC, previous suicide attempts, and stress during follow-up). Further studies with better control of the psychoenvironmental variables are required to obtain more precise neuroendocrine findings.","author":[{"dropping-particle":"","family":"Pintor","given":"Luis","non-dropping-particle":"","parse-names":false,"suffix":""},{"dropping-particle":"","family":"Torres","given":"Xavier","non-dropping-particle":"","parse-names":false,"suffix":""},{"dropping-particle":"","family":"Navarro","given":"Victor","non-dropping-particle":"","parse-names":false,"suffix":""},{"dropping-particle":"","family":"Martinez de Osaba","given":"Ma Jesús","non-dropping-particle":"","parse-names":false,"suffix":""},{"dropping-particle":"","family":"Matrai","given":"Silvia","non-dropping-particle":"","parse-names":false,"suffix":""},{"dropping-particle":"","family":"Gastó","given":"Cristobal","non-dropping-particle":"","parse-names":false,"suffix":""}],"container-title":"Progress in Neuro-Psychopharmacology and Biological Psychiatry","id":"ITEM-1","issue":"3","issued":{"date-parts":[["2009","4","30"]]},"page":"463-469","publisher":"Elsevier","title":"Prediction of relapse in melancholic depressive patients in a 2-year follow-up study with corticotropin releasing factor test","type":"article-journal","volume":"33"},"uris":["http://www.mendeley.com/documents/?uuid=eb802d57-9315-3b16-9f8b-393583241f0a"]}],"mendeley":{"formattedCitation":"(38)","plainTextFormattedCitation":"(38)","previouslyFormattedCitation":"(38)"},"properties":{"noteIndex":0},"schema":"https://github.com/citation-style-language/schema/raw/master/csl-citation.json"}</w:instrText>
      </w:r>
      <w:r w:rsidR="0001389F" w:rsidRPr="00ED6F27">
        <w:rPr>
          <w:rFonts w:ascii="Times New Roman" w:hAnsi="Times New Roman" w:cs="Times New Roman"/>
        </w:rPr>
        <w:fldChar w:fldCharType="separate"/>
      </w:r>
      <w:r w:rsidR="005F32E2" w:rsidRPr="00ED6F27">
        <w:rPr>
          <w:rFonts w:ascii="Times New Roman" w:hAnsi="Times New Roman" w:cs="Times New Roman"/>
          <w:noProof/>
        </w:rPr>
        <w:t>(38)</w:t>
      </w:r>
      <w:r w:rsidR="0001389F" w:rsidRPr="00ED6F27">
        <w:rPr>
          <w:rFonts w:ascii="Times New Roman" w:hAnsi="Times New Roman" w:cs="Times New Roman"/>
        </w:rPr>
        <w:fldChar w:fldCharType="end"/>
      </w:r>
      <w:r w:rsidR="00D1177A" w:rsidRPr="00ED6F27">
        <w:rPr>
          <w:rFonts w:ascii="Times New Roman" w:hAnsi="Times New Roman" w:cs="Times New Roman"/>
        </w:rPr>
        <w:t xml:space="preserve">; </w:t>
      </w:r>
      <w:r w:rsidR="0001389F" w:rsidRPr="00ED6F27">
        <w:rPr>
          <w:rFonts w:ascii="Times New Roman" w:hAnsi="Times New Roman" w:cs="Times New Roman"/>
        </w:rPr>
        <w:t xml:space="preserve">peripheral blood </w:t>
      </w:r>
      <w:proofErr w:type="spellStart"/>
      <w:r w:rsidR="0001389F" w:rsidRPr="00ED6F27">
        <w:rPr>
          <w:rFonts w:ascii="Times New Roman" w:hAnsi="Times New Roman" w:cs="Times New Roman"/>
        </w:rPr>
        <w:t>metabolomic</w:t>
      </w:r>
      <w:proofErr w:type="spellEnd"/>
      <w:r w:rsidR="0001389F" w:rsidRPr="00ED6F27">
        <w:rPr>
          <w:rFonts w:ascii="Times New Roman" w:hAnsi="Times New Roman" w:cs="Times New Roman"/>
        </w:rPr>
        <w:t xml:space="preserve"> markers </w:t>
      </w:r>
      <w:r w:rsidR="0001389F"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38/s41398-020-01182-w","ISSN":"21583188","PMID":"33431800","abstract":"Recurrent major depressive disorder (rMDD) is a relapsing-remitting disease with high morbidity and a 5-year risk of recurrence of up to 80%. This was a prospective pilot study to examine the potential diagnostic and prognostic value of targeted plasma metabolomics in the care of patients with rMDD in remission. We used an established LC-MS/MS platform to measure 399 metabolites in 68 subjects with rMDD (n = 45 females and 23 males) in antidepressant-free remission and 59 age- and sex-matched controls (n = 40 females and 19 males). Patients were then followed prospectively for 2.5 years. Metabolomics explained up to 43% of the phenotypic variance. The strongest biomarkers were gender specific. 80% of the metabolic predictors of recurrence in both males and females belonged to 6 pathways: (1) phospholipids, (2) sphingomyelins, (3) glycosphingolipids, (4) eicosanoids, (5) microbiome, and (6) purines. These changes traced to altered mitochondrial regulation of cellular redox, signaling, energy, and lipid metabolism. Metabolomics identified a chemical endophenotype that could be used to stratify rrMDD patients at greatest risk for recurrence with an accuracy over 0.90 (95%CI = 0.69–1.0). Power calculations suggest that a validation study of at least 198 females and 198 males (99 cases and 99 controls each) will be needed to confirm these results. Although a small study, these results are the first to show the potential utility of metabolomics in assisting with the important clinical challenge of prospectively identifying the patients at greatest risk of recurrence of a depressive episode and those who are at lower risk.","author":[{"dropping-particle":"","family":"Mocking","given":"Roel J.T.","non-dropping-particle":"","parse-names":false,"suffix":""},{"dropping-particle":"","family":"Naviaux","given":"Jane C.","non-dropping-particle":"","parse-names":false,"suffix":""},{"dropping-particle":"","family":"Li","given":"Kefeng","non-dropping-particle":"","parse-names":false,"suffix":""},{"dropping-particle":"","family":"Wang","given":"Lin","non-dropping-particle":"","parse-names":false,"suffix":""},{"dropping-particle":"","family":"Monk","given":"Jonathan M.","non-dropping-particle":"","parse-names":false,"suffix":""},{"dropping-particle":"","family":"Bright","given":"A. Taylor","non-dropping-particle":"","parse-names":false,"suffix":""},{"dropping-particle":"","family":"Figueroa","given":"Caroline A.","non-dropping-particle":"","parse-names":false,"suffix":""},{"dropping-particle":"","family":"Schene","given":"Aart H.","non-dropping-particle":"","parse-names":false,"suffix":""},{"dropping-particle":"","family":"Ruhé","given":"Henricus G.","non-dropping-particle":"","parse-names":false,"suffix":""},{"dropping-particle":"","family":"Assies","given":"Johanna","non-dropping-particle":"","parse-names":false,"suffix":""},{"dropping-particle":"","family":"Naviaux","given":"Robert K.","non-dropping-particle":"","parse-names":false,"suffix":""}],"container-title":"Translational Psychiatry","id":"ITEM-1","issue":"1","issued":{"date-parts":[["2021"]]},"title":"Metabolic features of recurrent major depressive disorder in remission, and the risk of future recurrence","type":"article-journal","volume":"11"},"uris":["http://www.mendeley.com/documents/?uuid=e9c447e6-5e88-407a-96a7-4d0591c49e55"]}],"mendeley":{"formattedCitation":"(36)","plainTextFormattedCitation":"(36)","previouslyFormattedCitation":"(36)"},"properties":{"noteIndex":0},"schema":"https://github.com/citation-style-language/schema/raw/master/csl-citation.json"}</w:instrText>
      </w:r>
      <w:r w:rsidR="0001389F" w:rsidRPr="00ED6F27">
        <w:rPr>
          <w:rFonts w:ascii="Times New Roman" w:hAnsi="Times New Roman" w:cs="Times New Roman"/>
        </w:rPr>
        <w:fldChar w:fldCharType="separate"/>
      </w:r>
      <w:r w:rsidR="005F32E2" w:rsidRPr="00ED6F27">
        <w:rPr>
          <w:rFonts w:ascii="Times New Roman" w:hAnsi="Times New Roman" w:cs="Times New Roman"/>
          <w:noProof/>
        </w:rPr>
        <w:t>(36)</w:t>
      </w:r>
      <w:r w:rsidR="0001389F" w:rsidRPr="00ED6F27">
        <w:rPr>
          <w:rFonts w:ascii="Times New Roman" w:hAnsi="Times New Roman" w:cs="Times New Roman"/>
        </w:rPr>
        <w:fldChar w:fldCharType="end"/>
      </w:r>
      <w:r w:rsidR="0001389F" w:rsidRPr="00ED6F27">
        <w:rPr>
          <w:rFonts w:ascii="Times New Roman" w:hAnsi="Times New Roman" w:cs="Times New Roman"/>
        </w:rPr>
        <w:t xml:space="preserve">; </w:t>
      </w:r>
      <w:r w:rsidR="00D1177A" w:rsidRPr="00ED6F27">
        <w:rPr>
          <w:rFonts w:ascii="Times New Roman" w:hAnsi="Times New Roman" w:cs="Times New Roman"/>
        </w:rPr>
        <w:t>and</w:t>
      </w:r>
      <w:r w:rsidR="0001389F" w:rsidRPr="00ED6F27">
        <w:rPr>
          <w:rFonts w:ascii="Times New Roman" w:hAnsi="Times New Roman" w:cs="Times New Roman"/>
        </w:rPr>
        <w:t xml:space="preserve"> </w:t>
      </w:r>
      <w:r w:rsidR="00D1177A" w:rsidRPr="00ED6F27">
        <w:rPr>
          <w:rFonts w:ascii="Times New Roman" w:hAnsi="Times New Roman" w:cs="Times New Roman"/>
        </w:rPr>
        <w:t xml:space="preserve">combinations of items from the Symptom Checklist (SCL-90) </w:t>
      </w:r>
      <w:r w:rsidR="0001389F"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176/appi.ajp.2016.15111462","ISSN":"15357228","abstract":"Objective: The authors sought to determine whether symptoms experienced by formerly depressed patients after at least 8 weeks of remission can be used to identify their risk for relapse during the next 6 months. Method: The study included 188 patients with major depressive disorder from the National Institute of Mental Health Collaborative Depression Study who had at least one Symptom Checklist-90 (SCL-90) assessment after at least 8 weeks of full remission from a depressive episode (defined as a value of 1 on the weekly psychiatric rating scale for all depressive conditions, recorded on Longitudinal Follow-Up Evaluation interviews). Mixed logistic regression was used to identify a set of SCL-90 items that were most predictive of relapse compared with nonrelapse within the next 6 months. Results: Of 514 SCL-90 assessments completed after remission, 73 (14.2%) were followed by depressive relapse within 6 months. Seventeen SCL-90 items (including symptoms of depression, anxiety, and psychological vulnerability) significantly distinguished relapse from nonrelapse. Of these, a set of 12 symptoms maximally separated relapse from nonrelapse. Experiencing one or more of these symptoms had a sensitivity of 80.8% and a specificity of 51.2% for identifying a period in which a relapse occurred, with a positive predictive value of 21.5% and a negative predictive value of 94.2%. The relapse rate was 5.8% when none of the 12 symptoms were present, 16.4% when one to five symptoms were present, 34.1% when six to nine symptoms were present, and 72.7%when10 ormore symptoms were present. Conclusions: A brief symptom scale can be used to identify patients who, despite full remission from a depressive episode, are at substantial risk of relapse within the next 6 months, and this can be used to provide a basis for personalizing the intensity of follow-up visits.","author":[{"dropping-particle":"","family":"Judd","given":"Lewis L.","non-dropping-particle":"","parse-names":false,"suffix":""},{"dropping-particle":"","family":"Schettler","given":"Pamela J.","non-dropping-particle":"","parse-names":false,"suffix":""},{"dropping-particle":"","family":"Rush","given":"A. John","non-dropping-particle":"","parse-names":false,"suffix":""}],"container-title":"American Journal of Psychiatry","id":"ITEM-1","issue":"11","issued":{"date-parts":[["2016"]]},"page":"1140-1146","title":"A brief clinical tool to estimate individual patients' risk of depressive relapse following remission: Proof of concept","type":"article-journal","volume":"173"},"uris":["http://www.mendeley.com/documents/?uuid=a3d4652c-f15f-4639-af74-f8aa9c57dcac"]}],"mendeley":{"formattedCitation":"(35)","plainTextFormattedCitation":"(35)","previouslyFormattedCitation":"(35)"},"properties":{"noteIndex":0},"schema":"https://github.com/citation-style-language/schema/raw/master/csl-citation.json"}</w:instrText>
      </w:r>
      <w:r w:rsidR="0001389F" w:rsidRPr="00ED6F27">
        <w:rPr>
          <w:rFonts w:ascii="Times New Roman" w:hAnsi="Times New Roman" w:cs="Times New Roman"/>
        </w:rPr>
        <w:fldChar w:fldCharType="separate"/>
      </w:r>
      <w:r w:rsidR="005F32E2" w:rsidRPr="00ED6F27">
        <w:rPr>
          <w:rFonts w:ascii="Times New Roman" w:hAnsi="Times New Roman" w:cs="Times New Roman"/>
          <w:noProof/>
        </w:rPr>
        <w:t>(35)</w:t>
      </w:r>
      <w:r w:rsidR="0001389F" w:rsidRPr="00ED6F27">
        <w:rPr>
          <w:rFonts w:ascii="Times New Roman" w:hAnsi="Times New Roman" w:cs="Times New Roman"/>
        </w:rPr>
        <w:fldChar w:fldCharType="end"/>
      </w:r>
      <w:r w:rsidR="0001389F" w:rsidRPr="00ED6F27">
        <w:rPr>
          <w:rFonts w:ascii="Times New Roman" w:hAnsi="Times New Roman" w:cs="Times New Roman"/>
        </w:rPr>
        <w:t xml:space="preserve">. </w:t>
      </w:r>
    </w:p>
    <w:p w14:paraId="3280A86C" w14:textId="77777777" w:rsidR="002848EB" w:rsidRPr="00ED6F27" w:rsidRDefault="002848EB" w:rsidP="00567C8B">
      <w:pPr>
        <w:spacing w:line="480" w:lineRule="auto"/>
        <w:rPr>
          <w:rFonts w:ascii="Times New Roman" w:hAnsi="Times New Roman" w:cs="Times New Roman"/>
        </w:rPr>
      </w:pPr>
    </w:p>
    <w:p w14:paraId="03114834" w14:textId="3B65338D" w:rsidR="0026075A" w:rsidRPr="00ED6F27" w:rsidRDefault="00D1177A" w:rsidP="00567C8B">
      <w:pPr>
        <w:spacing w:line="480" w:lineRule="auto"/>
        <w:rPr>
          <w:rFonts w:ascii="Times New Roman" w:hAnsi="Times New Roman" w:cs="Times New Roman"/>
        </w:rPr>
      </w:pPr>
      <w:r w:rsidRPr="00ED6F27">
        <w:rPr>
          <w:rFonts w:ascii="Times New Roman" w:hAnsi="Times New Roman" w:cs="Times New Roman"/>
        </w:rPr>
        <w:t>Of th</w:t>
      </w:r>
      <w:r w:rsidR="000D0727" w:rsidRPr="00ED6F27">
        <w:rPr>
          <w:rFonts w:ascii="Times New Roman" w:hAnsi="Times New Roman" w:cs="Times New Roman"/>
        </w:rPr>
        <w:t>e 11</w:t>
      </w:r>
      <w:r w:rsidRPr="00ED6F27">
        <w:rPr>
          <w:rFonts w:ascii="Times New Roman" w:hAnsi="Times New Roman" w:cs="Times New Roman"/>
        </w:rPr>
        <w:t xml:space="preserve"> development st</w:t>
      </w:r>
      <w:r w:rsidR="000D0727" w:rsidRPr="00ED6F27">
        <w:rPr>
          <w:rFonts w:ascii="Times New Roman" w:hAnsi="Times New Roman" w:cs="Times New Roman"/>
        </w:rPr>
        <w:t xml:space="preserve">udies, nine </w:t>
      </w:r>
      <w:r w:rsidR="0026075A" w:rsidRPr="00ED6F27">
        <w:rPr>
          <w:rFonts w:ascii="Times New Roman" w:hAnsi="Times New Roman" w:cs="Times New Roman"/>
        </w:rPr>
        <w:t>used regression analysis (f</w:t>
      </w:r>
      <w:r w:rsidRPr="00ED6F27">
        <w:rPr>
          <w:rFonts w:ascii="Times New Roman" w:hAnsi="Times New Roman" w:cs="Times New Roman"/>
        </w:rPr>
        <w:t xml:space="preserve">ive used logistic regression </w:t>
      </w:r>
      <w:r w:rsidR="003F6C22"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176/ps.50.3.376","ISSN":"10752730","abstract":"Objective: To help clinicians more accurately predict outcomes of treatment for depression, variables associated with recurrence of depression in the year after treatment were examined in a group of patients who completed treatment for an index episode of depression. Methods: Forty-two depressed patients who participated in a double-blind pharmacological treatment study were followed for one year after treatment was discontinued. Length of treatment for the index episode was determined by clinicians and ranged from eight to 76 consecutive weeks. Eighteen patients who had a recurrent episode (43 percent) and 24 patients who did not (57 percent) were compared on sociodemographic and clinical variables, including scores on the Eysenck Personality Questionnaire (EPQ). Results: A combination of three variables predicted recurrence of depression in 90 percent of cases. They were an elevated EPQ score on the neuroticism subscale, a short duration of treatment of the index episode, and a slow onset of response to treatment of the index episode. Conclusions: The findings suggest that personality traits, treatment duration, and variations in response to treatment might have an impact on long-term treatment outcome. Clinicians should consider these factors when making treatment decisions for depressed patients.","author":[{"dropping-particle":"","family":"Berlanga","given":"Carlos","non-dropping-particle":"","parse-names":false,"suffix":""},{"dropping-particle":"","family":"Heinze","given":"Gerardo","non-dropping-particle":"","parse-names":false,"suffix":""},{"dropping-particle":"","family":"Torres","given":"Marina","non-dropping-particle":"","parse-names":false,"suffix":""},{"dropping-particle":"","family":"Apiquián","given":"Rogelio","non-dropping-particle":"","parse-names":false,"suffix":""},{"dropping-particle":"","family":"Caballero","given":"Alejandro","non-dropping-particle":"","parse-names":false,"suffix":""}],"container-title":"Psychiatric Services","id":"ITEM-1","issue":"3","issued":{"date-parts":[["1999"]]},"page":"376-380","title":"Personality and clinical predictors of recurrence of depression","type":"article-journal","volume":"50"},"uris":["http://www.mendeley.com/documents/?uuid=17d95e5c-2536-413f-806e-28fb663a3c0f"]},{"id":"ITEM-2","itemData":{"DOI":"10.1007/s11126-015-9341-y","ISSN":"15736709","abstract":"Many individuals treated for depression suffer relapse or recurrence after treatment. Known risk factors include number of previous depressive episodes and residual symptoms after treatment. Both relapse/recurrence rates and predictors of relapse/recurrence, however, may differ between various settings. To perform a naturalistic evaluation of the sustained effectiveness of treatment for adult clinical depression in a psychiatric out-patient setting and to examine psychosocial and clinical predictors of relapse/recurrence. 51 individuals, who were successfully treated/discharged from psychiatric care 12 months prior, were assessed regarding current depressive status and regarding relapse and recurrence. Logistic regression was used to assess the predictive impact of the variables measured. At the 12-month follow-up, 26 % of the participants were in complete remission, 45 % were in partial remission, and 29 % were clinically depressed. In 1 year, 61 % suffered a new depressive episode. Having a greater number of previous episodes and having no partner significantly increased the risk of relapse or recurrence. A high prevalence of depression and partially remitted depression is reported at 12-month follow up, and a large proportion of the sample would likely benefit from active treatment. Relapse/recurrence rates are higher in this study than in many other studies, and it may be hypothesized that they are generally higher in psychiatric settings than in primary care. If so, this would indicate the need for a different treatment strategy in the psychiatric care of depression, with emphasis on long-term management of depression.","author":[{"dropping-particle":"","family":"Johansson","given":"Olof","non-dropping-particle":"","parse-names":false,"suffix":""},{"dropping-particle":"","family":"Lundh","given":"Lars Gunnar","non-dropping-particle":"","parse-names":false,"suffix":""},{"dropping-particle":"","family":"Bjärehed","given":"Jonas","non-dropping-particle":"","parse-names":false,"suffix":""}],"container-title":"Psychiatric Quarterly","id":"ITEM-2","issue":"3","issued":{"date-parts":[["2015"]]},"page":"407-417","title":"12-Month Outcome and Predictors of Recurrence in Psychiatric Treatment of Depression: A Retrospective Study","type":"article-journal","volume":"86"},"uris":["http://www.mendeley.com/documents/?uuid=1ff59827-9e4b-457a-ac1f-f2b1ceb31812"]},{"id":"ITEM-3","itemData":{"DOI":"10.1176/appi.ajp.2016.15111462","ISSN":"15357228","abstract":"Objective: The authors sought to determine whether symptoms experienced by formerly depressed patients after at least 8 weeks of remission can be used to identify their risk for relapse during the next 6 months. Method: The study included 188 patients with major depressive disorder from the National Institute of Mental Health Collaborative Depression Study who had at least one Symptom Checklist-90 (SCL-90) assessment after at least 8 weeks of full remission from a depressive episode (defined as a value of 1 on the weekly psychiatric rating scale for all depressive conditions, recorded on Longitudinal Follow-Up Evaluation interviews). Mixed logistic regression was used to identify a set of SCL-90 items that were most predictive of relapse compared with nonrelapse within the next 6 months. Results: Of 514 SCL-90 assessments completed after remission, 73 (14.2%) were followed by depressive relapse within 6 months. Seventeen SCL-90 items (including symptoms of depression, anxiety, and psychological vulnerability) significantly distinguished relapse from nonrelapse. Of these, a set of 12 symptoms maximally separated relapse from nonrelapse. Experiencing one or more of these symptoms had a sensitivity of 80.8% and a specificity of 51.2% for identifying a period in which a relapse occurred, with a positive predictive value of 21.5% and a negative predictive value of 94.2%. The relapse rate was 5.8% when none of the 12 symptoms were present, 16.4% when one to five symptoms were present, 34.1% when six to nine symptoms were present, and 72.7%when10 ormore symptoms were present. Conclusions: A brief symptom scale can be used to identify patients who, despite full remission from a depressive episode, are at substantial risk of relapse within the next 6 months, and this can be used to provide a basis for personalizing the intensity of follow-up visits.","author":[{"dropping-particle":"","family":"Judd","given":"Lewis L.","non-dropping-particle":"","parse-names":false,"suffix":""},{"dropping-particle":"","family":"Schettler","given":"Pamela J.","non-dropping-particle":"","parse-names":false,"suffix":""},{"dropping-particle":"","family":"Rush","given":"A. John","non-dropping-particle":"","parse-names":false,"suffix":""}],"container-title":"American Journal of Psychiatry","id":"ITEM-3","issue":"11","issued":{"date-parts":[["2016"]]},"page":"1140-1146","title":"A brief clinical tool to estimate individual patients' risk of depressive relapse following remission: Proof of concept","type":"article-journal","volume":"173"},"uris":["http://www.mendeley.com/documents/?uuid=a3d4652c-f15f-4639-af74-f8aa9c57dcac"]},{"id":"ITEM-4","itemData":{"DOI":"10.1016/J.PNPBP.2009.01.008","ISSN":"0278-5846","abstract":"PURPOSE\nTo study the power of CRF stimulation test to predict relapse in a sample of melancholic depressive patients in depressed phase, followed-up over a two-year period from the moment they achieved complete remission of depressive symptoms. \n\nMETHODS\nFifty-one outpatients diagnosed with unipolar depressive disorder with melancholic features according to DSM-IV were assessed with the CRF test. The Structured Clinical Interview for DSM-IV (SCID-IV) was used for diagnosis. Monthly follow-up visits were held over a two-year period after remission; relapse was established using HDRS according to Frank's criteria [Frank E, Prien RF, Jarret RB, Keller MB, Kupfer DJ, Lavori PW, et al. Conceptualization and rationale for consensus definitions of terms in major depressive disorder: remission, recovery, relapse, and recurrence. Arch Gen Psychiatry 1991;48:851–5]. Forty-three patients completed the study. Non-controlled antidepressant treatment protocols were used. Predictive statistical analysis was performed through logistic regression. \n\nFINDINGS\nThe final predictive model included three variables: net area under cortisol curve (NAUCC), previous suicide attempt, and stress during follow-up. Sensitivity was of 89%, and specificity was of 92%. NAUCC has shown a predictive power of 80%, with an optimal cut-off point of 251.24 μg/ml/min. \n\nCONCLUSIONS\nCortisol is the hormone of the HPA axis which shows the highest power to predict relapse. NAUCC is the most relevant variable. The complete predictive model is a complex combination of biological, clinical and psychoenvironmental variables (NAUCC, previous suicide attempts, and stress during follow-up). Further studies with better control of the psychoenvironmental variables are required to obtain more precise neuroendocrine findings.","author":[{"dropping-particle":"","family":"Pintor","given":"Luis","non-dropping-particle":"","parse-names":false,"suffix":""},{"dropping-particle":"","family":"Torres","given":"Xavier","non-dropping-particle":"","parse-names":false,"suffix":""},{"dropping-particle":"","family":"Navarro","given":"Victor","non-dropping-particle":"","parse-names":false,"suffix":""},{"dropping-particle":"","family":"Martinez de Osaba","given":"Ma Jesús","non-dropping-particle":"","parse-names":false,"suffix":""},{"dropping-particle":"","family":"Matrai","given":"Silvia","non-dropping-particle":"","parse-names":false,"suffix":""},{"dropping-particle":"","family":"Gastó","given":"Cristobal","non-dropping-particle":"","parse-names":false,"suffix":""}],"container-title":"Progress in Neuro-Psychopharmacology and Biological Psychiatry","id":"ITEM-4","issue":"3","issued":{"date-parts":[["2009","4","30"]]},"page":"463-469","publisher":"Elsevier","title":"Prediction of relapse in melancholic depressive patients in a 2-year follow-up study with corticotropin releasing factor test","type":"article-journal","volume":"33"},"uris":["http://www.mendeley.com/documents/?uuid=eb802d57-9315-3b16-9f8b-393583241f0a"]},{"id":"ITEM-5","itemData":{"DOI":"10.1002/da.22215","ISSN":"15206394","abstract":"Background There exists very little evidence to guide clinical management for preventing recurrence of major depression. The objective of this study was to develop and validate a prediction algorithm for recurrence of major depression. Methods Wave 1 and wave 2 longitudinal data from the U.S. National Epidemiological Survey on Alcohol and Related Condition (2001/2002-2003/2004) were used. Participants with a major depressive episode at baseline and who had visited health professionals for depression were included in this analysis (n = 2,711). Mental disorders were assessed based on the DSM-IV criteria. Results With the development data (n = 1,518), a prediction model with 19 unique factors had a C statistics of 0.7504 and excellent calibration (P =.23). The model had a C statistics of 0.7195 in external validation data (n = 1,195) and 0.7365 in combined data. The algorithm calibrated very well in validation data. In the combined data, the 3-year observed and predicted risk of recurrence was 25.40% (95% CI: 23.76%, 27.04%) and 25.34% (95% CI: 24.73%, 25.95%), respectively. The predicted risk in the 1st and 10th decile risk group was 5.68% and 60.21%, respectively. Conclusions The developed prediction model for recurrence of major depression has acceptable discrimination and excellent calibration, and is feasible to be used by physicians. The prognostic model may assist physicians and patients in quantifying the probability of recurrence so that physicians can develop specific treatment plans for those who are at high risk of recurrence, leading to personalized treatment and better use of resources. © 2013 Wiley Periodicals, Inc.","author":[{"dropping-particle":"","family":"Wang","given":"Jian Li","non-dropping-particle":"","parse-names":false,"suffix":""},{"dropping-particle":"","family":"Patten","given":"Scott","non-dropping-particle":"","parse-names":false,"suffix":""},{"dropping-particle":"","family":"Sareen","given":"Jitender","non-dropping-particle":"","parse-names":false,"suffix":""},{"dropping-particle":"","family":"Bolton","given":"James","non-dropping-particle":"","parse-names":false,"suffix":""},{"dropping-particle":"","family":"Schmitz","given":"Norbert","non-dropping-particle":"","parse-names":false,"suffix":""},{"dropping-particle":"","family":"MacQueen","given":"Glenda","non-dropping-particle":"","parse-names":false,"suffix":""}],"container-title":"Depression and Anxiety","id":"ITEM-5","issue":"5","issued":{"date-parts":[["2014"]]},"page":"451-457","title":"Development and validation of a prediction algorithm for use by health professionals in prediction of recurrence of major depression","type":"article-journal","volume":"31"},"uris":["http://www.mendeley.com/documents/?uuid=cd2ababe-02e7-4bdc-8bb0-e4b797cbdd29"]}],"mendeley":{"formattedCitation":"(31,33–35,38)","plainTextFormattedCitation":"(31,33–35,38)","previouslyFormattedCitation":"(31,33–35,38)"},"properties":{"noteIndex":0},"schema":"https://github.com/citation-style-language/schema/raw/master/csl-citation.json"}</w:instrText>
      </w:r>
      <w:r w:rsidR="003F6C22" w:rsidRPr="00ED6F27">
        <w:rPr>
          <w:rFonts w:ascii="Times New Roman" w:hAnsi="Times New Roman" w:cs="Times New Roman"/>
        </w:rPr>
        <w:fldChar w:fldCharType="separate"/>
      </w:r>
      <w:r w:rsidR="005F32E2" w:rsidRPr="00ED6F27">
        <w:rPr>
          <w:rFonts w:ascii="Times New Roman" w:hAnsi="Times New Roman" w:cs="Times New Roman"/>
          <w:noProof/>
        </w:rPr>
        <w:t>(31,33–35,38)</w:t>
      </w:r>
      <w:r w:rsidR="003F6C22" w:rsidRPr="00ED6F27">
        <w:rPr>
          <w:rFonts w:ascii="Times New Roman" w:hAnsi="Times New Roman" w:cs="Times New Roman"/>
        </w:rPr>
        <w:fldChar w:fldCharType="end"/>
      </w:r>
      <w:r w:rsidR="005D0549" w:rsidRPr="00ED6F27">
        <w:rPr>
          <w:rFonts w:ascii="Times New Roman" w:hAnsi="Times New Roman" w:cs="Times New Roman"/>
        </w:rPr>
        <w:t xml:space="preserve"> and</w:t>
      </w:r>
      <w:r w:rsidR="00F606AD" w:rsidRPr="00ED6F27">
        <w:rPr>
          <w:rFonts w:ascii="Times New Roman" w:hAnsi="Times New Roman" w:cs="Times New Roman"/>
        </w:rPr>
        <w:t xml:space="preserve"> four </w:t>
      </w:r>
      <w:r w:rsidRPr="00ED6F27">
        <w:rPr>
          <w:rFonts w:ascii="Times New Roman" w:hAnsi="Times New Roman" w:cs="Times New Roman"/>
        </w:rPr>
        <w:t>used Cox proportional hazards regression to study time to recurrence</w:t>
      </w:r>
      <w:r w:rsidR="00F606AD" w:rsidRPr="00ED6F27">
        <w:rPr>
          <w:rFonts w:ascii="Times New Roman" w:hAnsi="Times New Roman" w:cs="Times New Roman"/>
        </w:rPr>
        <w:t xml:space="preserve"> </w:t>
      </w:r>
      <w:r w:rsidR="005D0549"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PSYCHIRES.2018.06.006","ISSN":"0022-3956","abstract":"OBJECTIVES\nMany studies examined predictors of depressive relapse/recurrence but no simple tool based on well-established risk factors is available that estimates the risk within an individual. We developed and validated such a prediction tool in remitted recurrently depressed individuals. \n\nMETHODS\nThe tool was developed using data (n = 235) from a pragmatic randomised controlled trial in remitted recurrently depressed participants and externally validated using data (n = 209) from a similar randomised controlled trial of remitted recurrently depressed participants using maintenance antidepressants. Cox regression was used with time to relapse/recurrence within 2 years as outcome and well-established risk factors as predictors. Performance measures and absolute risk scores were calculated, a practically applicable risk score was created, and the tool was externally validated. \n\nRESULTS\nThe 2-year cumulative proportion relapse/recurrence was 46.2% in the validation dataset. The tool included number of previous depressive episodes, residual depressive symptoms, severity of the last depressive episode, and treatment. The C-statistic and calibration slope were 0.56 and 0.81 respectively. The tool stratified participants into relapse/recurrence risk classes of 37%, 55%, and 72%. The C-statistic and calibration slope in the external validation were 0.59 and 0.56 respectively, and Kaplan Meier curves showed that the tool could differentiate between risk classes. \n\nCONCLUSIONS\nThis is the first study that developed a simple prediction tool based on well-established risk factors of depressive relapse/recurrence, estimating the individual risk. Since the overall performance of the model was poor, more studies are needed to enhance the performance before recommending implementation into clinical practice.","author":[{"dropping-particle":"","family":"Klein","given":"Nicola S.","non-dropping-particle":"","parse-names":false,"suffix":""},{"dropping-particle":"","family":"Holtman","given":"Gea A.","non-dropping-particle":"","parse-names":false,"suffix":""},{"dropping-particle":"","family":"Bockting","given":"Claudi L.H.","non-dropping-particle":"","parse-names":false,"suffix":""},{"dropping-particle":"","family":"Heymans","given":"Martijn W.","non-dropping-particle":"","parse-names":false,"suffix":""},{"dropping-particle":"","family":"Burger","given":"Huibert","non-dropping-particle":"","parse-names":false,"suffix":""}],"container-title":"Journal of Psychiatric Research","id":"ITEM-1","issued":{"date-parts":[["2018","9","1"]]},"page":"1-7","publisher":"Pergamon","title":"Development and validation of a clinical prediction tool to estimate the individual risk of depressive relapse or recurrence in individuals with recurrent depression","type":"article-journal","volume":"104"},"uris":["http://www.mendeley.com/documents/?uuid=ad424fb3-1c59-3eb5-8179-f3036a3b8a93"]},{"id":"ITEM-2","itemData":{"DOI":"10.1038/s41398-020-01182-w","ISSN":"21583188","PMID":"33431800","abstract":"Recurrent major depressive disorder (rMDD) is a relapsing-remitting disease with high morbidity and a 5-year risk of recurrence of up to 80%. This was a prospective pilot study to examine the potential diagnostic and prognostic value of targeted plasma metabolomics in the care of patients with rMDD in remission. We used an established LC-MS/MS platform to measure 399 metabolites in 68 subjects with rMDD (n = 45 females and 23 males) in antidepressant-free remission and 59 age- and sex-matched controls (n = 40 females and 19 males). Patients were then followed prospectively for 2.5 years. Metabolomics explained up to 43% of the phenotypic variance. The strongest biomarkers were gender specific. 80% of the metabolic predictors of recurrence in both males and females belonged to 6 pathways: (1) phospholipids, (2) sphingomyelins, (3) glycosphingolipids, (4) eicosanoids, (5) microbiome, and (6) purines. These changes traced to altered mitochondrial regulation of cellular redox, signaling, energy, and lipid metabolism. Metabolomics identified a chemical endophenotype that could be used to stratify rrMDD patients at greatest risk for recurrence with an accuracy over 0.90 (95%CI = 0.69–1.0). Power calculations suggest that a validation study of at least 198 females and 198 males (99 cases and 99 controls each) will be needed to confirm these results. Although a small study, these results are the first to show the potential utility of metabolomics in assisting with the important clinical challenge of prospectively identifying the patients at greatest risk of recurrence of a depressive episode and those who are at lower risk.","author":[{"dropping-particle":"","family":"Mocking","given":"Roel J.T.","non-dropping-particle":"","parse-names":false,"suffix":""},{"dropping-particle":"","family":"Naviaux","given":"Jane C.","non-dropping-particle":"","parse-names":false,"suffix":""},{"dropping-particle":"","family":"Li","given":"Kefeng","non-dropping-particle":"","parse-names":false,"suffix":""},{"dropping-particle":"","family":"Wang","given":"Lin","non-dropping-particle":"","parse-names":false,"suffix":""},{"dropping-particle":"","family":"Monk","given":"Jonathan M.","non-dropping-particle":"","parse-names":false,"suffix":""},{"dropping-particle":"","family":"Bright","given":"A. Taylor","non-dropping-particle":"","parse-names":false,"suffix":""},{"dropping-particle":"","family":"Figueroa","given":"Caroline A.","non-dropping-particle":"","parse-names":false,"suffix":""},{"dropping-particle":"","family":"Schene","given":"Aart H.","non-dropping-particle":"","parse-names":false,"suffix":""},{"dropping-particle":"","family":"Ruhé","given":"Henricus G.","non-dropping-particle":"","parse-names":false,"suffix":""},{"dropping-particle":"","family":"Assies","given":"Johanna","non-dropping-particle":"","parse-names":false,"suffix":""},{"dropping-particle":"","family":"Naviaux","given":"Robert K.","non-dropping-particle":"","parse-names":false,"suffix":""}],"container-title":"Translational Psychiatry","id":"ITEM-2","issue":"1","issued":{"date-parts":[["2021"]]},"title":"Metabolic features of recurrent major depressive disorder in remission, and the risk of future recurrence","type":"article-journal","volume":"11"},"uris":["http://www.mendeley.com/documents/?uuid=e9c447e6-5e88-407a-96a7-4d0591c49e55"]},{"id":"ITEM-3","itemData":{"DOI":"10.1016/J.JAD.2015.03.045","ISSN":"0165-0327","abstract":"BACKGROUND\nIt is difficult to predict recurrence of depressive episodes in patients with major depression (MD): evidence for many risk factors is inconsistent and general prediction algorithms are lacking. The aim of this study was to develop a prediction model for recurrence of depressive episodes in women using improved methodology. \n\nMETHODS\nWe used prospective data from a general population sample of female twins with a last-year MD episode (n=194). A rich set of baseline predictors was analyzed with Cox proportional hazards regression subject to elastic net regularization to find a model predicting recurrence of depressive episodes. Prediction accuracy of the model was assessed in an independent test sample (n=133), which was limited by the unavailability of a number of key predictors. \n\nRESULTS\nA wide variety of risk factors predicted recurrence of depressive episodes in women: depressive and anxiety symptoms during the index episode, the level of symptoms at the moment of interview, psychiatric and family history, early and recent adverse life events, being unmarried, and problems with friends and finances. Kaplan Meier estimated survival curves showed that the model differentiated between patients at higher and lower risk for recurrence; estimated areas under the curve were in the range of 0.61–0.79. \n\nLIMITATIONS\nDespite our rich set of predictors, certain potentially relevant variables were not available, such as biological measures, chronic somatic diseases, and treatment status. \n\nCONCLUSIONS\nRecurrence of episodes of MD in women is highly multifactorial. Future studies should take this into account for the development of clinically useful prediction algorithm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Journal of Affective Disorders","id":"ITEM-3","issued":{"date-parts":[["2015","7","15"]]},"page":"52-61","publisher":"Elsevier","title":"Multiple risk factors predict recurrence of major depressive disorder in women","type":"article-journal","volume":"180"},"uris":["http://www.mendeley.com/documents/?uuid=a149e0e9-665d-392c-8fc0-3617b1f58e59"]},{"id":"ITEM-4","itemData":{"DOI":"10.1017/S0033291717003178","ISSN":"14698978","PMID":"29173194","abstract":"Background: Major depression (MD) occurs about twice as often in women as in men, but it is unclear whether sex differences subsist after disease onset. This study aims to elucidate potential sex differences in rates and risk factors for MD recurrence, in order to improve prediction of course of illness and understanding of its underlying mechanisms. Methods: We used prospective data from a general population sample (n = 653) that experienced a recent episode of MD. A diverse set of potential risk factors for recurrence of MD was analyzed using Cox models subject to elastic net regularization for males and females separately. Accuracy of the prediction models was tested in same-sex and opposite-sex test data. Additionally, interactions between sex and each of the risk factors were investigated to identify potential sex differences. Results: Recurrence rates and the impact of most risk factors were similar for men and women. For both sexes, prediction models were highly multifactorial including risk factors such as comorbid anxiety, early traumas, and family history. Some subtle sex differences were detected: for men, prediction models included more risk factors concerning characteristics of the depressive episode and family history of MD and generalized anxiety, whereas for women, models included more risk factors concerning early and recent adverse life events and socioeconomic problems. Conclusions: No prominent sex differences in risk factors for recurrence of MD were found, potentially indicating similar disease maintaining mechanisms for both sexes. Course of MD is a multifactorial phenomenon for both males and female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Psychological Medicine","id":"ITEM-4","issue":"10","issued":{"date-parts":[["2018"]]},"page":"1685-1693","title":"Sex similarities and differences in risk factors for recurrence of major depression","type":"article-journal","volume":"48"},"uris":["http://www.mendeley.com/documents/?uuid=287a5fc4-8fe3-498c-92bd-b069ea838ad2"]}],"mendeley":{"formattedCitation":"(26,29,30,36)","plainTextFormattedCitation":"(26,29,30,36)","previouslyFormattedCitation":"(26,29,30,36)"},"properties":{"noteIndex":0},"schema":"https://github.com/citation-style-language/schema/raw/master/csl-citation.json"}</w:instrText>
      </w:r>
      <w:r w:rsidR="005D0549" w:rsidRPr="00ED6F27">
        <w:rPr>
          <w:rFonts w:ascii="Times New Roman" w:hAnsi="Times New Roman" w:cs="Times New Roman"/>
        </w:rPr>
        <w:fldChar w:fldCharType="separate"/>
      </w:r>
      <w:r w:rsidR="005F32E2" w:rsidRPr="00ED6F27">
        <w:rPr>
          <w:rFonts w:ascii="Times New Roman" w:hAnsi="Times New Roman" w:cs="Times New Roman"/>
          <w:noProof/>
        </w:rPr>
        <w:t>(26,29,30,36)</w:t>
      </w:r>
      <w:r w:rsidR="005D0549" w:rsidRPr="00ED6F27">
        <w:rPr>
          <w:rFonts w:ascii="Times New Roman" w:hAnsi="Times New Roman" w:cs="Times New Roman"/>
        </w:rPr>
        <w:fldChar w:fldCharType="end"/>
      </w:r>
      <w:r w:rsidR="0026075A" w:rsidRPr="00ED6F27">
        <w:rPr>
          <w:rFonts w:ascii="Times New Roman" w:hAnsi="Times New Roman" w:cs="Times New Roman"/>
        </w:rPr>
        <w:t>).</w:t>
      </w:r>
      <w:r w:rsidR="005D0549" w:rsidRPr="00ED6F27">
        <w:rPr>
          <w:rFonts w:ascii="Times New Roman" w:hAnsi="Times New Roman" w:cs="Times New Roman"/>
        </w:rPr>
        <w:t xml:space="preserve"> </w:t>
      </w:r>
      <w:r w:rsidRPr="00ED6F27">
        <w:rPr>
          <w:rFonts w:ascii="Times New Roman" w:hAnsi="Times New Roman" w:cs="Times New Roman"/>
        </w:rPr>
        <w:t xml:space="preserve">Of the remaining two included studies, </w:t>
      </w:r>
      <w:r w:rsidR="000D0727" w:rsidRPr="00ED6F27">
        <w:rPr>
          <w:rFonts w:ascii="Times New Roman" w:hAnsi="Times New Roman" w:cs="Times New Roman"/>
        </w:rPr>
        <w:t>one</w:t>
      </w:r>
      <w:r w:rsidRPr="00ED6F27">
        <w:rPr>
          <w:rFonts w:ascii="Times New Roman" w:hAnsi="Times New Roman" w:cs="Times New Roman"/>
        </w:rPr>
        <w:t xml:space="preserve"> used a ML</w:t>
      </w:r>
      <w:r w:rsidR="00EE4235" w:rsidRPr="00ED6F27">
        <w:rPr>
          <w:rFonts w:ascii="Times New Roman" w:hAnsi="Times New Roman" w:cs="Times New Roman"/>
        </w:rPr>
        <w:t xml:space="preserve"> </w:t>
      </w:r>
      <w:r w:rsidRPr="00ED6F27">
        <w:rPr>
          <w:rFonts w:ascii="Times New Roman" w:hAnsi="Times New Roman" w:cs="Times New Roman"/>
        </w:rPr>
        <w:t>support vector machine model to predict recurrence over a median period of 233 days</w:t>
      </w:r>
      <w:r w:rsidR="000D0727" w:rsidRPr="00ED6F27">
        <w:rPr>
          <w:rFonts w:ascii="Times New Roman" w:hAnsi="Times New Roman" w:cs="Times New Roman"/>
        </w:rPr>
        <w:t xml:space="preserve"> </w:t>
      </w:r>
      <w:r w:rsidR="000D0727"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3389/fpsyt.2019.00145","ISSN":"16640640","abstract":"An interesting factor explaining recurrence risk in Major Depressive Disorder (MDD) may be neuropsychological functioning, i.e., processing of emotional stimuli/information. Negatively biased processing of emotional stimuli/information has been found in both acute and (inconclusively) remitted states of MDD, and may be causally related to recurrence of depression. We aimed to investigate self-referent, memory and interpretation biases in recurrently depressed patients in remission and relate these biases to recurrence. We included 69 remitted recurrent MDD-patients (rrMDD-patients), 35–65 years, with ≥2 episodes, voluntarily free of antidepressant maintenance therapy for at least 4 weeks. We tested self-referent biases with an emotional categorization task, bias in emotional memory by free recall of the emotion categorization task 15 min after completing it, and interpretation bias with a facial expression recognition task. We compared these participants with 43 never-depressed controls matched for age, sex and intelligence. We followed the rrMDD-patients for 2.5 years and assessed recurrent depressive episodes by structured interview. The rrMDD-patients showed biases toward emotionally negative stimuli, faster responses to negative self-relevant characteristics in the emotional categorization, better recognition of sad faces, worse recognition of neutral faces with more misclassifications as angry or disgusting faces and less misclassifications as neutral faces (0.001 &lt; p &lt; 0.05). Of these, the number of misclassifications as angry and the overall performance in the emotional memory task were significantly associated with the time to recurrence (p ≤ 0.04), independent of residual symptoms and number of previous episodes. In a support vector machine data-driven model, prediction of recurrence-status could best be achieved (relative to observed recurrence-rate) with demographic and childhood adversity parameters (accuracy 78.1%; 1-sided p = 0.002); neuropsychological tests could not improve this prediction. Our data suggests a persisting (mood-incongruent) emotional bias when patients with recurrent depression are in remission. Moreover, these persisting biases might be mechanistically important for recurrence and prevention thereof.","author":[{"dropping-particle":"","family":"Ruhe","given":"Henricus G.","non-dropping-particle":"","parse-names":false,"suffix":""},{"dropping-particle":"","family":"Mocking","given":"Roel J.T.","non-dropping-particle":"","parse-names":false,"suffix":""},{"dropping-particle":"","family":"Figueroa","given":"Caroline A.","non-dropping-particle":"","parse-names":false,"suffix":""},{"dropping-particle":"","family":"Seeverens","given":"Paulien W.J.","non-dropping-particle":"","parse-names":false,"suffix":""},{"dropping-particle":"","family":"Ikani","given":"Nessa","non-dropping-particle":"","parse-names":false,"suffix":""},{"dropping-particle":"","family":"Tyborowska","given":"Anna","non-dropping-particle":"","parse-names":false,"suffix":""},{"dropping-particle":"","family":"Browning","given":"Michael","non-dropping-particle":"","parse-names":false,"suffix":""},{"dropping-particle":"","family":"Vrijsen","given":"Janna N.","non-dropping-particle":"","parse-names":false,"suffix":""},{"dropping-particle":"","family":"Harmer","given":"Catherine J.","non-dropping-particle":"","parse-names":false,"suffix":""},{"dropping-particle":"","family":"Schene","given":"Aart H.","non-dropping-particle":"","parse-names":false,"suffix":""}],"container-title":"Frontiers in Psychiatry","id":"ITEM-1","issue":"MAR","issued":{"date-parts":[["2019"]]},"page":"1-18","title":"Emotional biases and recurrence in major depressive disorder. Results of 2.5 years follow-up of drug-free cohort vulnerable for recurrence","type":"article-journal","volume":"10"},"uris":["http://www.mendeley.com/documents/?uuid=a5c878c8-3d2a-4901-bb08-0d76a14235b6"]}],"mendeley":{"formattedCitation":"(37)","plainTextFormattedCitation":"(37)","previouslyFormattedCitation":"(37)"},"properties":{"noteIndex":0},"schema":"https://github.com/citation-style-language/schema/raw/master/csl-citation.json"}</w:instrText>
      </w:r>
      <w:r w:rsidR="000D0727" w:rsidRPr="00ED6F27">
        <w:rPr>
          <w:rFonts w:ascii="Times New Roman" w:hAnsi="Times New Roman" w:cs="Times New Roman"/>
        </w:rPr>
        <w:fldChar w:fldCharType="separate"/>
      </w:r>
      <w:r w:rsidR="005F32E2" w:rsidRPr="00ED6F27">
        <w:rPr>
          <w:rFonts w:ascii="Times New Roman" w:hAnsi="Times New Roman" w:cs="Times New Roman"/>
          <w:noProof/>
        </w:rPr>
        <w:t>(37)</w:t>
      </w:r>
      <w:r w:rsidR="000D0727" w:rsidRPr="00ED6F27">
        <w:rPr>
          <w:rFonts w:ascii="Times New Roman" w:hAnsi="Times New Roman" w:cs="Times New Roman"/>
        </w:rPr>
        <w:fldChar w:fldCharType="end"/>
      </w:r>
      <w:r w:rsidR="005D0549" w:rsidRPr="00ED6F27">
        <w:rPr>
          <w:rFonts w:ascii="Times New Roman" w:hAnsi="Times New Roman" w:cs="Times New Roman"/>
        </w:rPr>
        <w:t xml:space="preserve"> and t</w:t>
      </w:r>
      <w:r w:rsidR="000D0727" w:rsidRPr="00ED6F27">
        <w:rPr>
          <w:rFonts w:ascii="Times New Roman" w:hAnsi="Times New Roman" w:cs="Times New Roman"/>
        </w:rPr>
        <w:t>he other</w:t>
      </w:r>
      <w:r w:rsidRPr="00ED6F27">
        <w:rPr>
          <w:rFonts w:ascii="Times New Roman" w:hAnsi="Times New Roman" w:cs="Times New Roman"/>
        </w:rPr>
        <w:t xml:space="preserve"> used discriminant function analysis (DFA), a statistical method to identify which continuous variables (predictors) best discriminate between two or more groups (in this case, relapse or stable remission)</w:t>
      </w:r>
      <w:r w:rsidR="000D0727" w:rsidRPr="00ED6F27">
        <w:rPr>
          <w:rFonts w:ascii="Times New Roman" w:hAnsi="Times New Roman" w:cs="Times New Roman"/>
        </w:rPr>
        <w:t xml:space="preserve"> </w:t>
      </w:r>
      <w:r w:rsidR="000D0727"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ad.2009.11.015","ISSN":"01650327","abstract":"Background and aim: The present study evaluated an integrated model of the role of psychosocial factors in the prediction of relapse of Major Depressive Disorder over a one-year follow-up period. Methods and analyses: A range of established variables, including life stress, cognitive-personality vulnerability factors, social support, and coping responses, were simultaneously considered in a series of prediction models, in an adult female sample of remitted depressed individuals. Results: It was determined that interpersonal marked difficulties, social support, and emotion-oriented and avoidance-oriented coping provided the best-fitting and most parsimonious predictive model for depressive relapse at one-year follow-up. Conclusions: The examination of multifactorial models of risk represents a promising avenue for future research and theory development. © 2009 Elsevier B.V.","author":[{"dropping-particle":"","family":"Backs-Dermott","given":"Barbara J.","non-dropping-particle":"","parse-names":false,"suffix":""},{"dropping-particle":"","family":"Dobson","given":"Keith S.","non-dropping-particle":"","parse-names":false,"suffix":""},{"dropping-particle":"","family":"Jones","given":"Shannon L.","non-dropping-particle":"","parse-names":false,"suffix":""}],"container-title":"Journal of Affective Disorders","id":"ITEM-1","issue":"1-2","issued":{"date-parts":[["2010"]]},"page":"60-67","publisher":"Elsevier B.V.","title":"An evaluation of an integrated model of relapse in depression","type":"article-journal","volume":"124"},"uris":["http://www.mendeley.com/documents/?uuid=793778b3-ed8e-4bab-9b2c-497495a25d16"]}],"mendeley":{"formattedCitation":"(32)","plainTextFormattedCitation":"(32)","previouslyFormattedCitation":"(32)"},"properties":{"noteIndex":0},"schema":"https://github.com/citation-style-language/schema/raw/master/csl-citation.json"}</w:instrText>
      </w:r>
      <w:r w:rsidR="000D0727" w:rsidRPr="00ED6F27">
        <w:rPr>
          <w:rFonts w:ascii="Times New Roman" w:hAnsi="Times New Roman" w:cs="Times New Roman"/>
        </w:rPr>
        <w:fldChar w:fldCharType="separate"/>
      </w:r>
      <w:r w:rsidR="005F32E2" w:rsidRPr="00ED6F27">
        <w:rPr>
          <w:rFonts w:ascii="Times New Roman" w:hAnsi="Times New Roman" w:cs="Times New Roman"/>
          <w:noProof/>
        </w:rPr>
        <w:t>(32)</w:t>
      </w:r>
      <w:r w:rsidR="000D0727" w:rsidRPr="00ED6F27">
        <w:rPr>
          <w:rFonts w:ascii="Times New Roman" w:hAnsi="Times New Roman" w:cs="Times New Roman"/>
        </w:rPr>
        <w:fldChar w:fldCharType="end"/>
      </w:r>
      <w:r w:rsidRPr="00ED6F27">
        <w:rPr>
          <w:rFonts w:ascii="Times New Roman" w:hAnsi="Times New Roman" w:cs="Times New Roman"/>
        </w:rPr>
        <w:t xml:space="preserve">. </w:t>
      </w:r>
    </w:p>
    <w:p w14:paraId="6BBA9D34" w14:textId="7AFD9938" w:rsidR="00D1177A" w:rsidRPr="00ED6F27" w:rsidRDefault="00D1177A" w:rsidP="00567C8B">
      <w:pPr>
        <w:spacing w:line="480" w:lineRule="auto"/>
        <w:rPr>
          <w:rFonts w:ascii="Times New Roman" w:hAnsi="Times New Roman" w:cs="Times New Roman"/>
        </w:rPr>
      </w:pPr>
    </w:p>
    <w:p w14:paraId="26921BA0" w14:textId="77777777" w:rsidR="0026075A" w:rsidRPr="00ED6F27" w:rsidRDefault="0026075A" w:rsidP="0026075A">
      <w:pPr>
        <w:spacing w:line="480" w:lineRule="auto"/>
        <w:jc w:val="center"/>
        <w:rPr>
          <w:rFonts w:ascii="Times New Roman" w:hAnsi="Times New Roman" w:cs="Times New Roman"/>
          <w:b/>
          <w:i/>
        </w:rPr>
      </w:pPr>
      <w:r w:rsidRPr="00ED6F27">
        <w:rPr>
          <w:rFonts w:ascii="Times New Roman" w:hAnsi="Times New Roman" w:cs="Times New Roman"/>
        </w:rPr>
        <w:t>[Table 3 here]</w:t>
      </w:r>
    </w:p>
    <w:p w14:paraId="05B37888" w14:textId="77777777" w:rsidR="00D1177A" w:rsidRPr="00ED6F27" w:rsidRDefault="00D1177A" w:rsidP="00567C8B">
      <w:pPr>
        <w:spacing w:line="480" w:lineRule="auto"/>
        <w:rPr>
          <w:rFonts w:ascii="Times New Roman" w:hAnsi="Times New Roman" w:cs="Times New Roman"/>
        </w:rPr>
      </w:pPr>
    </w:p>
    <w:p w14:paraId="0A1B9292" w14:textId="77777777" w:rsidR="00586D28" w:rsidRPr="00ED6F27" w:rsidRDefault="00D1177A" w:rsidP="00567C8B">
      <w:pPr>
        <w:spacing w:line="480" w:lineRule="auto"/>
        <w:rPr>
          <w:rFonts w:ascii="Times New Roman" w:hAnsi="Times New Roman" w:cs="Times New Roman"/>
          <w:b/>
          <w:i/>
        </w:rPr>
      </w:pPr>
      <w:r w:rsidRPr="00ED6F27">
        <w:rPr>
          <w:rFonts w:ascii="Times New Roman" w:hAnsi="Times New Roman" w:cs="Times New Roman"/>
          <w:b/>
          <w:i/>
        </w:rPr>
        <w:t>Predictive performance of prognostic models</w:t>
      </w:r>
    </w:p>
    <w:p w14:paraId="70C533C7" w14:textId="2DB9628C" w:rsidR="00D1177A" w:rsidRPr="00ED6F27" w:rsidRDefault="00D1177A" w:rsidP="00567C8B">
      <w:pPr>
        <w:spacing w:line="480" w:lineRule="auto"/>
        <w:rPr>
          <w:rFonts w:ascii="Times New Roman" w:hAnsi="Times New Roman" w:cs="Times New Roman"/>
        </w:rPr>
      </w:pPr>
      <w:r w:rsidRPr="00ED6F27">
        <w:rPr>
          <w:rFonts w:ascii="Times New Roman" w:hAnsi="Times New Roman" w:cs="Times New Roman"/>
        </w:rPr>
        <w:t>The predictive performance of all included models is summarised in T</w:t>
      </w:r>
      <w:r w:rsidR="00F0610C" w:rsidRPr="00ED6F27">
        <w:rPr>
          <w:rFonts w:ascii="Times New Roman" w:hAnsi="Times New Roman" w:cs="Times New Roman"/>
        </w:rPr>
        <w:t>able 3</w:t>
      </w:r>
      <w:r w:rsidRPr="00ED6F27">
        <w:rPr>
          <w:rFonts w:ascii="Times New Roman" w:hAnsi="Times New Roman" w:cs="Times New Roman"/>
        </w:rPr>
        <w:t>.</w:t>
      </w:r>
    </w:p>
    <w:p w14:paraId="5B9DE9EA" w14:textId="77777777" w:rsidR="0089627A" w:rsidRPr="00ED6F27" w:rsidRDefault="0089627A" w:rsidP="00567C8B">
      <w:pPr>
        <w:spacing w:line="480" w:lineRule="auto"/>
        <w:rPr>
          <w:rFonts w:ascii="Times New Roman" w:hAnsi="Times New Roman" w:cs="Times New Roman"/>
        </w:rPr>
      </w:pPr>
    </w:p>
    <w:p w14:paraId="66A4EA02" w14:textId="43FADBFA" w:rsidR="005D6897" w:rsidRPr="00ED6F27" w:rsidRDefault="005D6897" w:rsidP="005D6897">
      <w:pPr>
        <w:spacing w:line="480" w:lineRule="auto"/>
        <w:rPr>
          <w:rFonts w:ascii="Times New Roman" w:hAnsi="Times New Roman" w:cs="Times New Roman"/>
        </w:rPr>
      </w:pPr>
      <w:r w:rsidRPr="00ED6F27">
        <w:rPr>
          <w:rFonts w:ascii="Times New Roman" w:hAnsi="Times New Roman" w:cs="Times New Roman"/>
        </w:rPr>
        <w:t>S</w:t>
      </w:r>
      <w:r w:rsidR="00272A21" w:rsidRPr="00ED6F27">
        <w:rPr>
          <w:rFonts w:ascii="Times New Roman" w:hAnsi="Times New Roman" w:cs="Times New Roman"/>
        </w:rPr>
        <w:t>ix</w:t>
      </w:r>
      <w:r w:rsidR="00D1177A" w:rsidRPr="00ED6F27">
        <w:rPr>
          <w:rFonts w:ascii="Times New Roman" w:hAnsi="Times New Roman" w:cs="Times New Roman"/>
        </w:rPr>
        <w:t xml:space="preserve"> of the</w:t>
      </w:r>
      <w:r w:rsidRPr="00ED6F27">
        <w:rPr>
          <w:rFonts w:ascii="Times New Roman" w:hAnsi="Times New Roman" w:cs="Times New Roman"/>
        </w:rPr>
        <w:t xml:space="preserve"> model development</w:t>
      </w:r>
      <w:r w:rsidR="00D1177A" w:rsidRPr="00ED6F27">
        <w:rPr>
          <w:rFonts w:ascii="Times New Roman" w:hAnsi="Times New Roman" w:cs="Times New Roman"/>
        </w:rPr>
        <w:t xml:space="preserve"> studies</w:t>
      </w:r>
      <w:r w:rsidR="00586D28" w:rsidRPr="00ED6F27">
        <w:rPr>
          <w:rFonts w:ascii="Times New Roman" w:hAnsi="Times New Roman" w:cs="Times New Roman"/>
        </w:rPr>
        <w:t xml:space="preserve"> </w:t>
      </w:r>
      <w:r w:rsidR="00110A4A" w:rsidRPr="00ED6F27">
        <w:rPr>
          <w:rFonts w:ascii="Times New Roman" w:hAnsi="Times New Roman" w:cs="Times New Roman"/>
        </w:rPr>
        <w:t xml:space="preserve">identified </w:t>
      </w:r>
      <w:r w:rsidR="00586D28"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PSYCHIRES.2018.06.006","ISSN":"0022-3956","abstract":"OBJECTIVES\nMany studies examined predictors of depressive relapse/recurrence but no simple tool based on well-established risk factors is available that estimates the risk within an individual. We developed and validated such a prediction tool in remitted recurrently depressed individuals. \n\nMETHODS\nThe tool was developed using data (n = 235) from a pragmatic randomised controlled trial in remitted recurrently depressed participants and externally validated using data (n = 209) from a similar randomised controlled trial of remitted recurrently depressed participants using maintenance antidepressants. Cox regression was used with time to relapse/recurrence within 2 years as outcome and well-established risk factors as predictors. Performance measures and absolute risk scores were calculated, a practically applicable risk score was created, and the tool was externally validated. \n\nRESULTS\nThe 2-year cumulative proportion relapse/recurrence was 46.2% in the validation dataset. The tool included number of previous depressive episodes, residual depressive symptoms, severity of the last depressive episode, and treatment. The C-statistic and calibration slope were 0.56 and 0.81 respectively. The tool stratified participants into relapse/recurrence risk classes of 37%, 55%, and 72%. The C-statistic and calibration slope in the external validation were 0.59 and 0.56 respectively, and Kaplan Meier curves showed that the tool could differentiate between risk classes. \n\nCONCLUSIONS\nThis is the first study that developed a simple prediction tool based on well-established risk factors of depressive relapse/recurrence, estimating the individual risk. Since the overall performance of the model was poor, more studies are needed to enhance the performance before recommending implementation into clinical practice.","author":[{"dropping-particle":"","family":"Klein","given":"Nicola S.","non-dropping-particle":"","parse-names":false,"suffix":""},{"dropping-particle":"","family":"Holtman","given":"Gea A.","non-dropping-particle":"","parse-names":false,"suffix":""},{"dropping-particle":"","family":"Bockting","given":"Claudi L.H.","non-dropping-particle":"","parse-names":false,"suffix":""},{"dropping-particle":"","family":"Heymans","given":"Martijn W.","non-dropping-particle":"","parse-names":false,"suffix":""},{"dropping-particle":"","family":"Burger","given":"Huibert","non-dropping-particle":"","parse-names":false,"suffix":""}],"container-title":"Journal of Psychiatric Research","id":"ITEM-1","issued":{"date-parts":[["2018","9","1"]]},"page":"1-7","publisher":"Pergamon","title":"Development and validation of a clinical prediction tool to estimate the individual risk of depressive relapse or recurrence in individuals with recurrent depression","type":"article-journal","volume":"104"},"uris":["http://www.mendeley.com/documents/?uuid=ad424fb3-1c59-3eb5-8179-f3036a3b8a93"]},{"id":"ITEM-2","itemData":{"DOI":"10.1002/da.22215","ISSN":"15206394","abstract":"Background There exists very little evidence to guide clinical management for preventing recurrence of major depression. The objective of this study was to develop and validate a prediction algorithm for recurrence of major depression. Methods Wave 1 and wave 2 longitudinal data from the U.S. National Epidemiological Survey on Alcohol and Related Condition (2001/2002-2003/2004) were used. Participants with a major depressive episode at baseline and who had visited health professionals for depression were included in this analysis (n = 2,711). Mental disorders were assessed based on the DSM-IV criteria. Results With the development data (n = 1,518), a prediction model with 19 unique factors had a C statistics of 0.7504 and excellent calibration (P =.23). The model had a C statistics of 0.7195 in external validation data (n = 1,195) and 0.7365 in combined data. The algorithm calibrated very well in validation data. In the combined data, the 3-year observed and predicted risk of recurrence was 25.40% (95% CI: 23.76%, 27.04%) and 25.34% (95% CI: 24.73%, 25.95%), respectively. The predicted risk in the 1st and 10th decile risk group was 5.68% and 60.21%, respectively. Conclusions The developed prediction model for recurrence of major depression has acceptable discrimination and excellent calibration, and is feasible to be used by physicians. The prognostic model may assist physicians and patients in quantifying the probability of recurrence so that physicians can develop specific treatment plans for those who are at high risk of recurrence, leading to personalized treatment and better use of resources. © 2013 Wiley Periodicals, Inc.","author":[{"dropping-particle":"","family":"Wang","given":"Jian Li","non-dropping-particle":"","parse-names":false,"suffix":""},{"dropping-particle":"","family":"Patten","given":"Scott","non-dropping-particle":"","parse-names":false,"suffix":""},{"dropping-particle":"","family":"Sareen","given":"Jitender","non-dropping-particle":"","parse-names":false,"suffix":""},{"dropping-particle":"","family":"Bolton","given":"James","non-dropping-particle":"","parse-names":false,"suffix":""},{"dropping-particle":"","family":"Schmitz","given":"Norbert","non-dropping-particle":"","parse-names":false,"suffix":""},{"dropping-particle":"","family":"MacQueen","given":"Glenda","non-dropping-particle":"","parse-names":false,"suffix":""}],"container-title":"Depression and Anxiety","id":"ITEM-2","issue":"5","issued":{"date-parts":[["2014"]]},"page":"451-457","title":"Development and validation of a prediction algorithm for use by health professionals in prediction of recurrence of major depression","type":"article-journal","volume":"31"},"uris":["http://www.mendeley.com/documents/?uuid=cd2ababe-02e7-4bdc-8bb0-e4b797cbdd29"]},{"id":"ITEM-3","itemData":{"DOI":"10.3389/fpsyt.2019.00145","ISSN":"16640640","abstract":"An interesting factor explaining recurrence risk in Major Depressive Disorder (MDD) may be neuropsychological functioning, i.e., processing of emotional stimuli/information. Negatively biased processing of emotional stimuli/information has been found in both acute and (inconclusively) remitted states of MDD, and may be causally related to recurrence of depression. We aimed to investigate self-referent, memory and interpretation biases in recurrently depressed patients in remission and relate these biases to recurrence. We included 69 remitted recurrent MDD-patients (rrMDD-patients), 35–65 years, with ≥2 episodes, voluntarily free of antidepressant maintenance therapy for at least 4 weeks. We tested self-referent biases with an emotional categorization task, bias in emotional memory by free recall of the emotion categorization task 15 min after completing it, and interpretation bias with a facial expression recognition task. We compared these participants with 43 never-depressed controls matched for age, sex and intelligence. We followed the rrMDD-patients for 2.5 years and assessed recurrent depressive episodes by structured interview. The rrMDD-patients showed biases toward emotionally negative stimuli, faster responses to negative self-relevant characteristics in the emotional categorization, better recognition of sad faces, worse recognition of neutral faces with more misclassifications as angry or disgusting faces and less misclassifications as neutral faces (0.001 &lt; p &lt; 0.05). Of these, the number of misclassifications as angry and the overall performance in the emotional memory task were significantly associated with the time to recurrence (p ≤ 0.04), independent of residual symptoms and number of previous episodes. In a support vector machine data-driven model, prediction of recurrence-status could best be achieved (relative to observed recurrence-rate) with demographic and childhood adversity parameters (accuracy 78.1%; 1-sided p = 0.002); neuropsychological tests could not improve this prediction. Our data suggests a persisting (mood-incongruent) emotional bias when patients with recurrent depression are in remission. Moreover, these persisting biases might be mechanistically important for recurrence and prevention thereof.","author":[{"dropping-particle":"","family":"Ruhe","given":"Henricus G.","non-dropping-particle":"","parse-names":false,"suffix":""},{"dropping-particle":"","family":"Mocking","given":"Roel J.T.","non-dropping-particle":"","parse-names":false,"suffix":""},{"dropping-particle":"","family":"Figueroa","given":"Caroline A.","non-dropping-particle":"","parse-names":false,"suffix":""},{"dropping-particle":"","family":"Seeverens","given":"Paulien W.J.","non-dropping-particle":"","parse-names":false,"suffix":""},{"dropping-particle":"","family":"Ikani","given":"Nessa","non-dropping-particle":"","parse-names":false,"suffix":""},{"dropping-particle":"","family":"Tyborowska","given":"Anna","non-dropping-particle":"","parse-names":false,"suffix":""},{"dropping-particle":"","family":"Browning","given":"Michael","non-dropping-particle":"","parse-names":false,"suffix":""},{"dropping-particle":"","family":"Vrijsen","given":"Janna N.","non-dropping-particle":"","parse-names":false,"suffix":""},{"dropping-particle":"","family":"Harmer","given":"Catherine J.","non-dropping-particle":"","parse-names":false,"suffix":""},{"dropping-particle":"","family":"Schene","given":"Aart H.","non-dropping-particle":"","parse-names":false,"suffix":""}],"container-title":"Frontiers in Psychiatry","id":"ITEM-3","issue":"MAR","issued":{"date-parts":[["2019"]]},"page":"1-18","title":"Emotional biases and recurrence in major depressive disorder. Results of 2.5 years follow-up of drug-free cohort vulnerable for recurrence","type":"article-journal","volume":"10"},"uris":["http://www.mendeley.com/documents/?uuid=a5c878c8-3d2a-4901-bb08-0d76a14235b6"]},{"id":"ITEM-4","itemData":{"DOI":"10.1016/J.JAD.2015.03.045","ISSN":"0165-0327","abstract":"BACKGROUND\nIt is difficult to predict recurrence of depressive episodes in patients with major depression (MD): evidence for many risk factors is inconsistent and general prediction algorithms are lacking. The aim of this study was to develop a prediction model for recurrence of depressive episodes in women using improved methodology. \n\nMETHODS\nWe used prospective data from a general population sample of female twins with a last-year MD episode (n=194). A rich set of baseline predictors was analyzed with Cox proportional hazards regression subject to elastic net regularization to find a model predicting recurrence of depressive episodes. Prediction accuracy of the model was assessed in an independent test sample (n=133), which was limited by the unavailability of a number of key predictors. \n\nRESULTS\nA wide variety of risk factors predicted recurrence of depressive episodes in women: depressive and anxiety symptoms during the index episode, the level of symptoms at the moment of interview, psychiatric and family history, early and recent adverse life events, being unmarried, and problems with friends and finances. Kaplan Meier estimated survival curves showed that the model differentiated between patients at higher and lower risk for recurrence; estimated areas under the curve were in the range of 0.61–0.79. \n\nLIMITATIONS\nDespite our rich set of predictors, certain potentially relevant variables were not available, such as biological measures, chronic somatic diseases, and treatment status. \n\nCONCLUSIONS\nRecurrence of episodes of MD in women is highly multifactorial. Future studies should take this into account for the development of clinically useful prediction algorithm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Journal of Affective Disorders","id":"ITEM-4","issued":{"date-parts":[["2015","7","15"]]},"page":"52-61","publisher":"Elsevier","title":"Multiple risk factors predict recurrence of major depressive disorder in women","type":"article-journal","volume":"180"},"uris":["http://www.mendeley.com/documents/?uuid=a149e0e9-665d-392c-8fc0-3617b1f58e59"]},{"id":"ITEM-5","itemData":{"DOI":"10.1017/S0033291717003178","ISSN":"14698978","PMID":"29173194","abstract":"Background: Major depression (MD) occurs about twice as often in women as in men, but it is unclear whether sex differences subsist after disease onset. This study aims to elucidate potential sex differences in rates and risk factors for MD recurrence, in order to improve prediction of course of illness and understanding of its underlying mechanisms. Methods: We used prospective data from a general population sample (n = 653) that experienced a recent episode of MD. A diverse set of potential risk factors for recurrence of MD was analyzed using Cox models subject to elastic net regularization for males and females separately. Accuracy of the prediction models was tested in same-sex and opposite-sex test data. Additionally, interactions between sex and each of the risk factors were investigated to identify potential sex differences. Results: Recurrence rates and the impact of most risk factors were similar for men and women. For both sexes, prediction models were highly multifactorial including risk factors such as comorbid anxiety, early traumas, and family history. Some subtle sex differences were detected: for men, prediction models included more risk factors concerning characteristics of the depressive episode and family history of MD and generalized anxiety, whereas for women, models included more risk factors concerning early and recent adverse life events and socioeconomic problems. Conclusions: No prominent sex differences in risk factors for recurrence of MD were found, potentially indicating similar disease maintaining mechanisms for both sexes. Course of MD is a multifactorial phenomenon for both males and female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Psychological Medicine","id":"ITEM-5","issue":"10","issued":{"date-parts":[["2018"]]},"page":"1685-1693","title":"Sex similarities and differences in risk factors for recurrence of major depression","type":"article-journal","volume":"48"},"uris":["http://www.mendeley.com/documents/?uuid=287a5fc4-8fe3-498c-92bd-b069ea838ad2"]},{"id":"ITEM-6","itemData":{"DOI":"10.1038/s41398-020-01182-w","ISSN":"21583188","PMID":"33431800","abstract":"Recurrent major depressive disorder (rMDD) is a relapsing-remitting disease with high morbidity and a 5-year risk of recurrence of up to 80%. This was a prospective pilot study to examine the potential diagnostic and prognostic value of targeted plasma metabolomics in the care of patients with rMDD in remission. We used an established LC-MS/MS platform to measure 399 metabolites in 68 subjects with rMDD (n = 45 females and 23 males) in antidepressant-free remission and 59 age- and sex-matched controls (n = 40 females and 19 males). Patients were then followed prospectively for 2.5 years. Metabolomics explained up to 43% of the phenotypic variance. The strongest biomarkers were gender specific. 80% of the metabolic predictors of recurrence in both males and females belonged to 6 pathways: (1) phospholipids, (2) sphingomyelins, (3) glycosphingolipids, (4) eicosanoids, (5) microbiome, and (6) purines. These changes traced to altered mitochondrial regulation of cellular redox, signaling, energy, and lipid metabolism. Metabolomics identified a chemical endophenotype that could be used to stratify rrMDD patients at greatest risk for recurrence with an accuracy over 0.90 (95%CI = 0.69–1.0). Power calculations suggest that a validation study of at least 198 females and 198 males (99 cases and 99 controls each) will be needed to confirm these results. Although a small study, these results are the first to show the potential utility of metabolomics in assisting with the important clinical challenge of prospectively identifying the patients at greatest risk of recurrence of a depressive episode and those who are at lower risk.","author":[{"dropping-particle":"","family":"Mocking","given":"Roel J.T.","non-dropping-particle":"","parse-names":false,"suffix":""},{"dropping-particle":"","family":"Naviaux","given":"Jane C.","non-dropping-particle":"","parse-names":false,"suffix":""},{"dropping-particle":"","family":"Li","given":"Kefeng","non-dropping-particle":"","parse-names":false,"suffix":""},{"dropping-particle":"","family":"Wang","given":"Lin","non-dropping-particle":"","parse-names":false,"suffix":""},{"dropping-particle":"","family":"Monk","given":"Jonathan M.","non-dropping-particle":"","parse-names":false,"suffix":""},{"dropping-particle":"","family":"Bright","given":"A. Taylor","non-dropping-particle":"","parse-names":false,"suffix":""},{"dropping-particle":"","family":"Figueroa","given":"Caroline A.","non-dropping-particle":"","parse-names":false,"suffix":""},{"dropping-particle":"","family":"Schene","given":"Aart H.","non-dropping-particle":"","parse-names":false,"suffix":""},{"dropping-particle":"","family":"Ruhé","given":"Henricus G.","non-dropping-particle":"","parse-names":false,"suffix":""},{"dropping-particle":"","family":"Assies","given":"Johanna","non-dropping-particle":"","parse-names":false,"suffix":""},{"dropping-particle":"","family":"Naviaux","given":"Robert K.","non-dropping-particle":"","parse-names":false,"suffix":""}],"container-title":"Translational Psychiatry","id":"ITEM-6","issue":"1","issued":{"date-parts":[["2021"]]},"title":"Metabolic features of recurrent major depressive disorder in remission, and the risk of future recurrence","type":"article-journal","volume":"11"},"uris":["http://www.mendeley.com/documents/?uuid=e9c447e6-5e88-407a-96a7-4d0591c49e55"]}],"mendeley":{"formattedCitation":"(26,29–31,36,37)","plainTextFormattedCitation":"(26,29–31,36,37)","previouslyFormattedCitation":"(26,29–31,36,37)"},"properties":{"noteIndex":0},"schema":"https://github.com/citation-style-language/schema/raw/master/csl-citation.json"}</w:instrText>
      </w:r>
      <w:r w:rsidR="00586D28" w:rsidRPr="00ED6F27">
        <w:rPr>
          <w:rFonts w:ascii="Times New Roman" w:hAnsi="Times New Roman" w:cs="Times New Roman"/>
        </w:rPr>
        <w:fldChar w:fldCharType="separate"/>
      </w:r>
      <w:r w:rsidR="005F32E2" w:rsidRPr="00ED6F27">
        <w:rPr>
          <w:rFonts w:ascii="Times New Roman" w:hAnsi="Times New Roman" w:cs="Times New Roman"/>
          <w:noProof/>
        </w:rPr>
        <w:t>(26,29–31,36,37)</w:t>
      </w:r>
      <w:r w:rsidR="00586D28" w:rsidRPr="00ED6F27">
        <w:rPr>
          <w:rFonts w:ascii="Times New Roman" w:hAnsi="Times New Roman" w:cs="Times New Roman"/>
        </w:rPr>
        <w:fldChar w:fldCharType="end"/>
      </w:r>
      <w:r w:rsidR="00D1177A" w:rsidRPr="00ED6F27">
        <w:rPr>
          <w:rFonts w:ascii="Times New Roman" w:hAnsi="Times New Roman" w:cs="Times New Roman"/>
        </w:rPr>
        <w:t xml:space="preserve"> reported </w:t>
      </w:r>
      <w:r w:rsidRPr="00ED6F27">
        <w:rPr>
          <w:rFonts w:ascii="Times New Roman" w:hAnsi="Times New Roman" w:cs="Times New Roman"/>
        </w:rPr>
        <w:t>internal validation</w:t>
      </w:r>
      <w:r w:rsidR="00D1177A" w:rsidRPr="00ED6F27">
        <w:rPr>
          <w:rFonts w:ascii="Times New Roman" w:hAnsi="Times New Roman" w:cs="Times New Roman"/>
        </w:rPr>
        <w:t xml:space="preserve"> to account for </w:t>
      </w:r>
      <w:proofErr w:type="spellStart"/>
      <w:r w:rsidR="00D1177A" w:rsidRPr="00ED6F27">
        <w:rPr>
          <w:rFonts w:ascii="Times New Roman" w:hAnsi="Times New Roman" w:cs="Times New Roman"/>
        </w:rPr>
        <w:t>overfitting</w:t>
      </w:r>
      <w:proofErr w:type="spellEnd"/>
      <w:r w:rsidR="00D1177A" w:rsidRPr="00ED6F27">
        <w:rPr>
          <w:rFonts w:ascii="Times New Roman" w:hAnsi="Times New Roman" w:cs="Times New Roman"/>
        </w:rPr>
        <w:t xml:space="preserve"> and optimism</w:t>
      </w:r>
      <w:r w:rsidR="00D35158" w:rsidRPr="00ED6F27">
        <w:rPr>
          <w:rFonts w:ascii="Times New Roman" w:hAnsi="Times New Roman" w:cs="Times New Roman"/>
        </w:rPr>
        <w:t xml:space="preserve"> within the developed model</w:t>
      </w:r>
      <w:r w:rsidR="00110A4A" w:rsidRPr="00ED6F27">
        <w:rPr>
          <w:rFonts w:ascii="Times New Roman" w:hAnsi="Times New Roman" w:cs="Times New Roman"/>
        </w:rPr>
        <w:t xml:space="preserve">. </w:t>
      </w:r>
      <w:r w:rsidR="00D1177A" w:rsidRPr="00ED6F27">
        <w:rPr>
          <w:rFonts w:ascii="Times New Roman" w:hAnsi="Times New Roman" w:cs="Times New Roman"/>
        </w:rPr>
        <w:t xml:space="preserve">Three </w:t>
      </w:r>
      <w:r w:rsidR="00110A4A" w:rsidRPr="00ED6F27">
        <w:rPr>
          <w:rFonts w:ascii="Times New Roman" w:hAnsi="Times New Roman" w:cs="Times New Roman"/>
        </w:rPr>
        <w:t>also</w:t>
      </w:r>
      <w:r w:rsidR="00D1177A" w:rsidRPr="00ED6F27">
        <w:rPr>
          <w:rFonts w:ascii="Times New Roman" w:hAnsi="Times New Roman" w:cs="Times New Roman"/>
        </w:rPr>
        <w:t xml:space="preserve"> reported external validation</w:t>
      </w:r>
      <w:r w:rsidR="00110A4A" w:rsidRPr="00ED6F27">
        <w:rPr>
          <w:rFonts w:ascii="Times New Roman" w:hAnsi="Times New Roman" w:cs="Times New Roman"/>
        </w:rPr>
        <w:t xml:space="preserve">, using a dataset separate from the training dataset </w:t>
      </w:r>
      <w:r w:rsidRPr="00ED6F27">
        <w:rPr>
          <w:rFonts w:ascii="Times New Roman" w:hAnsi="Times New Roman" w:cs="Times New Roman"/>
        </w:rPr>
        <w:t>to give</w:t>
      </w:r>
      <w:r w:rsidR="00110A4A" w:rsidRPr="00ED6F27">
        <w:rPr>
          <w:rFonts w:ascii="Times New Roman" w:hAnsi="Times New Roman" w:cs="Times New Roman"/>
        </w:rPr>
        <w:t xml:space="preserve"> a truer reflection of model performance and </w:t>
      </w:r>
      <w:proofErr w:type="spellStart"/>
      <w:r w:rsidR="00110A4A" w:rsidRPr="00ED6F27">
        <w:rPr>
          <w:rFonts w:ascii="Times New Roman" w:hAnsi="Times New Roman" w:cs="Times New Roman"/>
        </w:rPr>
        <w:t>generalisability</w:t>
      </w:r>
      <w:proofErr w:type="spellEnd"/>
      <w:r w:rsidR="00110A4A" w:rsidRPr="00ED6F27">
        <w:rPr>
          <w:rFonts w:ascii="Times New Roman" w:hAnsi="Times New Roman" w:cs="Times New Roman"/>
        </w:rPr>
        <w:t xml:space="preserve"> </w:t>
      </w:r>
      <w:r w:rsidR="00586D28"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PSYCHIRES.2018.06.006","ISSN":"0022-3956","abstract":"OBJECTIVES\nMany studies examined predictors of depressive relapse/recurrence but no simple tool based on well-established risk factors is available that estimates the risk within an individual. We developed and validated such a prediction tool in remitted recurrently depressed individuals. \n\nMETHODS\nThe tool was developed using data (n = 235) from a pragmatic randomised controlled trial in remitted recurrently depressed participants and externally validated using data (n = 209) from a similar randomised controlled trial of remitted recurrently depressed participants using maintenance antidepressants. Cox regression was used with time to relapse/recurrence within 2 years as outcome and well-established risk factors as predictors. Performance measures and absolute risk scores were calculated, a practically applicable risk score was created, and the tool was externally validated. \n\nRESULTS\nThe 2-year cumulative proportion relapse/recurrence was 46.2% in the validation dataset. The tool included number of previous depressive episodes, residual depressive symptoms, severity of the last depressive episode, and treatment. The C-statistic and calibration slope were 0.56 and 0.81 respectively. The tool stratified participants into relapse/recurrence risk classes of 37%, 55%, and 72%. The C-statistic and calibration slope in the external validation were 0.59 and 0.56 respectively, and Kaplan Meier curves showed that the tool could differentiate between risk classes. \n\nCONCLUSIONS\nThis is the first study that developed a simple prediction tool based on well-established risk factors of depressive relapse/recurrence, estimating the individual risk. Since the overall performance of the model was poor, more studies are needed to enhance the performance before recommending implementation into clinical practice.","author":[{"dropping-particle":"","family":"Klein","given":"Nicola S.","non-dropping-particle":"","parse-names":false,"suffix":""},{"dropping-particle":"","family":"Holtman","given":"Gea A.","non-dropping-particle":"","parse-names":false,"suffix":""},{"dropping-particle":"","family":"Bockting","given":"Claudi L.H.","non-dropping-particle":"","parse-names":false,"suffix":""},{"dropping-particle":"","family":"Heymans","given":"Martijn W.","non-dropping-particle":"","parse-names":false,"suffix":""},{"dropping-particle":"","family":"Burger","given":"Huibert","non-dropping-particle":"","parse-names":false,"suffix":""}],"container-title":"Journal of Psychiatric Research","id":"ITEM-1","issued":{"date-parts":[["2018","9","1"]]},"page":"1-7","publisher":"Pergamon","title":"Development and validation of a clinical prediction tool to estimate the individual risk of depressive relapse or recurrence in individuals with recurrent depression","type":"article-journal","volume":"104"},"uris":["http://www.mendeley.com/documents/?uuid=ad424fb3-1c59-3eb5-8179-f3036a3b8a93"]},{"id":"ITEM-2","itemData":{"DOI":"10.1016/J.JAD.2015.03.045","ISSN":"0165-0327","abstract":"BACKGROUND\nIt is difficult to predict recurrence of depressive episodes in patients with major depression (MD): evidence for many risk factors is inconsistent and general prediction algorithms are lacking. The aim of this study was to develop a prediction model for recurrence of depressive episodes in women using improved methodology. \n\nMETHODS\nWe used prospective data from a general population sample of female twins with a last-year MD episode (n=194). A rich set of baseline predictors was analyzed with Cox proportional hazards regression subject to elastic net regularization to find a model predicting recurrence of depressive episodes. Prediction accuracy of the model was assessed in an independent test sample (n=133), which was limited by the unavailability of a number of key predictors. \n\nRESULTS\nA wide variety of risk factors predicted recurrence of depressive episodes in women: depressive and anxiety symptoms during the index episode, the level of symptoms at the moment of interview, psychiatric and family history, early and recent adverse life events, being unmarried, and problems with friends and finances. Kaplan Meier estimated survival curves showed that the model differentiated between patients at higher and lower risk for recurrence; estimated areas under the curve were in the range of 0.61–0.79. \n\nLIMITATIONS\nDespite our rich set of predictors, certain potentially relevant variables were not available, such as biological measures, chronic somatic diseases, and treatment status. \n\nCONCLUSIONS\nRecurrence of episodes of MD in women is highly multifactorial. Future studies should take this into account for the development of clinically useful prediction algorithm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Journal of Affective Disorders","id":"ITEM-2","issued":{"date-parts":[["2015","7","15"]]},"page":"52-61","publisher":"Elsevier","title":"Multiple risk factors predict recurrence of major depressive disorder in women","type":"article-journal","volume":"180"},"uris":["http://www.mendeley.com/documents/?uuid=a149e0e9-665d-392c-8fc0-3617b1f58e59"]},{"id":"ITEM-3","itemData":{"DOI":"10.1002/da.22215","ISSN":"15206394","abstract":"Background There exists very little evidence to guide clinical management for preventing recurrence of major depression. The objective of this study was to develop and validate a prediction algorithm for recurrence of major depression. Methods Wave 1 and wave 2 longitudinal data from the U.S. National Epidemiological Survey on Alcohol and Related Condition (2001/2002-2003/2004) were used. Participants with a major depressive episode at baseline and who had visited health professionals for depression were included in this analysis (n = 2,711). Mental disorders were assessed based on the DSM-IV criteria. Results With the development data (n = 1,518), a prediction model with 19 unique factors had a C statistics of 0.7504 and excellent calibration (P =.23). The model had a C statistics of 0.7195 in external validation data (n = 1,195) and 0.7365 in combined data. The algorithm calibrated very well in validation data. In the combined data, the 3-year observed and predicted risk of recurrence was 25.40% (95% CI: 23.76%, 27.04%) and 25.34% (95% CI: 24.73%, 25.95%), respectively. The predicted risk in the 1st and 10th decile risk group was 5.68% and 60.21%, respectively. Conclusions The developed prediction model for recurrence of major depression has acceptable discrimination and excellent calibration, and is feasible to be used by physicians. The prognostic model may assist physicians and patients in quantifying the probability of recurrence so that physicians can develop specific treatment plans for those who are at high risk of recurrence, leading to personalized treatment and better use of resources. © 2013 Wiley Periodicals, Inc.","author":[{"dropping-particle":"","family":"Wang","given":"Jian Li","non-dropping-particle":"","parse-names":false,"suffix":""},{"dropping-particle":"","family":"Patten","given":"Scott","non-dropping-particle":"","parse-names":false,"suffix":""},{"dropping-particle":"","family":"Sareen","given":"Jitender","non-dropping-particle":"","parse-names":false,"suffix":""},{"dropping-particle":"","family":"Bolton","given":"James","non-dropping-particle":"","parse-names":false,"suffix":""},{"dropping-particle":"","family":"Schmitz","given":"Norbert","non-dropping-particle":"","parse-names":false,"suffix":""},{"dropping-particle":"","family":"MacQueen","given":"Glenda","non-dropping-particle":"","parse-names":false,"suffix":""}],"container-title":"Depression and Anxiety","id":"ITEM-3","issue":"5","issued":{"date-parts":[["2014"]]},"page":"451-457","title":"Development and validation of a prediction algorithm for use by health professionals in prediction of recurrence of major depression","type":"article-journal","volume":"31"},"uris":["http://www.mendeley.com/documents/?uuid=cd2ababe-02e7-4bdc-8bb0-e4b797cbdd29"]}],"mendeley":{"formattedCitation":"(29–31)","plainTextFormattedCitation":"(29–31)","previouslyFormattedCitation":"(29–31)"},"properties":{"noteIndex":0},"schema":"https://github.com/citation-style-language/schema/raw/master/csl-citation.json"}</w:instrText>
      </w:r>
      <w:r w:rsidR="00586D28" w:rsidRPr="00ED6F27">
        <w:rPr>
          <w:rFonts w:ascii="Times New Roman" w:hAnsi="Times New Roman" w:cs="Times New Roman"/>
        </w:rPr>
        <w:fldChar w:fldCharType="separate"/>
      </w:r>
      <w:r w:rsidR="005F32E2" w:rsidRPr="00ED6F27">
        <w:rPr>
          <w:rFonts w:ascii="Times New Roman" w:hAnsi="Times New Roman" w:cs="Times New Roman"/>
          <w:noProof/>
        </w:rPr>
        <w:t>(29–31)</w:t>
      </w:r>
      <w:r w:rsidR="00586D28" w:rsidRPr="00ED6F27">
        <w:rPr>
          <w:rFonts w:ascii="Times New Roman" w:hAnsi="Times New Roman" w:cs="Times New Roman"/>
        </w:rPr>
        <w:fldChar w:fldCharType="end"/>
      </w:r>
      <w:r w:rsidR="00586D28" w:rsidRPr="00ED6F27">
        <w:rPr>
          <w:rFonts w:ascii="Times New Roman" w:hAnsi="Times New Roman" w:cs="Times New Roman"/>
        </w:rPr>
        <w:t xml:space="preserve">. </w:t>
      </w:r>
      <w:r w:rsidR="00D1177A" w:rsidRPr="00ED6F27">
        <w:rPr>
          <w:rFonts w:ascii="Times New Roman" w:hAnsi="Times New Roman" w:cs="Times New Roman"/>
        </w:rPr>
        <w:t>Van Loo 2020</w:t>
      </w:r>
      <w:r w:rsidR="00586D28" w:rsidRPr="00ED6F27">
        <w:rPr>
          <w:rFonts w:ascii="Times New Roman" w:hAnsi="Times New Roman" w:cs="Times New Roman"/>
        </w:rPr>
        <w:t xml:space="preserve"> </w:t>
      </w:r>
      <w:r w:rsidR="00586D28"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ad.2020.07.098","ISSN":"15732517","PMID":"32745831","abstract":"Background: Course of illness in major depression (MD) is highly varied, which might lead to both under- and overtreatment if clinicians adhere to a 'one-size-fits-all' approach. Novel opportunities in data mining could lead to prediction models that can assist clinicians in treatment decisions tailored to the individual patient. This study assesses the performance of a previously developed data mining algorithm to predict future episodes of MD based on clinical information in new data. Methods: We applied a prediction model utilizing baseline clinical characteristics in subjects who reported lifetime MD to two independent test samples (total n = 4226). We assessed the model's performance to predict future episodes of MD, anxiety disorders, and disability during follow-up (1–9 years after baseline). In addition, we compared its prediction performance with well-known risk factors for a severe course of illness. Results: Our model consistently predicted future episodes of MD in both test samples (AUC 0.68–0.73, modest prediction). Equally accurately, it predicted episodes of generalized anxiety disorder, panic disorder and disability (AUC 0.65–0.78). Our model predicted these outcomes more accurately than risk factors for a severe course of illness such as family history of MD and lifetime traumas. Limitations: Prediction accuracy might be different for specific subgroups, such as hospitalized patients or patients with a different cultural background. Conclusions: Our prediction model consistently predicted a range of adverse outcomes in MD across two independent test samples derived from studies in different subpopulations, countries, using different measurement procedures. This replication study holds promise for application in clinical practice.","author":[{"dropping-particle":"","family":"Loo","given":"Hanna M.","non-dropping-particle":"van","parse-names":false,"suffix":""},{"dropping-particle":"","family":"Bigdeli","given":"Tim B.","non-dropping-particle":"","parse-names":false,"suffix":""},{"dropping-particle":"","family":"Milaneschi","given":"Yuri","non-dropping-particle":"","parse-names":false,"suffix":""},{"dropping-particle":"","family":"Aggen","given":"Steven H.","non-dropping-particle":"","parse-names":false,"suffix":""},{"dropping-particle":"","family":"Kendler","given":"Kenneth S.","non-dropping-particle":"","parse-names":false,"suffix":""}],"container-title":"Journal of Affective Disorders","id":"ITEM-1","issue":"March","issued":{"date-parts":[["2020"]]},"page":"945-953","publisher":"Elsevier B.V.","title":"Data mining algorithm predicts a range of adverse outcomes in major depression","type":"article-journal","volume":"276"},"uris":["http://www.mendeley.com/documents/?uuid=8cfc59da-0062-4944-8c56-a1ce8b176fa3"]}],"mendeley":{"formattedCitation":"(25)","plainTextFormattedCitation":"(25)","previouslyFormattedCitation":"(25)"},"properties":{"noteIndex":0},"schema":"https://github.com/citation-style-language/schema/raw/master/csl-citation.json"}</w:instrText>
      </w:r>
      <w:r w:rsidR="00586D28" w:rsidRPr="00ED6F27">
        <w:rPr>
          <w:rFonts w:ascii="Times New Roman" w:hAnsi="Times New Roman" w:cs="Times New Roman"/>
        </w:rPr>
        <w:fldChar w:fldCharType="separate"/>
      </w:r>
      <w:r w:rsidR="005F32E2" w:rsidRPr="00ED6F27">
        <w:rPr>
          <w:rFonts w:ascii="Times New Roman" w:hAnsi="Times New Roman" w:cs="Times New Roman"/>
          <w:noProof/>
        </w:rPr>
        <w:t>(25)</w:t>
      </w:r>
      <w:r w:rsidR="00586D28" w:rsidRPr="00ED6F27">
        <w:rPr>
          <w:rFonts w:ascii="Times New Roman" w:hAnsi="Times New Roman" w:cs="Times New Roman"/>
        </w:rPr>
        <w:fldChar w:fldCharType="end"/>
      </w:r>
      <w:r w:rsidR="00D1177A" w:rsidRPr="00ED6F27">
        <w:rPr>
          <w:rFonts w:ascii="Times New Roman" w:hAnsi="Times New Roman" w:cs="Times New Roman"/>
        </w:rPr>
        <w:t> presented the external validation of the model developed in Van Loo 2018</w:t>
      </w:r>
      <w:r w:rsidR="00586D28" w:rsidRPr="00ED6F27">
        <w:rPr>
          <w:rFonts w:ascii="Times New Roman" w:hAnsi="Times New Roman" w:cs="Times New Roman"/>
        </w:rPr>
        <w:t xml:space="preserve"> </w:t>
      </w:r>
      <w:r w:rsidR="00586D28"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7/S0033291717003178","ISSN":"14698978","PMID":"29173194","abstract":"Background: Major depression (MD) occurs about twice as often in women as in men, but it is unclear whether sex differences subsist after disease onset. This study aims to elucidate potential sex differences in rates and risk factors for MD recurrence, in order to improve prediction of course of illness and understanding of its underlying mechanisms. Methods: We used prospective data from a general population sample (n = 653) that experienced a recent episode of MD. A diverse set of potential risk factors for recurrence of MD was analyzed using Cox models subject to elastic net regularization for males and females separately. Accuracy of the prediction models was tested in same-sex and opposite-sex test data. Additionally, interactions between sex and each of the risk factors were investigated to identify potential sex differences. Results: Recurrence rates and the impact of most risk factors were similar for men and women. For both sexes, prediction models were highly multifactorial including risk factors such as comorbid anxiety, early traumas, and family history. Some subtle sex differences were detected: for men, prediction models included more risk factors concerning characteristics of the depressive episode and family history of MD and generalized anxiety, whereas for women, models included more risk factors concerning early and recent adverse life events and socioeconomic problems. Conclusions: No prominent sex differences in risk factors for recurrence of MD were found, potentially indicating similar disease maintaining mechanisms for both sexes. Course of MD is a multifactorial phenomenon for both males and female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Psychological Medicine","id":"ITEM-1","issue":"10","issued":{"date-parts":[["2018"]]},"page":"1685-1693","title":"Sex similarities and differences in risk factors for recurrence of major depression","type":"article-journal","volume":"48"},"uris":["http://www.mendeley.com/documents/?uuid=287a5fc4-8fe3-498c-92bd-b069ea838ad2"]}],"mendeley":{"formattedCitation":"(26)","plainTextFormattedCitation":"(26)","previouslyFormattedCitation":"(26)"},"properties":{"noteIndex":0},"schema":"https://github.com/citation-style-language/schema/raw/master/csl-citation.json"}</w:instrText>
      </w:r>
      <w:r w:rsidR="00586D28" w:rsidRPr="00ED6F27">
        <w:rPr>
          <w:rFonts w:ascii="Times New Roman" w:hAnsi="Times New Roman" w:cs="Times New Roman"/>
        </w:rPr>
        <w:fldChar w:fldCharType="separate"/>
      </w:r>
      <w:r w:rsidR="005F32E2" w:rsidRPr="00ED6F27">
        <w:rPr>
          <w:rFonts w:ascii="Times New Roman" w:hAnsi="Times New Roman" w:cs="Times New Roman"/>
          <w:noProof/>
        </w:rPr>
        <w:t>(26)</w:t>
      </w:r>
      <w:r w:rsidR="00586D28" w:rsidRPr="00ED6F27">
        <w:rPr>
          <w:rFonts w:ascii="Times New Roman" w:hAnsi="Times New Roman" w:cs="Times New Roman"/>
        </w:rPr>
        <w:fldChar w:fldCharType="end"/>
      </w:r>
      <w:r w:rsidR="00D1177A" w:rsidRPr="00ED6F27">
        <w:rPr>
          <w:rFonts w:ascii="Times New Roman" w:hAnsi="Times New Roman" w:cs="Times New Roman"/>
        </w:rPr>
        <w:t>. </w:t>
      </w:r>
    </w:p>
    <w:p w14:paraId="71D71EFB" w14:textId="77777777" w:rsidR="005D6897" w:rsidRPr="00ED6F27" w:rsidRDefault="005D6897" w:rsidP="005D6897">
      <w:pPr>
        <w:spacing w:line="480" w:lineRule="auto"/>
        <w:rPr>
          <w:rFonts w:ascii="Times New Roman" w:hAnsi="Times New Roman" w:cs="Times New Roman"/>
        </w:rPr>
      </w:pPr>
    </w:p>
    <w:p w14:paraId="790538AD" w14:textId="3D2C9ABD" w:rsidR="00D1177A" w:rsidRPr="00ED6F27" w:rsidRDefault="00D1177A" w:rsidP="00567C8B">
      <w:pPr>
        <w:spacing w:line="480" w:lineRule="auto"/>
        <w:rPr>
          <w:rFonts w:ascii="Times New Roman" w:hAnsi="Times New Roman" w:cs="Times New Roman"/>
        </w:rPr>
      </w:pPr>
      <w:r w:rsidRPr="00ED6F27">
        <w:rPr>
          <w:rFonts w:ascii="Times New Roman" w:hAnsi="Times New Roman" w:cs="Times New Roman"/>
        </w:rPr>
        <w:t>Klein 2018</w:t>
      </w:r>
      <w:r w:rsidR="00586D28" w:rsidRPr="00ED6F27">
        <w:rPr>
          <w:rFonts w:ascii="Times New Roman" w:hAnsi="Times New Roman" w:cs="Times New Roman"/>
        </w:rPr>
        <w:t xml:space="preserve"> </w:t>
      </w:r>
      <w:r w:rsidR="00586D28"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PSYCHIRES.2018.06.006","ISSN":"0022-3956","abstract":"OBJECTIVES\nMany studies examined predictors of depressive relapse/recurrence but no simple tool based on well-established risk factors is available that estimates the risk within an individual. We developed and validated such a prediction tool in remitted recurrently depressed individuals. \n\nMETHODS\nThe tool was developed using data (n = 235) from a pragmatic randomised controlled trial in remitted recurrently depressed participants and externally validated using data (n = 209) from a similar randomised controlled trial of remitted recurrently depressed participants using maintenance antidepressants. Cox regression was used with time to relapse/recurrence within 2 years as outcome and well-established risk factors as predictors. Performance measures and absolute risk scores were calculated, a practically applicable risk score was created, and the tool was externally validated. \n\nRESULTS\nThe 2-year cumulative proportion relapse/recurrence was 46.2% in the validation dataset. The tool included number of previous depressive episodes, residual depressive symptoms, severity of the last depressive episode, and treatment. The C-statistic and calibration slope were 0.56 and 0.81 respectively. The tool stratified participants into relapse/recurrence risk classes of 37%, 55%, and 72%. The C-statistic and calibration slope in the external validation were 0.59 and 0.56 respectively, and Kaplan Meier curves showed that the tool could differentiate between risk classes. \n\nCONCLUSIONS\nThis is the first study that developed a simple prediction tool based on well-established risk factors of depressive relapse/recurrence, estimating the individual risk. Since the overall performance of the model was poor, more studies are needed to enhance the performance before recommending implementation into clinical practice.","author":[{"dropping-particle":"","family":"Klein","given":"Nicola S.","non-dropping-particle":"","parse-names":false,"suffix":""},{"dropping-particle":"","family":"Holtman","given":"Gea A.","non-dropping-particle":"","parse-names":false,"suffix":""},{"dropping-particle":"","family":"Bockting","given":"Claudi L.H.","non-dropping-particle":"","parse-names":false,"suffix":""},{"dropping-particle":"","family":"Heymans","given":"Martijn W.","non-dropping-particle":"","parse-names":false,"suffix":""},{"dropping-particle":"","family":"Burger","given":"Huibert","non-dropping-particle":"","parse-names":false,"suffix":""}],"container-title":"Journal of Psychiatric Research","id":"ITEM-1","issued":{"date-parts":[["2018","9","1"]]},"page":"1-7","publisher":"Pergamon","title":"Development and validation of a clinical prediction tool to estimate the individual risk of depressive relapse or recurrence in individuals with recurrent depression","type":"article-journal","volume":"104"},"uris":["http://www.mendeley.com/documents/?uuid=ad424fb3-1c59-3eb5-8179-f3036a3b8a93"]}],"mendeley":{"formattedCitation":"(29)","plainTextFormattedCitation":"(29)","previouslyFormattedCitation":"(29)"},"properties":{"noteIndex":0},"schema":"https://github.com/citation-style-language/schema/raw/master/csl-citation.json"}</w:instrText>
      </w:r>
      <w:r w:rsidR="00586D28" w:rsidRPr="00ED6F27">
        <w:rPr>
          <w:rFonts w:ascii="Times New Roman" w:hAnsi="Times New Roman" w:cs="Times New Roman"/>
        </w:rPr>
        <w:fldChar w:fldCharType="separate"/>
      </w:r>
      <w:r w:rsidR="005F32E2" w:rsidRPr="00ED6F27">
        <w:rPr>
          <w:rFonts w:ascii="Times New Roman" w:hAnsi="Times New Roman" w:cs="Times New Roman"/>
          <w:noProof/>
        </w:rPr>
        <w:t>(29)</w:t>
      </w:r>
      <w:r w:rsidR="00586D28" w:rsidRPr="00ED6F27">
        <w:rPr>
          <w:rFonts w:ascii="Times New Roman" w:hAnsi="Times New Roman" w:cs="Times New Roman"/>
        </w:rPr>
        <w:fldChar w:fldCharType="end"/>
      </w:r>
      <w:r w:rsidRPr="00ED6F27">
        <w:rPr>
          <w:rFonts w:ascii="Times New Roman" w:hAnsi="Times New Roman" w:cs="Times New Roman"/>
        </w:rPr>
        <w:t xml:space="preserve"> used an RCT dataset separate from that used for development for external validation and presented a calibration slope of 0.56 (0.81 on internal </w:t>
      </w:r>
      <w:r w:rsidRPr="00ED6F27">
        <w:rPr>
          <w:rFonts w:ascii="Times New Roman" w:hAnsi="Times New Roman" w:cs="Times New Roman"/>
        </w:rPr>
        <w:lastRenderedPageBreak/>
        <w:t xml:space="preserve">validation) and a Harrell’s C-statistic of 0.59 (0.56 on internal validation). Van Loo 2015 </w:t>
      </w:r>
      <w:r w:rsidR="00586D28"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AD.2015.03.045","ISSN":"0165-0327","abstract":"BACKGROUND\nIt is difficult to predict recurrence of depressive episodes in patients with major depression (MD): evidence for many risk factors is inconsistent and general prediction algorithms are lacking. The aim of this study was to develop a prediction model for recurrence of depressive episodes in women using improved methodology. \n\nMETHODS\nWe used prospective data from a general population sample of female twins with a last-year MD episode (n=194). A rich set of baseline predictors was analyzed with Cox proportional hazards regression subject to elastic net regularization to find a model predicting recurrence of depressive episodes. Prediction accuracy of the model was assessed in an independent test sample (n=133), which was limited by the unavailability of a number of key predictors. \n\nRESULTS\nA wide variety of risk factors predicted recurrence of depressive episodes in women: depressive and anxiety symptoms during the index episode, the level of symptoms at the moment of interview, psychiatric and family history, early and recent adverse life events, being unmarried, and problems with friends and finances. Kaplan Meier estimated survival curves showed that the model differentiated between patients at higher and lower risk for recurrence; estimated areas under the curve were in the range of 0.61–0.79. \n\nLIMITATIONS\nDespite our rich set of predictors, certain potentially relevant variables were not available, such as biological measures, chronic somatic diseases, and treatment status. \n\nCONCLUSIONS\nRecurrence of episodes of MD in women is highly multifactorial. Future studies should take this into account for the development of clinically useful prediction algorithm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Journal of Affective Disorders","id":"ITEM-1","issued":{"date-parts":[["2015","7","15"]]},"page":"52-61","publisher":"Elsevier","title":"Multiple risk factors predict recurrence of major depressive disorder in women","type":"article-journal","volume":"180"},"uris":["http://www.mendeley.com/documents/?uuid=a149e0e9-665d-392c-8fc0-3617b1f58e59"]}],"mendeley":{"formattedCitation":"(30)","plainTextFormattedCitation":"(30)","previouslyFormattedCitation":"(30)"},"properties":{"noteIndex":0},"schema":"https://github.com/citation-style-language/schema/raw/master/csl-citation.json"}</w:instrText>
      </w:r>
      <w:r w:rsidR="00586D28" w:rsidRPr="00ED6F27">
        <w:rPr>
          <w:rFonts w:ascii="Times New Roman" w:hAnsi="Times New Roman" w:cs="Times New Roman"/>
        </w:rPr>
        <w:fldChar w:fldCharType="separate"/>
      </w:r>
      <w:r w:rsidR="005F32E2" w:rsidRPr="00ED6F27">
        <w:rPr>
          <w:rFonts w:ascii="Times New Roman" w:hAnsi="Times New Roman" w:cs="Times New Roman"/>
          <w:noProof/>
        </w:rPr>
        <w:t>(30)</w:t>
      </w:r>
      <w:r w:rsidR="00586D28" w:rsidRPr="00ED6F27">
        <w:rPr>
          <w:rFonts w:ascii="Times New Roman" w:hAnsi="Times New Roman" w:cs="Times New Roman"/>
        </w:rPr>
        <w:fldChar w:fldCharType="end"/>
      </w:r>
      <w:r w:rsidR="00586D28" w:rsidRPr="00ED6F27">
        <w:rPr>
          <w:rFonts w:ascii="Times New Roman" w:hAnsi="Times New Roman" w:cs="Times New Roman"/>
        </w:rPr>
        <w:t xml:space="preserve"> </w:t>
      </w:r>
      <w:r w:rsidRPr="00ED6F27">
        <w:rPr>
          <w:rFonts w:ascii="Times New Roman" w:hAnsi="Times New Roman" w:cs="Times New Roman"/>
        </w:rPr>
        <w:t xml:space="preserve">used a temporal cut-off to define their development and validation samples (temporal validation). They presented “comparable” Kaplan-Meier curves as evidence that </w:t>
      </w:r>
      <w:r w:rsidR="00D02662" w:rsidRPr="00ED6F27">
        <w:rPr>
          <w:rFonts w:ascii="Times New Roman" w:hAnsi="Times New Roman" w:cs="Times New Roman"/>
        </w:rPr>
        <w:t xml:space="preserve">their prognostic model was well </w:t>
      </w:r>
      <w:r w:rsidRPr="00ED6F27">
        <w:rPr>
          <w:rFonts w:ascii="Times New Roman" w:hAnsi="Times New Roman" w:cs="Times New Roman"/>
        </w:rPr>
        <w:t>calibrated for people at lower risk of relapse but less so for higher-risk participants</w:t>
      </w:r>
      <w:r w:rsidR="005B164A" w:rsidRPr="00ED6F27">
        <w:rPr>
          <w:rFonts w:ascii="Times New Roman" w:hAnsi="Times New Roman" w:cs="Times New Roman"/>
        </w:rPr>
        <w:t xml:space="preserve">, and an </w:t>
      </w:r>
      <w:r w:rsidRPr="00ED6F27">
        <w:rPr>
          <w:rFonts w:ascii="Times New Roman" w:hAnsi="Times New Roman" w:cs="Times New Roman"/>
        </w:rPr>
        <w:t>AUC of 0.61 on external validation (0.79 on internal validation). Wang 2014 used data from the same source</w:t>
      </w:r>
      <w:r w:rsidR="00612E0E" w:rsidRPr="00ED6F27">
        <w:rPr>
          <w:rFonts w:ascii="Times New Roman" w:hAnsi="Times New Roman" w:cs="Times New Roman"/>
        </w:rPr>
        <w:t xml:space="preserve"> </w:t>
      </w:r>
      <w:r w:rsidRPr="00ED6F27">
        <w:rPr>
          <w:rFonts w:ascii="Times New Roman" w:hAnsi="Times New Roman" w:cs="Times New Roman"/>
        </w:rPr>
        <w:t xml:space="preserve">but from a different geographical region (geographical validation) to define development and external validation datasets. The authors presented a C-statistic of 0.72, indicating good discrimination, and presented the result of the </w:t>
      </w:r>
      <w:proofErr w:type="spellStart"/>
      <w:r w:rsidRPr="00ED6F27">
        <w:rPr>
          <w:rFonts w:ascii="Times New Roman" w:hAnsi="Times New Roman" w:cs="Times New Roman"/>
        </w:rPr>
        <w:t>Hosmer-Lemeshow</w:t>
      </w:r>
      <w:proofErr w:type="spellEnd"/>
      <w:r w:rsidRPr="00ED6F27">
        <w:rPr>
          <w:rFonts w:ascii="Times New Roman" w:hAnsi="Times New Roman" w:cs="Times New Roman"/>
        </w:rPr>
        <w:t xml:space="preserve"> goodness-of-fit test (3.51, P = 0.9) as evidence of “excellent calibration”.</w:t>
      </w:r>
    </w:p>
    <w:p w14:paraId="585C35FD" w14:textId="77777777" w:rsidR="00D1177A" w:rsidRPr="00ED6F27" w:rsidRDefault="00D1177A" w:rsidP="00567C8B">
      <w:pPr>
        <w:spacing w:line="480" w:lineRule="auto"/>
        <w:rPr>
          <w:rFonts w:ascii="Times New Roman" w:hAnsi="Times New Roman" w:cs="Times New Roman"/>
        </w:rPr>
      </w:pPr>
    </w:p>
    <w:p w14:paraId="64900F89" w14:textId="733915CE" w:rsidR="00D1177A" w:rsidRPr="00ED6F27" w:rsidRDefault="00D1177A" w:rsidP="00567C8B">
      <w:pPr>
        <w:spacing w:line="480" w:lineRule="auto"/>
        <w:rPr>
          <w:rFonts w:ascii="Times New Roman" w:hAnsi="Times New Roman" w:cs="Times New Roman"/>
        </w:rPr>
      </w:pPr>
      <w:r w:rsidRPr="00ED6F27">
        <w:rPr>
          <w:rFonts w:ascii="Times New Roman" w:hAnsi="Times New Roman" w:cs="Times New Roman"/>
        </w:rPr>
        <w:t>Van Loo 2020</w:t>
      </w:r>
      <w:r w:rsidR="00586D28" w:rsidRPr="00ED6F27">
        <w:rPr>
          <w:rFonts w:ascii="Times New Roman" w:hAnsi="Times New Roman" w:cs="Times New Roman"/>
        </w:rPr>
        <w:t xml:space="preserve"> </w:t>
      </w:r>
      <w:r w:rsidR="00586D28"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136/bmj.m441","ISSN":"1756-1833","author":[{"dropping-particle":"","family":"Riley","given":"Richard D","non-dropping-particle":"","parse-names":false,"suffix":""},{"dropping-particle":"","family":"Ensor","given":"Joie","non-dropping-particle":"","parse-names":false,"suffix":""},{"dropping-particle":"","family":"Snell","given":"Kym I E","non-dropping-particle":"","parse-names":false,"suffix":""},{"dropping-particle":"","family":"Harrell","given":"Frank E","non-dropping-particle":"","parse-names":false,"suffix":""},{"dropping-particle":"","family":"Martin","given":"Glen P","non-dropping-particle":"","parse-names":false,"suffix":""},{"dropping-particle":"","family":"Reitsma","given":"Johannes B","non-dropping-particle":"","parse-names":false,"suffix":""},{"dropping-particle":"","family":"Moons","given":"Karel G M","non-dropping-particle":"","parse-names":false,"suffix":""},{"dropping-particle":"","family":"Collins","given":"Gary","non-dropping-particle":"","parse-names":false,"suffix":""},{"dropping-particle":"","family":"Smeden","given":"Maarten","non-dropping-particle":"van","parse-names":false,"suffix":""}],"container-title":"BMJ","id":"ITEM-1","issued":{"date-parts":[["2020","3","18"]]},"page":"m441","title":"Calculating the sample size required for developing a clinical prediction model","type":"article-journal"},"uris":["http://www.mendeley.com/documents/?uuid=54824790-86de-3006-ba23-f1f952a96620"]}],"mendeley":{"formattedCitation":"(39)","plainTextFormattedCitation":"(39)","previouslyFormattedCitation":"(39)"},"properties":{"noteIndex":0},"schema":"https://github.com/citation-style-language/schema/raw/master/csl-citation.json"}</w:instrText>
      </w:r>
      <w:r w:rsidR="00586D28" w:rsidRPr="00ED6F27">
        <w:rPr>
          <w:rFonts w:ascii="Times New Roman" w:hAnsi="Times New Roman" w:cs="Times New Roman"/>
        </w:rPr>
        <w:fldChar w:fldCharType="separate"/>
      </w:r>
      <w:r w:rsidR="005F32E2" w:rsidRPr="00ED6F27">
        <w:rPr>
          <w:rFonts w:ascii="Times New Roman" w:hAnsi="Times New Roman" w:cs="Times New Roman"/>
          <w:noProof/>
        </w:rPr>
        <w:t>(39)</w:t>
      </w:r>
      <w:r w:rsidR="00586D28" w:rsidRPr="00ED6F27">
        <w:rPr>
          <w:rFonts w:ascii="Times New Roman" w:hAnsi="Times New Roman" w:cs="Times New Roman"/>
        </w:rPr>
        <w:fldChar w:fldCharType="end"/>
      </w:r>
      <w:r w:rsidRPr="00ED6F27">
        <w:rPr>
          <w:rFonts w:ascii="Times New Roman" w:hAnsi="Times New Roman" w:cs="Times New Roman"/>
        </w:rPr>
        <w:t> presented the results of the developed model in two "test" sets. One of these</w:t>
      </w:r>
      <w:r w:rsidR="000F7279" w:rsidRPr="00ED6F27">
        <w:rPr>
          <w:rFonts w:ascii="Times New Roman" w:hAnsi="Times New Roman" w:cs="Times New Roman"/>
        </w:rPr>
        <w:t>, the Virginia Adult Twin Study of Psychiatric and Substance Use Disorder</w:t>
      </w:r>
      <w:r w:rsidRPr="00ED6F27">
        <w:rPr>
          <w:rFonts w:ascii="Times New Roman" w:hAnsi="Times New Roman" w:cs="Times New Roman"/>
        </w:rPr>
        <w:t xml:space="preserve"> (VATSPSUD)</w:t>
      </w:r>
      <w:r w:rsidR="000F7279" w:rsidRPr="00ED6F27">
        <w:rPr>
          <w:rFonts w:ascii="Times New Roman" w:hAnsi="Times New Roman" w:cs="Times New Roman"/>
        </w:rPr>
        <w:t>,</w:t>
      </w:r>
      <w:r w:rsidRPr="00ED6F27">
        <w:rPr>
          <w:rFonts w:ascii="Times New Roman" w:hAnsi="Times New Roman" w:cs="Times New Roman"/>
        </w:rPr>
        <w:t xml:space="preserve"> was data from the same sample used in Van Loo 2018 for model development and we have therefore classified this as an internal validation. The second test sample (NESDA) is separate from the development dataset and we have focused on this as the external validation. Discrimination was reported as good (AUC = 0.68 (95% confidence interval (CI) 0.66 to 0.71) predicting recurrence over 0 to 2 years; AUC = 0.72 (95% CI 0.69 to 0.75) predicting </w:t>
      </w:r>
      <w:r w:rsidR="006D19B4" w:rsidRPr="00ED6F27">
        <w:rPr>
          <w:rFonts w:ascii="Times New Roman" w:hAnsi="Times New Roman" w:cs="Times New Roman"/>
        </w:rPr>
        <w:t xml:space="preserve">recurrence </w:t>
      </w:r>
      <w:r w:rsidRPr="00ED6F27">
        <w:rPr>
          <w:rFonts w:ascii="Times New Roman" w:hAnsi="Times New Roman" w:cs="Times New Roman"/>
        </w:rPr>
        <w:t xml:space="preserve">over 0 to 9 years); calibration was not reported. Of the external validations included in this review, only Van Loo 2020 included 95% confidence intervals for measures of </w:t>
      </w:r>
      <w:r w:rsidR="00D9133E" w:rsidRPr="00ED6F27">
        <w:rPr>
          <w:rFonts w:ascii="Times New Roman" w:hAnsi="Times New Roman" w:cs="Times New Roman"/>
        </w:rPr>
        <w:t>predictive performance.</w:t>
      </w:r>
    </w:p>
    <w:p w14:paraId="036F5C9B" w14:textId="77777777" w:rsidR="002848EB" w:rsidRPr="00ED6F27" w:rsidRDefault="002848EB" w:rsidP="00567C8B">
      <w:pPr>
        <w:spacing w:line="480" w:lineRule="auto"/>
        <w:rPr>
          <w:rFonts w:ascii="Times New Roman" w:hAnsi="Times New Roman" w:cs="Times New Roman"/>
        </w:rPr>
      </w:pPr>
    </w:p>
    <w:p w14:paraId="5E4A9495" w14:textId="5B103C65" w:rsidR="00D1177A" w:rsidRPr="00ED6F27" w:rsidRDefault="00D1177A" w:rsidP="00567C8B">
      <w:pPr>
        <w:spacing w:line="480" w:lineRule="auto"/>
        <w:rPr>
          <w:rFonts w:ascii="Times New Roman" w:hAnsi="Times New Roman" w:cs="Times New Roman"/>
        </w:rPr>
      </w:pPr>
      <w:r w:rsidRPr="00ED6F27">
        <w:rPr>
          <w:rFonts w:ascii="Times New Roman" w:hAnsi="Times New Roman" w:cs="Times New Roman"/>
        </w:rPr>
        <w:t xml:space="preserve">Klein 2018 was the only included study </w:t>
      </w:r>
      <w:r w:rsidR="002848EB" w:rsidRPr="00ED6F27">
        <w:rPr>
          <w:rFonts w:ascii="Times New Roman" w:hAnsi="Times New Roman" w:cs="Times New Roman"/>
        </w:rPr>
        <w:t xml:space="preserve">to </w:t>
      </w:r>
      <w:r w:rsidRPr="00ED6F27">
        <w:rPr>
          <w:rFonts w:ascii="Times New Roman" w:hAnsi="Times New Roman" w:cs="Times New Roman"/>
        </w:rPr>
        <w:t xml:space="preserve">present all of the regression coefficients for the predictors included in the final model as well as the intercept and associated 95% </w:t>
      </w:r>
      <w:r w:rsidRPr="00ED6F27">
        <w:rPr>
          <w:rFonts w:ascii="Times New Roman" w:hAnsi="Times New Roman" w:cs="Times New Roman"/>
        </w:rPr>
        <w:lastRenderedPageBreak/>
        <w:t xml:space="preserve">confidence intervals. This model could therefore be used based on the information provided in the primary source. None of the included studies explored net benefit analysis </w:t>
      </w:r>
      <w:r w:rsidR="00586D28" w:rsidRPr="00ED6F27">
        <w:rPr>
          <w:rFonts w:ascii="Times New Roman" w:hAnsi="Times New Roman" w:cs="Times New Roman"/>
        </w:rPr>
        <w:t xml:space="preserve">(clinical utility) </w:t>
      </w:r>
      <w:r w:rsidRPr="00ED6F27">
        <w:rPr>
          <w:rFonts w:ascii="Times New Roman" w:hAnsi="Times New Roman" w:cs="Times New Roman"/>
        </w:rPr>
        <w:t>with respect to the developed models.</w:t>
      </w:r>
    </w:p>
    <w:p w14:paraId="05A93E2D" w14:textId="77777777" w:rsidR="00793345" w:rsidRPr="00ED6F27" w:rsidRDefault="00793345" w:rsidP="00567C8B">
      <w:pPr>
        <w:spacing w:line="480" w:lineRule="auto"/>
        <w:rPr>
          <w:rFonts w:ascii="Times New Roman" w:hAnsi="Times New Roman" w:cs="Times New Roman"/>
        </w:rPr>
      </w:pPr>
    </w:p>
    <w:p w14:paraId="2260A2B8" w14:textId="77777777" w:rsidR="002848EB" w:rsidRPr="00ED6F27" w:rsidRDefault="002848EB" w:rsidP="002848EB">
      <w:pPr>
        <w:spacing w:line="480" w:lineRule="auto"/>
        <w:rPr>
          <w:rFonts w:ascii="Times New Roman" w:hAnsi="Times New Roman" w:cs="Times New Roman"/>
          <w:b/>
          <w:i/>
        </w:rPr>
      </w:pPr>
      <w:r w:rsidRPr="00ED6F27">
        <w:rPr>
          <w:rFonts w:ascii="Times New Roman" w:hAnsi="Times New Roman" w:cs="Times New Roman"/>
          <w:b/>
          <w:i/>
        </w:rPr>
        <w:t>Risk of bias and applicability assessment of included studies</w:t>
      </w:r>
    </w:p>
    <w:p w14:paraId="610A8D83" w14:textId="5612B1FF" w:rsidR="00D15D63" w:rsidRPr="00ED6F27" w:rsidRDefault="002848EB" w:rsidP="002848EB">
      <w:pPr>
        <w:spacing w:line="480" w:lineRule="auto"/>
        <w:rPr>
          <w:rFonts w:ascii="Times New Roman" w:hAnsi="Times New Roman" w:cs="Times New Roman"/>
        </w:rPr>
      </w:pPr>
      <w:r w:rsidRPr="00ED6F27">
        <w:rPr>
          <w:rFonts w:ascii="Times New Roman" w:hAnsi="Times New Roman" w:cs="Times New Roman"/>
        </w:rPr>
        <w:t>We rated 11 of the 12 included studies as being at high overall ROB (see Figure 2a and Supplementary Table 2). Only one study</w:t>
      </w:r>
      <w:r w:rsidR="00793345" w:rsidRPr="00ED6F27">
        <w:rPr>
          <w:rFonts w:ascii="Times New Roman" w:hAnsi="Times New Roman" w:cs="Times New Roman"/>
        </w:rPr>
        <w:t xml:space="preserve">, Klein et al (2018), </w:t>
      </w:r>
      <w:r w:rsidRPr="00ED6F27">
        <w:rPr>
          <w:rFonts w:ascii="Times New Roman" w:hAnsi="Times New Roman" w:cs="Times New Roman"/>
        </w:rPr>
        <w:t>was assessed to be at low risk of bias in all four domains. ROB was generally assessed as being low for most studies in the domains of participants and predictors</w:t>
      </w:r>
      <w:r w:rsidR="00D15D63" w:rsidRPr="00ED6F27">
        <w:rPr>
          <w:rFonts w:ascii="Times New Roman" w:hAnsi="Times New Roman" w:cs="Times New Roman"/>
        </w:rPr>
        <w:t>.</w:t>
      </w:r>
      <w:r w:rsidRPr="00ED6F27">
        <w:rPr>
          <w:rFonts w:ascii="Times New Roman" w:hAnsi="Times New Roman" w:cs="Times New Roman"/>
        </w:rPr>
        <w:t xml:space="preserve"> ROB was unclear for eight out of 12 of the studies in the domain of outcomes, because the studies did not state that outcomes were determined blind to the predictor information. For the fourth domain (analysis), there was variable quality for the reported methods and some weaknesses and potential sources of bias were identified in this domain for 11 of the 12 included studies. </w:t>
      </w:r>
    </w:p>
    <w:p w14:paraId="7289A53F" w14:textId="77777777" w:rsidR="00D15D63" w:rsidRPr="00ED6F27" w:rsidRDefault="00D15D63" w:rsidP="002848EB">
      <w:pPr>
        <w:spacing w:line="480" w:lineRule="auto"/>
        <w:rPr>
          <w:rFonts w:ascii="Times New Roman" w:hAnsi="Times New Roman" w:cs="Times New Roman"/>
        </w:rPr>
      </w:pPr>
    </w:p>
    <w:p w14:paraId="60A2ABA3" w14:textId="6CE3BE04" w:rsidR="002848EB" w:rsidRPr="00D702C9" w:rsidRDefault="002848EB" w:rsidP="002848EB">
      <w:pPr>
        <w:spacing w:line="480" w:lineRule="auto"/>
        <w:rPr>
          <w:rFonts w:ascii="Times New Roman" w:hAnsi="Times New Roman" w:cs="Times New Roman"/>
        </w:rPr>
      </w:pPr>
      <w:r w:rsidRPr="00ED6F27">
        <w:rPr>
          <w:rFonts w:ascii="Times New Roman" w:hAnsi="Times New Roman" w:cs="Times New Roman"/>
        </w:rPr>
        <w:t xml:space="preserve">The most common weakness related to sample size or number of events, or both, a lack of which seriously and adversely impairs the ability of a statistical model in the real world due to a significant risk of </w:t>
      </w:r>
      <w:proofErr w:type="spellStart"/>
      <w:r w:rsidRPr="00ED6F27">
        <w:rPr>
          <w:rFonts w:ascii="Times New Roman" w:hAnsi="Times New Roman" w:cs="Times New Roman"/>
        </w:rPr>
        <w:t>overfitting</w:t>
      </w:r>
      <w:proofErr w:type="spellEnd"/>
      <w:r w:rsidRPr="00ED6F27">
        <w:rPr>
          <w:rFonts w:ascii="Times New Roman" w:hAnsi="Times New Roman" w:cs="Times New Roman"/>
        </w:rPr>
        <w:t xml:space="preserve">. Most studies did not describe how the sample size was determined. Only one study </w:t>
      </w:r>
      <w:r w:rsidRPr="00D702C9">
        <w:rPr>
          <w:rFonts w:ascii="Times New Roman" w:hAnsi="Times New Roman" w:cs="Times New Roman"/>
        </w:rPr>
        <w:fldChar w:fldCharType="begin" w:fldLock="1"/>
      </w:r>
      <w:r w:rsidR="00C31E74" w:rsidRPr="00D702C9">
        <w:rPr>
          <w:rFonts w:ascii="Times New Roman" w:hAnsi="Times New Roman" w:cs="Times New Roman"/>
        </w:rPr>
        <w:instrText>ADDIN CSL_CITATION {"citationItems":[{"id":"ITEM-1","itemData":{"DOI":"10.1016/J.JPSYCHIRES.2018.06.006","ISSN":"0022-3956","abstract":"OBJECTIVES\nMany studies examined predictors of depressive relapse/recurrence but no simple tool based on well-established risk factors is available that estimates the risk within an individual. We developed and validated such a prediction tool in remitted recurrently depressed individuals. \n\nMETHODS\nThe tool was developed using data (n = 235) from a pragmatic randomised controlled trial in remitted recurrently depressed participants and externally validated using data (n = 209) from a similar randomised controlled trial of remitted recurrently depressed participants using maintenance antidepressants. Cox regression was used with time to relapse/recurrence within 2 years as outcome and well-established risk factors as predictors. Performance measures and absolute risk scores were calculated, a practically applicable risk score was created, and the tool was externally validated. \n\nRESULTS\nThe 2-year cumulative proportion relapse/recurrence was 46.2% in the validation dataset. The tool included number of previous depressive episodes, residual depressive symptoms, severity of the last depressive episode, and treatment. The C-statistic and calibration slope were 0.56 and 0.81 respectively. The tool stratified participants into relapse/recurrence risk classes of 37%, 55%, and 72%. The C-statistic and calibration slope in the external validation were 0.59 and 0.56 respectively, and Kaplan Meier curves showed that the tool could differentiate between risk classes. \n\nCONCLUSIONS\nThis is the first study that developed a simple prediction tool based on well-established risk factors of depressive relapse/recurrence, estimating the individual risk. Since the overall performance of the model was poor, more studies are needed to enhance the performance before recommending implementation into clinical practice.","author":[{"dropping-particle":"","family":"Klein","given":"Nicola S.","non-dropping-particle":"","parse-names":false,"suffix":""},{"dropping-particle":"","family":"Holtman","given":"Gea A.","non-dropping-particle":"","parse-names":false,"suffix":""},{"dropping-particle":"","family":"Bockting","given":"Claudi L.H.","non-dropping-particle":"","parse-names":false,"suffix":""},{"dropping-particle":"","family":"Heymans","given":"Martijn W.","non-dropping-particle":"","parse-names":false,"suffix":""},{"dropping-particle":"","family":"Burger","given":"Huibert","non-dropping-particle":"","parse-names":false,"suffix":""}],"container-title":"Journal of Psychiatric Research","id":"ITEM-1","issued":{"date-parts":[["2018","9","1"]]},"page":"1-7","publisher":"Pergamon","title":"Development and validation of a clinical prediction tool to estimate the individual risk of depressive relapse or recurrence in individuals with recurrent depression","type":"article-journal","volume":"104"},"uris":["http://www.mendeley.com/documents/?uuid=ad424fb3-1c59-3eb5-8179-f3036a3b8a93"]}],"mendeley":{"formattedCitation":"(29)","plainTextFormattedCitation":"(29)","previouslyFormattedCitation":"(29)"},"properties":{"noteIndex":0},"schema":"https://github.com/citation-style-language/schema/raw/master/csl-citation.json"}</w:instrText>
      </w:r>
      <w:r w:rsidRPr="00D702C9">
        <w:rPr>
          <w:rFonts w:ascii="Times New Roman" w:hAnsi="Times New Roman" w:cs="Times New Roman"/>
        </w:rPr>
        <w:fldChar w:fldCharType="separate"/>
      </w:r>
      <w:r w:rsidR="005F32E2" w:rsidRPr="00D702C9">
        <w:rPr>
          <w:rFonts w:ascii="Times New Roman" w:hAnsi="Times New Roman" w:cs="Times New Roman"/>
          <w:noProof/>
        </w:rPr>
        <w:t>(29)</w:t>
      </w:r>
      <w:r w:rsidRPr="00D702C9">
        <w:rPr>
          <w:rFonts w:ascii="Times New Roman" w:hAnsi="Times New Roman" w:cs="Times New Roman"/>
        </w:rPr>
        <w:fldChar w:fldCharType="end"/>
      </w:r>
      <w:r w:rsidRPr="00D702C9">
        <w:rPr>
          <w:rFonts w:ascii="Times New Roman" w:hAnsi="Times New Roman" w:cs="Times New Roman"/>
        </w:rPr>
        <w:t xml:space="preserve"> reported sufficient EPP for model development (104 recurrences for eight candidate predictor parameters). All other regression models </w:t>
      </w:r>
      <w:r w:rsidRPr="00D702C9">
        <w:rPr>
          <w:rFonts w:ascii="Times New Roman" w:hAnsi="Times New Roman" w:cs="Times New Roman"/>
        </w:rPr>
        <w:fldChar w:fldCharType="begin" w:fldLock="1"/>
      </w:r>
      <w:r w:rsidR="00C31E74" w:rsidRPr="00D702C9">
        <w:rPr>
          <w:rFonts w:ascii="Times New Roman" w:hAnsi="Times New Roman" w:cs="Times New Roman"/>
        </w:rPr>
        <w:instrText>ADDIN CSL_CITATION {"citationItems":[{"id":"ITEM-1","itemData":{"DOI":"10.1176/ps.50.3.376","ISSN":"10752730","abstract":"Objective: To help clinicians more accurately predict outcomes of treatment for depression, variables associated with recurrence of depression in the year after treatment were examined in a group of patients who completed treatment for an index episode of depression. Methods: Forty-two depressed patients who participated in a double-blind pharmacological treatment study were followed for one year after treatment was discontinued. Length of treatment for the index episode was determined by clinicians and ranged from eight to 76 consecutive weeks. Eighteen patients who had a recurrent episode (43 percent) and 24 patients who did not (57 percent) were compared on sociodemographic and clinical variables, including scores on the Eysenck Personality Questionnaire (EPQ). Results: A combination of three variables predicted recurrence of depression in 90 percent of cases. They were an elevated EPQ score on the neuroticism subscale, a short duration of treatment of the index episode, and a slow onset of response to treatment of the index episode. Conclusions: The findings suggest that personality traits, treatment duration, and variations in response to treatment might have an impact on long-term treatment outcome. Clinicians should consider these factors when making treatment decisions for depressed patients.","author":[{"dropping-particle":"","family":"Berlanga","given":"Carlos","non-dropping-particle":"","parse-names":false,"suffix":""},{"dropping-particle":"","family":"Heinze","given":"Gerardo","non-dropping-particle":"","parse-names":false,"suffix":""},{"dropping-particle":"","family":"Torres","given":"Marina","non-dropping-particle":"","parse-names":false,"suffix":""},{"dropping-particle":"","family":"Apiquián","given":"Rogelio","non-dropping-particle":"","parse-names":false,"suffix":""},{"dropping-particle":"","family":"Caballero","given":"Alejandro","non-dropping-particle":"","parse-names":false,"suffix":""}],"container-title":"Psychiatric Services","id":"ITEM-1","issue":"3","issued":{"date-parts":[["1999"]]},"page":"376-380","title":"Personality and clinical predictors of recurrence of depression","type":"article-journal","volume":"50"},"uris":["http://www.mendeley.com/documents/?uuid=17d95e5c-2536-413f-806e-28fb663a3c0f"]},{"id":"ITEM-2","itemData":{"DOI":"10.1007/s11126-015-9341-y","ISSN":"15736709","abstract":"Many individuals treated for depression suffer relapse or recurrence after treatment. Known risk factors include number of previous depressive episodes and residual symptoms after treatment. Both relapse/recurrence rates and predictors of relapse/recurrence, however, may differ between various settings. To perform a naturalistic evaluation of the sustained effectiveness of treatment for adult clinical depression in a psychiatric out-patient setting and to examine psychosocial and clinical predictors of relapse/recurrence. 51 individuals, who were successfully treated/discharged from psychiatric care 12 months prior, were assessed regarding current depressive status and regarding relapse and recurrence. Logistic regression was used to assess the predictive impact of the variables measured. At the 12-month follow-up, 26 % of the participants were in complete remission, 45 % were in partial remission, and 29 % were clinically depressed. In 1 year, 61 % suffered a new depressive episode. Having a greater number of previous episodes and having no partner significantly increased the risk of relapse or recurrence. A high prevalence of depression and partially remitted depression is reported at 12-month follow up, and a large proportion of the sample would likely benefit from active treatment. Relapse/recurrence rates are higher in this study than in many other studies, and it may be hypothesized that they are generally higher in psychiatric settings than in primary care. If so, this would indicate the need for a different treatment strategy in the psychiatric care of depression, with emphasis on long-term management of depression.","author":[{"dropping-particle":"","family":"Johansson","given":"Olof","non-dropping-particle":"","parse-names":false,"suffix":""},{"dropping-particle":"","family":"Lundh","given":"Lars Gunnar","non-dropping-particle":"","parse-names":false,"suffix":""},{"dropping-particle":"","family":"Bjärehed","given":"Jonas","non-dropping-particle":"","parse-names":false,"suffix":""}],"container-title":"Psychiatric Quarterly","id":"ITEM-2","issue":"3","issued":{"date-parts":[["2015"]]},"page":"407-417","title":"12-Month Outcome and Predictors of Recurrence in Psychiatric Treatment of Depression: A Retrospective Study","type":"article-journal","volume":"86"},"uris":["http://www.mendeley.com/documents/?uuid=1ff59827-9e4b-457a-ac1f-f2b1ceb31812"]},{"id":"ITEM-3","itemData":{"DOI":"10.1176/appi.ajp.2016.15111462","ISSN":"15357228","abstract":"Objective: The authors sought to determine whether symptoms experienced by formerly depressed patients after at least 8 weeks of remission can be used to identify their risk for relapse during the next 6 months. Method: The study included 188 patients with major depressive disorder from the National Institute of Mental Health Collaborative Depression Study who had at least one Symptom Checklist-90 (SCL-90) assessment after at least 8 weeks of full remission from a depressive episode (defined as a value of 1 on the weekly psychiatric rating scale for all depressive conditions, recorded on Longitudinal Follow-Up Evaluation interviews). Mixed logistic regression was used to identify a set of SCL-90 items that were most predictive of relapse compared with nonrelapse within the next 6 months. Results: Of 514 SCL-90 assessments completed after remission, 73 (14.2%) were followed by depressive relapse within 6 months. Seventeen SCL-90 items (including symptoms of depression, anxiety, and psychological vulnerability) significantly distinguished relapse from nonrelapse. Of these, a set of 12 symptoms maximally separated relapse from nonrelapse. Experiencing one or more of these symptoms had a sensitivity of 80.8% and a specificity of 51.2% for identifying a period in which a relapse occurred, with a positive predictive value of 21.5% and a negative predictive value of 94.2%. The relapse rate was 5.8% when none of the 12 symptoms were present, 16.4% when one to five symptoms were present, 34.1% when six to nine symptoms were present, and 72.7%when10 ormore symptoms were present. Conclusions: A brief symptom scale can be used to identify patients who, despite full remission from a depressive episode, are at substantial risk of relapse within the next 6 months, and this can be used to provide a basis for personalizing the intensity of follow-up visits.","author":[{"dropping-particle":"","family":"Judd","given":"Lewis L.","non-dropping-particle":"","parse-names":false,"suffix":""},{"dropping-particle":"","family":"Schettler","given":"Pamela J.","non-dropping-particle":"","parse-names":false,"suffix":""},{"dropping-particle":"","family":"Rush","given":"A. John","non-dropping-particle":"","parse-names":false,"suffix":""}],"container-title":"American Journal of Psychiatry","id":"ITEM-3","issue":"11","issued":{"date-parts":[["2016"]]},"page":"1140-1146","title":"A brief clinical tool to estimate individual patients' risk of depressive relapse following remission: Proof of concept","type":"article-journal","volume":"173"},"uris":["http://www.mendeley.com/documents/?uuid=a3d4652c-f15f-4639-af74-f8aa9c57dcac"]},{"id":"ITEM-4","itemData":{"DOI":"10.1016/J.PNPBP.2009.01.008","ISSN":"0278-5846","abstract":"PURPOSE\nTo study the power of CRF stimulation test to predict relapse in a sample of melancholic depressive patients in depressed phase, followed-up over a two-year period from the moment they achieved complete remission of depressive symptoms. \n\nMETHODS\nFifty-one outpatients diagnosed with unipolar depressive disorder with melancholic features according to DSM-IV were assessed with the CRF test. The Structured Clinical Interview for DSM-IV (SCID-IV) was used for diagnosis. Monthly follow-up visits were held over a two-year period after remission; relapse was established using HDRS according to Frank's criteria [Frank E, Prien RF, Jarret RB, Keller MB, Kupfer DJ, Lavori PW, et al. Conceptualization and rationale for consensus definitions of terms in major depressive disorder: remission, recovery, relapse, and recurrence. Arch Gen Psychiatry 1991;48:851–5]. Forty-three patients completed the study. Non-controlled antidepressant treatment protocols were used. Predictive statistical analysis was performed through logistic regression. \n\nFINDINGS\nThe final predictive model included three variables: net area under cortisol curve (NAUCC), previous suicide attempt, and stress during follow-up. Sensitivity was of 89%, and specificity was of 92%. NAUCC has shown a predictive power of 80%, with an optimal cut-off point of 251.24 μg/ml/min. \n\nCONCLUSIONS\nCortisol is the hormone of the HPA axis which shows the highest power to predict relapse. NAUCC is the most relevant variable. The complete predictive model is a complex combination of biological, clinical and psychoenvironmental variables (NAUCC, previous suicide attempts, and stress during follow-up). Further studies with better control of the psychoenvironmental variables are required to obtain more precise neuroendocrine findings.","author":[{"dropping-particle":"","family":"Pintor","given":"Luis","non-dropping-particle":"","parse-names":false,"suffix":""},{"dropping-particle":"","family":"Torres","given":"Xavier","non-dropping-particle":"","parse-names":false,"suffix":""},{"dropping-particle":"","family":"Navarro","given":"Victor","non-dropping-particle":"","parse-names":false,"suffix":""},{"dropping-particle":"","family":"Martinez de Osaba","given":"Ma Jesús","non-dropping-particle":"","parse-names":false,"suffix":""},{"dropping-particle":"","family":"Matrai","given":"Silvia","non-dropping-particle":"","parse-names":false,"suffix":""},{"dropping-particle":"","family":"Gastó","given":"Cristobal","non-dropping-particle":"","parse-names":false,"suffix":""}],"container-title":"Progress in Neuro-Psychopharmacology and Biological Psychiatry","id":"ITEM-4","issue":"3","issued":{"date-parts":[["2009","4","30"]]},"page":"463-469","publisher":"Elsevier","title":"Prediction of relapse in melancholic depressive patients in a 2-year follow-up study with corticotropin releasing factor test","type":"article-journal","volume":"33"},"uris":["http://www.mendeley.com/documents/?uuid=eb802d57-9315-3b16-9f8b-393583241f0a"]},{"id":"ITEM-5","itemData":{"DOI":"10.1038/s41398-020-01182-w","ISSN":"21583188","PMID":"33431800","abstract":"Recurrent major depressive disorder (rMDD) is a relapsing-remitting disease with high morbidity and a 5-year risk of recurrence of up to 80%. This was a prospective pilot study to examine the potential diagnostic and prognostic value of targeted plasma metabolomics in the care of patients with rMDD in remission. We used an established LC-MS/MS platform to measure 399 metabolites in 68 subjects with rMDD (n = 45 females and 23 males) in antidepressant-free remission and 59 age- and sex-matched controls (n = 40 females and 19 males). Patients were then followed prospectively for 2.5 years. Metabolomics explained up to 43% of the phenotypic variance. The strongest biomarkers were gender specific. 80% of the metabolic predictors of recurrence in both males and females belonged to 6 pathways: (1) phospholipids, (2) sphingomyelins, (3) glycosphingolipids, (4) eicosanoids, (5) microbiome, and (6) purines. These changes traced to altered mitochondrial regulation of cellular redox, signaling, energy, and lipid metabolism. Metabolomics identified a chemical endophenotype that could be used to stratify rrMDD patients at greatest risk for recurrence with an accuracy over 0.90 (95%CI = 0.69–1.0). Power calculations suggest that a validation study of at least 198 females and 198 males (99 cases and 99 controls each) will be needed to confirm these results. Although a small study, these results are the first to show the potential utility of metabolomics in assisting with the important clinical challenge of prospectively identifying the patients at greatest risk of recurrence of a depressive episode and those who are at lower risk.","author":[{"dropping-particle":"","family":"Mocking","given":"Roel J.T.","non-dropping-particle":"","parse-names":false,"suffix":""},{"dropping-particle":"","family":"Naviaux","given":"Jane C.","non-dropping-particle":"","parse-names":false,"suffix":""},{"dropping-particle":"","family":"Li","given":"Kefeng","non-dropping-particle":"","parse-names":false,"suffix":""},{"dropping-particle":"","family":"Wang","given":"Lin","non-dropping-particle":"","parse-names":false,"suffix":""},{"dropping-particle":"","family":"Monk","given":"Jonathan M.","non-dropping-particle":"","parse-names":false,"suffix":""},{"dropping-particle":"","family":"Bright","given":"A. Taylor","non-dropping-particle":"","parse-names":false,"suffix":""},{"dropping-particle":"","family":"Figueroa","given":"Caroline A.","non-dropping-particle":"","parse-names":false,"suffix":""},{"dropping-particle":"","family":"Schene","given":"Aart H.","non-dropping-particle":"","parse-names":false,"suffix":""},{"dropping-particle":"","family":"Ruhé","given":"Henricus G.","non-dropping-particle":"","parse-names":false,"suffix":""},{"dropping-particle":"","family":"Assies","given":"Johanna","non-dropping-particle":"","parse-names":false,"suffix":""},{"dropping-particle":"","family":"Naviaux","given":"Robert K.","non-dropping-particle":"","parse-names":false,"suffix":""}],"container-title":"Translational Psychiatry","id":"ITEM-5","issue":"1","issued":{"date-parts":[["2021"]]},"title":"Metabolic features of recurrent major depressive disorder in remission, and the risk of future recurrence","type":"article-journal","volume":"11"},"uris":["http://www.mendeley.com/documents/?uuid=e9c447e6-5e88-407a-96a7-4d0591c49e55"]},{"id":"ITEM-6","itemData":{"DOI":"10.1016/J.JAD.2015.03.045","ISSN":"0165-0327","abstract":"BACKGROUND\nIt is difficult to predict recurrence of depressive episodes in patients with major depression (MD): evidence for many risk factors is inconsistent and general prediction algorithms are lacking. The aim of this study was to develop a prediction model for recurrence of depressive episodes in women using improved methodology. \n\nMETHODS\nWe used prospective data from a general population sample of female twins with a last-year MD episode (n=194). A rich set of baseline predictors was analyzed with Cox proportional hazards regression subject to elastic net regularization to find a model predicting recurrence of depressive episodes. Prediction accuracy of the model was assessed in an independent test sample (n=133), which was limited by the unavailability of a number of key predictors. \n\nRESULTS\nA wide variety of risk factors predicted recurrence of depressive episodes in women: depressive and anxiety symptoms during the index episode, the level of symptoms at the moment of interview, psychiatric and family history, early and recent adverse life events, being unmarried, and problems with friends and finances. Kaplan Meier estimated survival curves showed that the model differentiated between patients at higher and lower risk for recurrence; estimated areas under the curve were in the range of 0.61–0.79. \n\nLIMITATIONS\nDespite our rich set of predictors, certain potentially relevant variables were not available, such as biological measures, chronic somatic diseases, and treatment status. \n\nCONCLUSIONS\nRecurrence of episodes of MD in women is highly multifactorial. Future studies should take this into account for the development of clinically useful prediction algorithm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Journal of Affective Disorders","id":"ITEM-6","issued":{"date-parts":[["2015","7","15"]]},"page":"52-61","publisher":"Elsevier","title":"Multiple risk factors predict recurrence of major depressive disorder in women","type":"article-journal","volume":"180"},"uris":["http://www.mendeley.com/documents/?uuid=a149e0e9-665d-392c-8fc0-3617b1f58e59"]},{"id":"ITEM-7","itemData":{"DOI":"10.1017/S0033291717003178","ISSN":"14698978","PMID":"29173194","abstract":"Background: Major depression (MD) occurs about twice as often in women as in men, but it is unclear whether sex differences subsist after disease onset. This study aims to elucidate potential sex differences in rates and risk factors for MD recurrence, in order to improve prediction of course of illness and understanding of its underlying mechanisms. Methods: We used prospective data from a general population sample (n = 653) that experienced a recent episode of MD. A diverse set of potential risk factors for recurrence of MD was analyzed using Cox models subject to elastic net regularization for males and females separately. Accuracy of the prediction models was tested in same-sex and opposite-sex test data. Additionally, interactions between sex and each of the risk factors were investigated to identify potential sex differences. Results: Recurrence rates and the impact of most risk factors were similar for men and women. For both sexes, prediction models were highly multifactorial including risk factors such as comorbid anxiety, early traumas, and family history. Some subtle sex differences were detected: for men, prediction models included more risk factors concerning characteristics of the depressive episode and family history of MD and generalized anxiety, whereas for women, models included more risk factors concerning early and recent adverse life events and socioeconomic problems. Conclusions: No prominent sex differences in risk factors for recurrence of MD were found, potentially indicating similar disease maintaining mechanisms for both sexes. Course of MD is a multifactorial phenomenon for both males and female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Psychological Medicine","id":"ITEM-7","issue":"10","issued":{"date-parts":[["2018"]]},"page":"1685-1693","title":"Sex similarities and differences in risk factors for recurrence of major depression","type":"article-journal","volume":"48"},"uris":["http://www.mendeley.com/documents/?uuid=287a5fc4-8fe3-498c-92bd-b069ea838ad2"]},{"id":"ITEM-8","itemData":{"DOI":"10.1002/da.22215","ISSN":"15206394","abstract":"Background There exists very little evidence to guide clinical management for preventing recurrence of major depression. The objective of this study was to develop and validate a prediction algorithm for recurrence of major depression. Methods Wave 1 and wave 2 longitudinal data from the U.S. National Epidemiological Survey on Alcohol and Related Condition (2001/2002-2003/2004) were used. Participants with a major depressive episode at baseline and who had visited health professionals for depression were included in this analysis (n = 2,711). Mental disorders were assessed based on the DSM-IV criteria. Results With the development data (n = 1,518), a prediction model with 19 unique factors had a C statistics of 0.7504 and excellent calibration (P =.23). The model had a C statistics of 0.7195 in external validation data (n = 1,195) and 0.7365 in combined data. The algorithm calibrated very well in validation data. In the combined data, the 3-year observed and predicted risk of recurrence was 25.40% (95% CI: 23.76%, 27.04%) and 25.34% (95% CI: 24.73%, 25.95%), respectively. The predicted risk in the 1st and 10th decile risk group was 5.68% and 60.21%, respectively. Conclusions The developed prediction model for recurrence of major depression has acceptable discrimination and excellent calibration, and is feasible to be used by physicians. The prognostic model may assist physicians and patients in quantifying the probability of recurrence so that physicians can develop specific treatment plans for those who are at high risk of recurrence, leading to personalized treatment and better use of resources. © 2013 Wiley Periodicals, Inc.","author":[{"dropping-particle":"","family":"Wang","given":"Jian Li","non-dropping-particle":"","parse-names":false,"suffix":""},{"dropping-particle":"","family":"Patten","given":"Scott","non-dropping-particle":"","parse-names":false,"suffix":""},{"dropping-particle":"","family":"Sareen","given":"Jitender","non-dropping-particle":"","parse-names":false,"suffix":""},{"dropping-particle":"","family":"Bolton","given":"James","non-dropping-particle":"","parse-names":false,"suffix":""},{"dropping-particle":"","family":"Schmitz","given":"Norbert","non-dropping-particle":"","parse-names":false,"suffix":""},{"dropping-particle":"","family":"MacQueen","given":"Glenda","non-dropping-particle":"","parse-names":false,"suffix":""}],"container-title":"Depression and Anxiety","id":"ITEM-8","issue":"5","issued":{"date-parts":[["2014"]]},"page":"451-457","title":"Development and validation of a prediction algorithm for use by health professionals in prediction of recurrence of major depression","type":"article-journal","volume":"31"},"uris":["http://www.mendeley.com/documents/?uuid=cd2ababe-02e7-4bdc-8bb0-e4b797cbdd29"]}],"mendeley":{"formattedCitation":"(26,30,31,33–36,38)","plainTextFormattedCitation":"(26,30,31,33–36,38)","previouslyFormattedCitation":"(26,30,31,33–36,38)"},"properties":{"noteIndex":0},"schema":"https://github.com/citation-style-language/schema/raw/master/csl-citation.json"}</w:instrText>
      </w:r>
      <w:r w:rsidRPr="00D702C9">
        <w:rPr>
          <w:rFonts w:ascii="Times New Roman" w:hAnsi="Times New Roman" w:cs="Times New Roman"/>
        </w:rPr>
        <w:fldChar w:fldCharType="separate"/>
      </w:r>
      <w:r w:rsidR="005F32E2" w:rsidRPr="00D702C9">
        <w:rPr>
          <w:rFonts w:ascii="Times New Roman" w:hAnsi="Times New Roman" w:cs="Times New Roman"/>
          <w:noProof/>
        </w:rPr>
        <w:t>(26,30,31,33–36,38)</w:t>
      </w:r>
      <w:r w:rsidRPr="00D702C9">
        <w:rPr>
          <w:rFonts w:ascii="Times New Roman" w:hAnsi="Times New Roman" w:cs="Times New Roman"/>
        </w:rPr>
        <w:fldChar w:fldCharType="end"/>
      </w:r>
      <w:r w:rsidRPr="00D702C9">
        <w:rPr>
          <w:rFonts w:ascii="Times New Roman" w:hAnsi="Times New Roman" w:cs="Times New Roman"/>
        </w:rPr>
        <w:t xml:space="preserve"> had inadequate sample size</w:t>
      </w:r>
      <w:r w:rsidR="00FE3DE7" w:rsidRPr="00D702C9">
        <w:rPr>
          <w:rFonts w:ascii="Times New Roman" w:hAnsi="Times New Roman" w:cs="Times New Roman"/>
        </w:rPr>
        <w:t>, according to PROBAST (see Methods)</w:t>
      </w:r>
      <w:r w:rsidRPr="00D702C9">
        <w:rPr>
          <w:rFonts w:ascii="Times New Roman" w:hAnsi="Times New Roman" w:cs="Times New Roman"/>
        </w:rPr>
        <w:t xml:space="preserve">. The sample size determination used by Backs-Dermott 2010 </w:t>
      </w:r>
      <w:r w:rsidRPr="00D702C9">
        <w:rPr>
          <w:rFonts w:ascii="Times New Roman" w:hAnsi="Times New Roman" w:cs="Times New Roman"/>
        </w:rPr>
        <w:fldChar w:fldCharType="begin" w:fldLock="1"/>
      </w:r>
      <w:r w:rsidR="00C31E74" w:rsidRPr="00D702C9">
        <w:rPr>
          <w:rFonts w:ascii="Times New Roman" w:hAnsi="Times New Roman" w:cs="Times New Roman"/>
        </w:rPr>
        <w:instrText>ADDIN CSL_CITATION {"citationItems":[{"id":"ITEM-1","itemData":{"DOI":"10.1016/j.jad.2009.11.015","ISSN":"01650327","abstract":"Background and aim: The present study evaluated an integrated model of the role of psychosocial factors in the prediction of relapse of Major Depressive Disorder over a one-year follow-up period. Methods and analyses: A range of established variables, including life stress, cognitive-personality vulnerability factors, social support, and coping responses, were simultaneously considered in a series of prediction models, in an adult female sample of remitted depressed individuals. Results: It was determined that interpersonal marked difficulties, social support, and emotion-oriented and avoidance-oriented coping provided the best-fitting and most parsimonious predictive model for depressive relapse at one-year follow-up. Conclusions: The examination of multifactorial models of risk represents a promising avenue for future research and theory development. © 2009 Elsevier B.V.","author":[{"dropping-particle":"","family":"Backs-Dermott","given":"Barbara J.","non-dropping-particle":"","parse-names":false,"suffix":""},{"dropping-particle":"","family":"Dobson","given":"Keith S.","non-dropping-particle":"","parse-names":false,"suffix":""},{"dropping-particle":"","family":"Jones","given":"Shannon L.","non-dropping-particle":"","parse-names":false,"suffix":""}],"container-title":"Journal of Affective Disorders","id":"ITEM-1","issue":"1-2","issued":{"date-parts":[["2010"]]},"page":"60-67","publisher":"Elsevier B.V.","title":"An evaluation of an integrated model of relapse in depression","type":"article-journal","volume":"124"},"uris":["http://www.mendeley.com/documents/?uuid=793778b3-ed8e-4bab-9b2c-497495a25d16"]}],"mendeley":{"formattedCitation":"(32)","plainTextFormattedCitation":"(32)","previouslyFormattedCitation":"(32)"},"properties":{"noteIndex":0},"schema":"https://github.com/citation-style-language/schema/raw/master/csl-citation.json"}</w:instrText>
      </w:r>
      <w:r w:rsidRPr="00D702C9">
        <w:rPr>
          <w:rFonts w:ascii="Times New Roman" w:hAnsi="Times New Roman" w:cs="Times New Roman"/>
        </w:rPr>
        <w:fldChar w:fldCharType="separate"/>
      </w:r>
      <w:r w:rsidR="005F32E2" w:rsidRPr="00D702C9">
        <w:rPr>
          <w:rFonts w:ascii="Times New Roman" w:hAnsi="Times New Roman" w:cs="Times New Roman"/>
          <w:noProof/>
        </w:rPr>
        <w:t>(32)</w:t>
      </w:r>
      <w:r w:rsidRPr="00D702C9">
        <w:rPr>
          <w:rFonts w:ascii="Times New Roman" w:hAnsi="Times New Roman" w:cs="Times New Roman"/>
        </w:rPr>
        <w:fldChar w:fldCharType="end"/>
      </w:r>
      <w:r w:rsidRPr="00D702C9">
        <w:rPr>
          <w:rFonts w:ascii="Times New Roman" w:hAnsi="Times New Roman" w:cs="Times New Roman"/>
        </w:rPr>
        <w:t>, which used discriminant function analysis (DFA), appeared to be appropriate according to their reported methods.</w:t>
      </w:r>
      <w:r w:rsidR="00793345" w:rsidRPr="00D702C9">
        <w:rPr>
          <w:rFonts w:ascii="Times New Roman" w:hAnsi="Times New Roman" w:cs="Times New Roman"/>
        </w:rPr>
        <w:t xml:space="preserve"> </w:t>
      </w:r>
      <w:proofErr w:type="spellStart"/>
      <w:r w:rsidRPr="00D702C9">
        <w:rPr>
          <w:rFonts w:ascii="Times New Roman" w:hAnsi="Times New Roman" w:cs="Times New Roman"/>
        </w:rPr>
        <w:t>Ruhe</w:t>
      </w:r>
      <w:proofErr w:type="spellEnd"/>
      <w:r w:rsidRPr="00D702C9">
        <w:rPr>
          <w:rFonts w:ascii="Times New Roman" w:hAnsi="Times New Roman" w:cs="Times New Roman"/>
        </w:rPr>
        <w:t xml:space="preserve"> 2019 used a</w:t>
      </w:r>
      <w:r w:rsidR="000F7279" w:rsidRPr="00D702C9">
        <w:rPr>
          <w:rFonts w:ascii="Times New Roman" w:hAnsi="Times New Roman" w:cs="Times New Roman"/>
        </w:rPr>
        <w:t xml:space="preserve"> </w:t>
      </w:r>
      <w:r w:rsidRPr="00D702C9">
        <w:rPr>
          <w:rFonts w:ascii="Times New Roman" w:hAnsi="Times New Roman" w:cs="Times New Roman"/>
        </w:rPr>
        <w:t xml:space="preserve">ML approach for model development </w:t>
      </w:r>
      <w:r w:rsidRPr="00D702C9">
        <w:rPr>
          <w:rFonts w:ascii="Times New Roman" w:hAnsi="Times New Roman" w:cs="Times New Roman"/>
        </w:rPr>
        <w:fldChar w:fldCharType="begin" w:fldLock="1"/>
      </w:r>
      <w:r w:rsidR="00C31E74" w:rsidRPr="00D702C9">
        <w:rPr>
          <w:rFonts w:ascii="Times New Roman" w:hAnsi="Times New Roman" w:cs="Times New Roman"/>
        </w:rPr>
        <w:instrText>ADDIN CSL_CITATION {"citationItems":[{"id":"ITEM-1","itemData":{"DOI":"10.3389/fpsyt.2019.00145","ISSN":"16640640","abstract":"An interesting factor explaining recurrence risk in Major Depressive Disorder (MDD) may be neuropsychological functioning, i.e., processing of emotional stimuli/information. Negatively biased processing of emotional stimuli/information has been found in both acute and (inconclusively) remitted states of MDD, and may be causally related to recurrence of depression. We aimed to investigate self-referent, memory and interpretation biases in recurrently depressed patients in remission and relate these biases to recurrence. We included 69 remitted recurrent MDD-patients (rrMDD-patients), 35–65 years, with ≥2 episodes, voluntarily free of antidepressant maintenance therapy for at least 4 weeks. We tested self-referent biases with an emotional categorization task, bias in emotional memory by free recall of the emotion categorization task 15 min after completing it, and interpretation bias with a facial expression recognition task. We compared these participants with 43 never-depressed controls matched for age, sex and intelligence. We followed the rrMDD-patients for 2.5 years and assessed recurrent depressive episodes by structured interview. The rrMDD-patients showed biases toward emotionally negative stimuli, faster responses to negative self-relevant characteristics in the emotional categorization, better recognition of sad faces, worse recognition of neutral faces with more misclassifications as angry or disgusting faces and less misclassifications as neutral faces (0.001 &lt; p &lt; 0.05). Of these, the number of misclassifications as angry and the overall performance in the emotional memory task were significantly associated with the time to recurrence (p ≤ 0.04), independent of residual symptoms and number of previous episodes. In a support vector machine data-driven model, prediction of recurrence-status could best be achieved (relative to observed recurrence-rate) with demographic and childhood adversity parameters (accuracy 78.1%; 1-sided p = 0.002); neuropsychological tests could not improve this prediction. Our data suggests a persisting (mood-incongruent) emotional bias when patients with recurrent depression are in remission. Moreover, these persisting biases might be mechanistically important for recurrence and prevention thereof.","author":[{"dropping-particle":"","family":"Ruhe","given":"Henricus G.","non-dropping-particle":"","parse-names":false,"suffix":""},{"dropping-particle":"","family":"Mocking","given":"Roel J.T.","non-dropping-particle":"","parse-names":false,"suffix":""},{"dropping-particle":"","family":"Figueroa","given":"Caroline A.","non-dropping-particle":"","parse-names":false,"suffix":""},{"dropping-particle":"","family":"Seeverens","given":"Paulien W.J.","non-dropping-particle":"","parse-names":false,"suffix":""},{"dropping-particle":"","family":"Ikani","given":"Nessa","non-dropping-particle":"","parse-names":false,"suffix":""},{"dropping-particle":"","family":"Tyborowska","given":"Anna","non-dropping-particle":"","parse-names":false,"suffix":""},{"dropping-particle":"","family":"Browning","given":"Michael","non-dropping-particle":"","parse-names":false,"suffix":""},{"dropping-particle":"","family":"Vrijsen","given":"Janna N.","non-dropping-particle":"","parse-names":false,"suffix":""},{"dropping-particle":"","family":"Harmer","given":"Catherine J.","non-dropping-particle":"","parse-names":false,"suffix":""},{"dropping-particle":"","family":"Schene","given":"Aart H.","non-dropping-particle":"","parse-names":false,"suffix":""}],"container-title":"Frontiers in Psychiatry","id":"ITEM-1","issue":"MAR","issued":{"date-parts":[["2019"]]},"page":"1-18","title":"Emotional biases and recurrence in major depressive disorder. Results of 2.5 years follow-up of drug-free cohort vulnerable for recurrence","type":"article-journal","volume":"10"},"uris":["http://www.mendeley.com/documents/?uuid=a5c878c8-3d2a-4901-bb08-0d76a14235b6"]}],"mendeley":{"formattedCitation":"(37)","plainTextFormattedCitation":"(37)","previouslyFormattedCitation":"(37)"},"properties":{"noteIndex":0},"schema":"https://github.com/citation-style-language/schema/raw/master/csl-citation.json"}</w:instrText>
      </w:r>
      <w:r w:rsidRPr="00D702C9">
        <w:rPr>
          <w:rFonts w:ascii="Times New Roman" w:hAnsi="Times New Roman" w:cs="Times New Roman"/>
        </w:rPr>
        <w:fldChar w:fldCharType="separate"/>
      </w:r>
      <w:r w:rsidR="005F32E2" w:rsidRPr="00D702C9">
        <w:rPr>
          <w:rFonts w:ascii="Times New Roman" w:hAnsi="Times New Roman" w:cs="Times New Roman"/>
          <w:noProof/>
        </w:rPr>
        <w:t>(37)</w:t>
      </w:r>
      <w:r w:rsidRPr="00D702C9">
        <w:rPr>
          <w:rFonts w:ascii="Times New Roman" w:hAnsi="Times New Roman" w:cs="Times New Roman"/>
        </w:rPr>
        <w:fldChar w:fldCharType="end"/>
      </w:r>
      <w:r w:rsidRPr="00D702C9">
        <w:rPr>
          <w:rFonts w:ascii="Times New Roman" w:hAnsi="Times New Roman" w:cs="Times New Roman"/>
        </w:rPr>
        <w:t xml:space="preserve">. Formal guidance is lacking to aid sample size </w:t>
      </w:r>
      <w:r w:rsidRPr="00D702C9">
        <w:rPr>
          <w:rFonts w:ascii="Times New Roman" w:hAnsi="Times New Roman" w:cs="Times New Roman"/>
        </w:rPr>
        <w:lastRenderedPageBreak/>
        <w:t xml:space="preserve">determinations for prognostic model studies using ML techniques. The guidance and literature that does exist suggests that we should demand, if anything, significantly larger sample sizes when using a ML approach to prognostic model development, with one paper estimating that one would need more than 10 times the EPP required for regression models to achieve a stable area under the curve (AUC) and small optimism </w:t>
      </w:r>
      <w:r w:rsidRPr="00D702C9">
        <w:rPr>
          <w:rFonts w:ascii="Times New Roman" w:hAnsi="Times New Roman" w:cs="Times New Roman"/>
        </w:rPr>
        <w:fldChar w:fldCharType="begin" w:fldLock="1"/>
      </w:r>
      <w:r w:rsidR="00C31E74" w:rsidRPr="00D702C9">
        <w:rPr>
          <w:rFonts w:ascii="Times New Roman" w:hAnsi="Times New Roman" w:cs="Times New Roman"/>
        </w:rPr>
        <w:instrText>ADDIN CSL_CITATION {"citationItems":[{"id":"ITEM-1","itemData":{"DOI":"10.1186/1471-2288-14-137","ISSN":"14712288","PMID":"25532820","abstract":"Background: Modern modelling techniques may potentially provide more accurate predictions of binary outcomes than classical techniques. We aimed to study the predictive performance of different modelling techniques in relation to the effective sample size (\"data hungriness\"). Methods: We performed simulation studies based on three clinical cohorts: 1282 patients with head and neck cancer (with 46.9% 5 year survival), 1731 patients with traumatic brain injury (22.3% 6 month mortality) and 3181 patients with minor head injury (7.6% with CT scan abnormalities). We compared three relatively modern modelling techniques: support vector machines (SVM), neural nets (NN), and random forests (RF) and two classical techniques: logistic regression (LR) and classification and regression trees (CART). We created three large artificial databases with 20 fold, 10 fold and 6 fold replication of subjects, where we generated dichotomous outcomes according to different underlying models. We applied each modelling technique to increasingly larger development parts (100 repetitions). The area under the ROC-curve (AUC) indicated the performance of each model in the development part and in an independent validation part. Data hungriness was defined by plateauing of AUC and small optimism (difference between the mean apparent AUC and the mean validated AUC &lt;0.01). Results: We found that a stable AUC was reached by LR at approximately 20 to 50 events per variable, followed by CART, SVM, NN and RF models. Optimism decreased with increasing sample sizes and the same ranking of techniques. The RF, SVM and NN models showed instability and a high optimism even with &gt;200 events per variable. Conclusions: Modern modelling techniques such as SVM, NN and RF may need over 10 times as many events per variable to achieve a stable AUC and a small optimism than classical modelling techniques such as LR. This implies that such modern techniques should only be used in medical prediction problems if very large data sets are available.","author":[{"dropping-particle":"","family":"Ploeg","given":"Tjeerd","non-dropping-particle":"Van Der","parse-names":false,"suffix":""},{"dropping-particle":"","family":"Austin","given":"Peter C.","non-dropping-particle":"","parse-names":false,"suffix":""},{"dropping-particle":"","family":"Steyerberg","given":"Ewout W.","non-dropping-particle":"","parse-names":false,"suffix":""}],"container-title":"BMC Medical Research Methodology","id":"ITEM-1","issue":"1","issued":{"date-parts":[["2014"]]},"page":"1-13","title":"Modern modelling techniques are data hungry: A simulation study for predicting dichotomous endpoints","type":"article-journal","volume":"14"},"uris":["http://www.mendeley.com/documents/?uuid=373772c3-b806-4132-976d-06f01f6a8cf3"]}],"mendeley":{"formattedCitation":"(40)","plainTextFormattedCitation":"(40)","previouslyFormattedCitation":"(40)"},"properties":{"noteIndex":0},"schema":"https://github.com/citation-style-language/schema/raw/master/csl-citation.json"}</w:instrText>
      </w:r>
      <w:r w:rsidRPr="00D702C9">
        <w:rPr>
          <w:rFonts w:ascii="Times New Roman" w:hAnsi="Times New Roman" w:cs="Times New Roman"/>
        </w:rPr>
        <w:fldChar w:fldCharType="separate"/>
      </w:r>
      <w:r w:rsidR="005F32E2" w:rsidRPr="00D702C9">
        <w:rPr>
          <w:rFonts w:ascii="Times New Roman" w:hAnsi="Times New Roman" w:cs="Times New Roman"/>
          <w:noProof/>
        </w:rPr>
        <w:t>(40)</w:t>
      </w:r>
      <w:r w:rsidRPr="00D702C9">
        <w:rPr>
          <w:rFonts w:ascii="Times New Roman" w:hAnsi="Times New Roman" w:cs="Times New Roman"/>
        </w:rPr>
        <w:fldChar w:fldCharType="end"/>
      </w:r>
      <w:r w:rsidRPr="00D702C9">
        <w:rPr>
          <w:rFonts w:ascii="Times New Roman" w:hAnsi="Times New Roman" w:cs="Times New Roman"/>
        </w:rPr>
        <w:t xml:space="preserve">. This study did not have an adequate sample size according to any of the existing guidance and recommendations. For Van Loo 2020 </w:t>
      </w:r>
      <w:r w:rsidRPr="00D702C9">
        <w:rPr>
          <w:rFonts w:ascii="Times New Roman" w:hAnsi="Times New Roman" w:cs="Times New Roman"/>
        </w:rPr>
        <w:fldChar w:fldCharType="begin" w:fldLock="1"/>
      </w:r>
      <w:r w:rsidR="00C31E74" w:rsidRPr="00D702C9">
        <w:rPr>
          <w:rFonts w:ascii="Times New Roman" w:hAnsi="Times New Roman" w:cs="Times New Roman"/>
        </w:rPr>
        <w:instrText>ADDIN CSL_CITATION {"citationItems":[{"id":"ITEM-1","itemData":{"DOI":"10.1016/j.jad.2020.07.098","ISSN":"15732517","PMID":"32745831","abstract":"Background: Course of illness in major depression (MD) is highly varied, which might lead to both under- and overtreatment if clinicians adhere to a 'one-size-fits-all' approach. Novel opportunities in data mining could lead to prediction models that can assist clinicians in treatment decisions tailored to the individual patient. This study assesses the performance of a previously developed data mining algorithm to predict future episodes of MD based on clinical information in new data. Methods: We applied a prediction model utilizing baseline clinical characteristics in subjects who reported lifetime MD to two independent test samples (total n = 4226). We assessed the model's performance to predict future episodes of MD, anxiety disorders, and disability during follow-up (1–9 years after baseline). In addition, we compared its prediction performance with well-known risk factors for a severe course of illness. Results: Our model consistently predicted future episodes of MD in both test samples (AUC 0.68–0.73, modest prediction). Equally accurately, it predicted episodes of generalized anxiety disorder, panic disorder and disability (AUC 0.65–0.78). Our model predicted these outcomes more accurately than risk factors for a severe course of illness such as family history of MD and lifetime traumas. Limitations: Prediction accuracy might be different for specific subgroups, such as hospitalized patients or patients with a different cultural background. Conclusions: Our prediction model consistently predicted a range of adverse outcomes in MD across two independent test samples derived from studies in different subpopulations, countries, using different measurement procedures. This replication study holds promise for application in clinical practice.","author":[{"dropping-particle":"","family":"Loo","given":"Hanna M.","non-dropping-particle":"van","parse-names":false,"suffix":""},{"dropping-particle":"","family":"Bigdeli","given":"Tim B.","non-dropping-particle":"","parse-names":false,"suffix":""},{"dropping-particle":"","family":"Milaneschi","given":"Yuri","non-dropping-particle":"","parse-names":false,"suffix":""},{"dropping-particle":"","family":"Aggen","given":"Steven H.","non-dropping-particle":"","parse-names":false,"suffix":""},{"dropping-particle":"","family":"Kendler","given":"Kenneth S.","non-dropping-particle":"","parse-names":false,"suffix":""}],"container-title":"Journal of Affective Disorders","id":"ITEM-1","issue":"March","issued":{"date-parts":[["2020"]]},"page":"945-953","publisher":"Elsevier B.V.","title":"Data mining algorithm predicts a range of adverse outcomes in major depression","type":"article-journal","volume":"276"},"uris":["http://www.mendeley.com/documents/?uuid=8cfc59da-0062-4944-8c56-a1ce8b176fa3"]}],"mendeley":{"formattedCitation":"(25)","plainTextFormattedCitation":"(25)","previouslyFormattedCitation":"(25)"},"properties":{"noteIndex":0},"schema":"https://github.com/citation-style-language/schema/raw/master/csl-citation.json"}</w:instrText>
      </w:r>
      <w:r w:rsidRPr="00D702C9">
        <w:rPr>
          <w:rFonts w:ascii="Times New Roman" w:hAnsi="Times New Roman" w:cs="Times New Roman"/>
        </w:rPr>
        <w:fldChar w:fldCharType="separate"/>
      </w:r>
      <w:r w:rsidR="005F32E2" w:rsidRPr="00D702C9">
        <w:rPr>
          <w:rFonts w:ascii="Times New Roman" w:hAnsi="Times New Roman" w:cs="Times New Roman"/>
          <w:noProof/>
        </w:rPr>
        <w:t>(25)</w:t>
      </w:r>
      <w:r w:rsidRPr="00D702C9">
        <w:rPr>
          <w:rFonts w:ascii="Times New Roman" w:hAnsi="Times New Roman" w:cs="Times New Roman"/>
        </w:rPr>
        <w:fldChar w:fldCharType="end"/>
      </w:r>
      <w:r w:rsidRPr="00D702C9">
        <w:rPr>
          <w:rFonts w:ascii="Times New Roman" w:hAnsi="Times New Roman" w:cs="Times New Roman"/>
        </w:rPr>
        <w:t>, while it was not explicitly stated, we made the assessment that the sample size probably met PROBAST requirements for external validation (at least 100 events).</w:t>
      </w:r>
    </w:p>
    <w:p w14:paraId="5B9F6CB9" w14:textId="77777777" w:rsidR="002848EB" w:rsidRPr="00D702C9" w:rsidRDefault="002848EB" w:rsidP="002848EB">
      <w:pPr>
        <w:spacing w:line="480" w:lineRule="auto"/>
        <w:rPr>
          <w:rFonts w:ascii="Times New Roman" w:hAnsi="Times New Roman" w:cs="Times New Roman"/>
        </w:rPr>
      </w:pPr>
    </w:p>
    <w:p w14:paraId="13170BEC" w14:textId="7C23E592" w:rsidR="002848EB" w:rsidRPr="00D702C9" w:rsidRDefault="002848EB" w:rsidP="002848EB">
      <w:pPr>
        <w:spacing w:line="480" w:lineRule="auto"/>
        <w:rPr>
          <w:rFonts w:ascii="Times New Roman" w:hAnsi="Times New Roman" w:cs="Times New Roman"/>
        </w:rPr>
      </w:pPr>
      <w:r w:rsidRPr="00D702C9">
        <w:rPr>
          <w:rFonts w:ascii="Times New Roman" w:hAnsi="Times New Roman" w:cs="Times New Roman"/>
        </w:rPr>
        <w:t xml:space="preserve">Another common limitation of the included studies (n = 8) was their handling of missing data. Multiple imputation was used to handle missing data in only four of the identified studies </w:t>
      </w:r>
      <w:r w:rsidRPr="00D702C9">
        <w:rPr>
          <w:rFonts w:ascii="Times New Roman" w:hAnsi="Times New Roman" w:cs="Times New Roman"/>
        </w:rPr>
        <w:fldChar w:fldCharType="begin" w:fldLock="1"/>
      </w:r>
      <w:r w:rsidR="00C31E74" w:rsidRPr="00D702C9">
        <w:rPr>
          <w:rFonts w:ascii="Times New Roman" w:hAnsi="Times New Roman" w:cs="Times New Roman"/>
        </w:rPr>
        <w:instrText>ADDIN CSL_CITATION {"citationItems":[{"id":"ITEM-1","itemData":{"DOI":"10.1016/J.JPSYCHIRES.2018.06.006","ISSN":"0022-3956","abstract":"OBJECTIVES\nMany studies examined predictors of depressive relapse/recurrence but no simple tool based on well-established risk factors is available that estimates the risk within an individual. We developed and validated such a prediction tool in remitted recurrently depressed individuals. \n\nMETHODS\nThe tool was developed using data (n = 235) from a pragmatic randomised controlled trial in remitted recurrently depressed participants and externally validated using data (n = 209) from a similar randomised controlled trial of remitted recurrently depressed participants using maintenance antidepressants. Cox regression was used with time to relapse/recurrence within 2 years as outcome and well-established risk factors as predictors. Performance measures and absolute risk scores were calculated, a practically applicable risk score was created, and the tool was externally validated. \n\nRESULTS\nThe 2-year cumulative proportion relapse/recurrence was 46.2% in the validation dataset. The tool included number of previous depressive episodes, residual depressive symptoms, severity of the last depressive episode, and treatment. The C-statistic and calibration slope were 0.56 and 0.81 respectively. The tool stratified participants into relapse/recurrence risk classes of 37%, 55%, and 72%. The C-statistic and calibration slope in the external validation were 0.59 and 0.56 respectively, and Kaplan Meier curves showed that the tool could differentiate between risk classes. \n\nCONCLUSIONS\nThis is the first study that developed a simple prediction tool based on well-established risk factors of depressive relapse/recurrence, estimating the individual risk. Since the overall performance of the model was poor, more studies are needed to enhance the performance before recommending implementation into clinical practice.","author":[{"dropping-particle":"","family":"Klein","given":"Nicola S.","non-dropping-particle":"","parse-names":false,"suffix":""},{"dropping-particle":"","family":"Holtman","given":"Gea A.","non-dropping-particle":"","parse-names":false,"suffix":""},{"dropping-particle":"","family":"Bockting","given":"Claudi L.H.","non-dropping-particle":"","parse-names":false,"suffix":""},{"dropping-particle":"","family":"Heymans","given":"Martijn W.","non-dropping-particle":"","parse-names":false,"suffix":""},{"dropping-particle":"","family":"Burger","given":"Huibert","non-dropping-particle":"","parse-names":false,"suffix":""}],"container-title":"Journal of Psychiatric Research","id":"ITEM-1","issued":{"date-parts":[["2018","9","1"]]},"page":"1-7","publisher":"Pergamon","title":"Development and validation of a clinical prediction tool to estimate the individual risk of depressive relapse or recurrence in individuals with recurrent depression","type":"article-journal","volume":"104"},"uris":["http://www.mendeley.com/documents/?uuid=ad424fb3-1c59-3eb5-8179-f3036a3b8a93"]},{"id":"ITEM-2","itemData":{"DOI":"10.1176/appi.ajp.2016.15111462","ISSN":"15357228","abstract":"Objective: The authors sought to determine whether symptoms experienced by formerly depressed patients after at least 8 weeks of remission can be used to identify their risk for relapse during the next 6 months. Method: The study included 188 patients with major depressive disorder from the National Institute of Mental Health Collaborative Depression Study who had at least one Symptom Checklist-90 (SCL-90) assessment after at least 8 weeks of full remission from a depressive episode (defined as a value of 1 on the weekly psychiatric rating scale for all depressive conditions, recorded on Longitudinal Follow-Up Evaluation interviews). Mixed logistic regression was used to identify a set of SCL-90 items that were most predictive of relapse compared with nonrelapse within the next 6 months. Results: Of 514 SCL-90 assessments completed after remission, 73 (14.2%) were followed by depressive relapse within 6 months. Seventeen SCL-90 items (including symptoms of depression, anxiety, and psychological vulnerability) significantly distinguished relapse from nonrelapse. Of these, a set of 12 symptoms maximally separated relapse from nonrelapse. Experiencing one or more of these symptoms had a sensitivity of 80.8% and a specificity of 51.2% for identifying a period in which a relapse occurred, with a positive predictive value of 21.5% and a negative predictive value of 94.2%. The relapse rate was 5.8% when none of the 12 symptoms were present, 16.4% when one to five symptoms were present, 34.1% when six to nine symptoms were present, and 72.7%when10 ormore symptoms were present. Conclusions: A brief symptom scale can be used to identify patients who, despite full remission from a depressive episode, are at substantial risk of relapse within the next 6 months, and this can be used to provide a basis for personalizing the intensity of follow-up visits.","author":[{"dropping-particle":"","family":"Judd","given":"Lewis L.","non-dropping-particle":"","parse-names":false,"suffix":""},{"dropping-particle":"","family":"Schettler","given":"Pamela J.","non-dropping-particle":"","parse-names":false,"suffix":""},{"dropping-particle":"","family":"Rush","given":"A. John","non-dropping-particle":"","parse-names":false,"suffix":""}],"container-title":"American Journal of Psychiatry","id":"ITEM-2","issue":"11","issued":{"date-parts":[["2016"]]},"page":"1140-1146","title":"A brief clinical tool to estimate individual patients' risk of depressive relapse following remission: Proof of concept","type":"article-journal","volume":"173"},"uris":["http://www.mendeley.com/documents/?uuid=a3d4652c-f15f-4639-af74-f8aa9c57dcac"]},{"id":"ITEM-3","itemData":{"DOI":"10.1017/S0033291717003178","ISSN":"14698978","PMID":"29173194","abstract":"Background: Major depression (MD) occurs about twice as often in women as in men, but it is unclear whether sex differences subsist after disease onset. This study aims to elucidate potential sex differences in rates and risk factors for MD recurrence, in order to improve prediction of course of illness and understanding of its underlying mechanisms. Methods: We used prospective data from a general population sample (n = 653) that experienced a recent episode of MD. A diverse set of potential risk factors for recurrence of MD was analyzed using Cox models subject to elastic net regularization for males and females separately. Accuracy of the prediction models was tested in same-sex and opposite-sex test data. Additionally, interactions between sex and each of the risk factors were investigated to identify potential sex differences. Results: Recurrence rates and the impact of most risk factors were similar for men and women. For both sexes, prediction models were highly multifactorial including risk factors such as comorbid anxiety, early traumas, and family history. Some subtle sex differences were detected: for men, prediction models included more risk factors concerning characteristics of the depressive episode and family history of MD and generalized anxiety, whereas for women, models included more risk factors concerning early and recent adverse life events and socioeconomic problems. Conclusions: No prominent sex differences in risk factors for recurrence of MD were found, potentially indicating similar disease maintaining mechanisms for both sexes. Course of MD is a multifactorial phenomenon for both males and female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Psychological Medicine","id":"ITEM-3","issue":"10","issued":{"date-parts":[["2018"]]},"page":"1685-1693","title":"Sex similarities and differences in risk factors for recurrence of major depression","type":"article-journal","volume":"48"},"uris":["http://www.mendeley.com/documents/?uuid=287a5fc4-8fe3-498c-92bd-b069ea838ad2"]},{"id":"ITEM-4","itemData":{"DOI":"10.1016/j.jad.2020.07.098","ISSN":"15732517","PMID":"32745831","abstract":"Background: Course of illness in major depression (MD) is highly varied, which might lead to both under- and overtreatment if clinicians adhere to a 'one-size-fits-all' approach. Novel opportunities in data mining could lead to prediction models that can assist clinicians in treatment decisions tailored to the individual patient. This study assesses the performance of a previously developed data mining algorithm to predict future episodes of MD based on clinical information in new data. Methods: We applied a prediction model utilizing baseline clinical characteristics in subjects who reported lifetime MD to two independent test samples (total n = 4226). We assessed the model's performance to predict future episodes of MD, anxiety disorders, and disability during follow-up (1–9 years after baseline). In addition, we compared its prediction performance with well-known risk factors for a severe course of illness. Results: Our model consistently predicted future episodes of MD in both test samples (AUC 0.68–0.73, modest prediction). Equally accurately, it predicted episodes of generalized anxiety disorder, panic disorder and disability (AUC 0.65–0.78). Our model predicted these outcomes more accurately than risk factors for a severe course of illness such as family history of MD and lifetime traumas. Limitations: Prediction accuracy might be different for specific subgroups, such as hospitalized patients or patients with a different cultural background. Conclusions: Our prediction model consistently predicted a range of adverse outcomes in MD across two independent test samples derived from studies in different subpopulations, countries, using different measurement procedures. This replication study holds promise for application in clinical practice.","author":[{"dropping-particle":"","family":"Loo","given":"Hanna M.","non-dropping-particle":"van","parse-names":false,"suffix":""},{"dropping-particle":"","family":"Bigdeli","given":"Tim B.","non-dropping-particle":"","parse-names":false,"suffix":""},{"dropping-particle":"","family":"Milaneschi","given":"Yuri","non-dropping-particle":"","parse-names":false,"suffix":""},{"dropping-particle":"","family":"Aggen","given":"Steven H.","non-dropping-particle":"","parse-names":false,"suffix":""},{"dropping-particle":"","family":"Kendler","given":"Kenneth S.","non-dropping-particle":"","parse-names":false,"suffix":""}],"container-title":"Journal of Affective Disorders","id":"ITEM-4","issue":"March","issued":{"date-parts":[["2020"]]},"page":"945-953","publisher":"Elsevier B.V.","title":"Data mining algorithm predicts a range of adverse outcomes in major depression","type":"article-journal","volume":"276"},"uris":["http://www.mendeley.com/documents/?uuid=8cfc59da-0062-4944-8c56-a1ce8b176fa3"]}],"mendeley":{"formattedCitation":"(25,26,29,35)","plainTextFormattedCitation":"(25,26,29,35)","previouslyFormattedCitation":"(25,26,29,35)"},"properties":{"noteIndex":0},"schema":"https://github.com/citation-style-language/schema/raw/master/csl-citation.json"}</w:instrText>
      </w:r>
      <w:r w:rsidRPr="00D702C9">
        <w:rPr>
          <w:rFonts w:ascii="Times New Roman" w:hAnsi="Times New Roman" w:cs="Times New Roman"/>
        </w:rPr>
        <w:fldChar w:fldCharType="separate"/>
      </w:r>
      <w:r w:rsidR="005F32E2" w:rsidRPr="00D702C9">
        <w:rPr>
          <w:rFonts w:ascii="Times New Roman" w:hAnsi="Times New Roman" w:cs="Times New Roman"/>
          <w:noProof/>
        </w:rPr>
        <w:t>(25,26,29,35)</w:t>
      </w:r>
      <w:r w:rsidRPr="00D702C9">
        <w:rPr>
          <w:rFonts w:ascii="Times New Roman" w:hAnsi="Times New Roman" w:cs="Times New Roman"/>
        </w:rPr>
        <w:fldChar w:fldCharType="end"/>
      </w:r>
      <w:r w:rsidRPr="00D702C9">
        <w:rPr>
          <w:rFonts w:ascii="Times New Roman" w:hAnsi="Times New Roman" w:cs="Times New Roman"/>
        </w:rPr>
        <w:t xml:space="preserve">. The remaining studies either did not report their approach </w:t>
      </w:r>
      <w:r w:rsidRPr="00D702C9">
        <w:rPr>
          <w:rFonts w:ascii="Times New Roman" w:hAnsi="Times New Roman" w:cs="Times New Roman"/>
        </w:rPr>
        <w:fldChar w:fldCharType="begin" w:fldLock="1"/>
      </w:r>
      <w:r w:rsidR="00C31E74" w:rsidRPr="00D702C9">
        <w:rPr>
          <w:rFonts w:ascii="Times New Roman" w:hAnsi="Times New Roman" w:cs="Times New Roman"/>
        </w:rPr>
        <w:instrText>ADDIN CSL_CITATION {"citationItems":[{"id":"ITEM-1","itemData":{"DOI":"10.1016/j.jad.2009.11.015","ISSN":"01650327","abstract":"Background and aim: The present study evaluated an integrated model of the role of psychosocial factors in the prediction of relapse of Major Depressive Disorder over a one-year follow-up period. Methods and analyses: A range of established variables, including life stress, cognitive-personality vulnerability factors, social support, and coping responses, were simultaneously considered in a series of prediction models, in an adult female sample of remitted depressed individuals. Results: It was determined that interpersonal marked difficulties, social support, and emotion-oriented and avoidance-oriented coping provided the best-fitting and most parsimonious predictive model for depressive relapse at one-year follow-up. Conclusions: The examination of multifactorial models of risk represents a promising avenue for future research and theory development. © 2009 Elsevier B.V.","author":[{"dropping-particle":"","family":"Backs-Dermott","given":"Barbara J.","non-dropping-particle":"","parse-names":false,"suffix":""},{"dropping-particle":"","family":"Dobson","given":"Keith S.","non-dropping-particle":"","parse-names":false,"suffix":""},{"dropping-particle":"","family":"Jones","given":"Shannon L.","non-dropping-particle":"","parse-names":false,"suffix":""}],"container-title":"Journal of Affective Disorders","id":"ITEM-1","issue":"1-2","issued":{"date-parts":[["2010"]]},"page":"60-67","publisher":"Elsevier B.V.","title":"An evaluation of an integrated model of relapse in depression","type":"article-journal","volume":"124"},"uris":["http://www.mendeley.com/documents/?uuid=793778b3-ed8e-4bab-9b2c-497495a25d16"]},{"id":"ITEM-2","itemData":{"DOI":"10.1176/ps.50.3.376","ISSN":"10752730","abstract":"Objective: To help clinicians more accurately predict outcomes of treatment for depression, variables associated with recurrence of depression in the year after treatment were examined in a group of patients who completed treatment for an index episode of depression. Methods: Forty-two depressed patients who participated in a double-blind pharmacological treatment study were followed for one year after treatment was discontinued. Length of treatment for the index episode was determined by clinicians and ranged from eight to 76 consecutive weeks. Eighteen patients who had a recurrent episode (43 percent) and 24 patients who did not (57 percent) were compared on sociodemographic and clinical variables, including scores on the Eysenck Personality Questionnaire (EPQ). Results: A combination of three variables predicted recurrence of depression in 90 percent of cases. They were an elevated EPQ score on the neuroticism subscale, a short duration of treatment of the index episode, and a slow onset of response to treatment of the index episode. Conclusions: The findings suggest that personality traits, treatment duration, and variations in response to treatment might have an impact on long-term treatment outcome. Clinicians should consider these factors when making treatment decisions for depressed patients.","author":[{"dropping-particle":"","family":"Berlanga","given":"Carlos","non-dropping-particle":"","parse-names":false,"suffix":""},{"dropping-particle":"","family":"Heinze","given":"Gerardo","non-dropping-particle":"","parse-names":false,"suffix":""},{"dropping-particle":"","family":"Torres","given":"Marina","non-dropping-particle":"","parse-names":false,"suffix":""},{"dropping-particle":"","family":"Apiquián","given":"Rogelio","non-dropping-particle":"","parse-names":false,"suffix":""},{"dropping-particle":"","family":"Caballero","given":"Alejandro","non-dropping-particle":"","parse-names":false,"suffix":""}],"container-title":"Psychiatric Services","id":"ITEM-2","issue":"3","issued":{"date-parts":[["1999"]]},"page":"376-380","title":"Personality and clinical predictors of recurrence of depression","type":"article-journal","volume":"50"},"uris":["http://www.mendeley.com/documents/?uuid=17d95e5c-2536-413f-806e-28fb663a3c0f"]},{"id":"ITEM-3","itemData":{"DOI":"10.1007/s11126-015-9341-y","ISSN":"15736709","abstract":"Many individuals treated for depression suffer relapse or recurrence after treatment. Known risk factors include number of previous depressive episodes and residual symptoms after treatment. Both relapse/recurrence rates and predictors of relapse/recurrence, however, may differ between various settings. To perform a naturalistic evaluation of the sustained effectiveness of treatment for adult clinical depression in a psychiatric out-patient setting and to examine psychosocial and clinical predictors of relapse/recurrence. 51 individuals, who were successfully treated/discharged from psychiatric care 12 months prior, were assessed regarding current depressive status and regarding relapse and recurrence. Logistic regression was used to assess the predictive impact of the variables measured. At the 12-month follow-up, 26 % of the participants were in complete remission, 45 % were in partial remission, and 29 % were clinically depressed. In 1 year, 61 % suffered a new depressive episode. Having a greater number of previous episodes and having no partner significantly increased the risk of relapse or recurrence. A high prevalence of depression and partially remitted depression is reported at 12-month follow up, and a large proportion of the sample would likely benefit from active treatment. Relapse/recurrence rates are higher in this study than in many other studies, and it may be hypothesized that they are generally higher in psychiatric settings than in primary care. If so, this would indicate the need for a different treatment strategy in the psychiatric care of depression, with emphasis on long-term management of depression.","author":[{"dropping-particle":"","family":"Johansson","given":"Olof","non-dropping-particle":"","parse-names":false,"suffix":""},{"dropping-particle":"","family":"Lundh","given":"Lars Gunnar","non-dropping-particle":"","parse-names":false,"suffix":""},{"dropping-particle":"","family":"Bjärehed","given":"Jonas","non-dropping-particle":"","parse-names":false,"suffix":""}],"container-title":"Psychiatric Quarterly","id":"ITEM-3","issue":"3","issued":{"date-parts":[["2015"]]},"page":"407-417","title":"12-Month Outcome and Predictors of Recurrence in Psychiatric Treatment of Depression: A Retrospective Study","type":"article-journal","volume":"86"},"uris":["http://www.mendeley.com/documents/?uuid=1ff59827-9e4b-457a-ac1f-f2b1ceb31812"]},{"id":"ITEM-4","itemData":{"DOI":"10.1016/J.PNPBP.2009.01.008","ISSN":"0278-5846","abstract":"PURPOSE\nTo study the power of CRF stimulation test to predict relapse in a sample of melancholic depressive patients in depressed phase, followed-up over a two-year period from the moment they achieved complete remission of depressive symptoms. \n\nMETHODS\nFifty-one outpatients diagnosed with unipolar depressive disorder with melancholic features according to DSM-IV were assessed with the CRF test. The Structured Clinical Interview for DSM-IV (SCID-IV) was used for diagnosis. Monthly follow-up visits were held over a two-year period after remission; relapse was established using HDRS according to Frank's criteria [Frank E, Prien RF, Jarret RB, Keller MB, Kupfer DJ, Lavori PW, et al. Conceptualization and rationale for consensus definitions of terms in major depressive disorder: remission, recovery, relapse, and recurrence. Arch Gen Psychiatry 1991;48:851–5]. Forty-three patients completed the study. Non-controlled antidepressant treatment protocols were used. Predictive statistical analysis was performed through logistic regression. \n\nFINDINGS\nThe final predictive model included three variables: net area under cortisol curve (NAUCC), previous suicide attempt, and stress during follow-up. Sensitivity was of 89%, and specificity was of 92%. NAUCC has shown a predictive power of 80%, with an optimal cut-off point of 251.24 μg/ml/min. \n\nCONCLUSIONS\nCortisol is the hormone of the HPA axis which shows the highest power to predict relapse. NAUCC is the most relevant variable. The complete predictive model is a complex combination of biological, clinical and psychoenvironmental variables (NAUCC, previous suicide attempts, and stress during follow-up). Further studies with better control of the psychoenvironmental variables are required to obtain more precise neuroendocrine findings.","author":[{"dropping-particle":"","family":"Pintor","given":"Luis","non-dropping-particle":"","parse-names":false,"suffix":""},{"dropping-particle":"","family":"Torres","given":"Xavier","non-dropping-particle":"","parse-names":false,"suffix":""},{"dropping-particle":"","family":"Navarro","given":"Victor","non-dropping-particle":"","parse-names":false,"suffix":""},{"dropping-particle":"","family":"Martinez de Osaba","given":"Ma Jesús","non-dropping-particle":"","parse-names":false,"suffix":""},{"dropping-particle":"","family":"Matrai","given":"Silvia","non-dropping-particle":"","parse-names":false,"suffix":""},{"dropping-particle":"","family":"Gastó","given":"Cristobal","non-dropping-particle":"","parse-names":false,"suffix":""}],"container-title":"Progress in Neuro-Psychopharmacology and Biological Psychiatry","id":"ITEM-4","issue":"3","issued":{"date-parts":[["2009","4","30"]]},"page":"463-469","publisher":"Elsevier","title":"Prediction of relapse in melancholic depressive patients in a 2-year follow-up study with corticotropin releasing factor test","type":"article-journal","volume":"33"},"uris":["http://www.mendeley.com/documents/?uuid=eb802d57-9315-3b16-9f8b-393583241f0a"]}],"mendeley":{"formattedCitation":"(32–34,38)","plainTextFormattedCitation":"(32–34,38)","previouslyFormattedCitation":"(32–34,38)"},"properties":{"noteIndex":0},"schema":"https://github.com/citation-style-language/schema/raw/master/csl-citation.json"}</w:instrText>
      </w:r>
      <w:r w:rsidRPr="00D702C9">
        <w:rPr>
          <w:rFonts w:ascii="Times New Roman" w:hAnsi="Times New Roman" w:cs="Times New Roman"/>
        </w:rPr>
        <w:fldChar w:fldCharType="separate"/>
      </w:r>
      <w:r w:rsidR="005F32E2" w:rsidRPr="00D702C9">
        <w:rPr>
          <w:rFonts w:ascii="Times New Roman" w:hAnsi="Times New Roman" w:cs="Times New Roman"/>
          <w:noProof/>
        </w:rPr>
        <w:t>(32–34,38)</w:t>
      </w:r>
      <w:r w:rsidRPr="00D702C9">
        <w:rPr>
          <w:rFonts w:ascii="Times New Roman" w:hAnsi="Times New Roman" w:cs="Times New Roman"/>
        </w:rPr>
        <w:fldChar w:fldCharType="end"/>
      </w:r>
      <w:r w:rsidRPr="00D702C9">
        <w:rPr>
          <w:rFonts w:ascii="Times New Roman" w:hAnsi="Times New Roman" w:cs="Times New Roman"/>
        </w:rPr>
        <w:t xml:space="preserve"> or used non-PROBAST recommended approaches for handling missing data, such as imputing the mean </w:t>
      </w:r>
      <w:r w:rsidRPr="00D702C9">
        <w:rPr>
          <w:rFonts w:ascii="Times New Roman" w:hAnsi="Times New Roman" w:cs="Times New Roman"/>
        </w:rPr>
        <w:fldChar w:fldCharType="begin" w:fldLock="1"/>
      </w:r>
      <w:r w:rsidR="00C31E74" w:rsidRPr="00D702C9">
        <w:rPr>
          <w:rFonts w:ascii="Times New Roman" w:hAnsi="Times New Roman" w:cs="Times New Roman"/>
        </w:rPr>
        <w:instrText>ADDIN CSL_CITATION {"citationItems":[{"id":"ITEM-1","itemData":{"DOI":"10.3389/fpsyt.2019.00145","ISSN":"16640640","abstract":"An interesting factor explaining recurrence risk in Major Depressive Disorder (MDD) may be neuropsychological functioning, i.e., processing of emotional stimuli/information. Negatively biased processing of emotional stimuli/information has been found in both acute and (inconclusively) remitted states of MDD, and may be causally related to recurrence of depression. We aimed to investigate self-referent, memory and interpretation biases in recurrently depressed patients in remission and relate these biases to recurrence. We included 69 remitted recurrent MDD-patients (rrMDD-patients), 35–65 years, with ≥2 episodes, voluntarily free of antidepressant maintenance therapy for at least 4 weeks. We tested self-referent biases with an emotional categorization task, bias in emotional memory by free recall of the emotion categorization task 15 min after completing it, and interpretation bias with a facial expression recognition task. We compared these participants with 43 never-depressed controls matched for age, sex and intelligence. We followed the rrMDD-patients for 2.5 years and assessed recurrent depressive episodes by structured interview. The rrMDD-patients showed biases toward emotionally negative stimuli, faster responses to negative self-relevant characteristics in the emotional categorization, better recognition of sad faces, worse recognition of neutral faces with more misclassifications as angry or disgusting faces and less misclassifications as neutral faces (0.001 &lt; p &lt; 0.05). Of these, the number of misclassifications as angry and the overall performance in the emotional memory task were significantly associated with the time to recurrence (p ≤ 0.04), independent of residual symptoms and number of previous episodes. In a support vector machine data-driven model, prediction of recurrence-status could best be achieved (relative to observed recurrence-rate) with demographic and childhood adversity parameters (accuracy 78.1%; 1-sided p = 0.002); neuropsychological tests could not improve this prediction. Our data suggests a persisting (mood-incongruent) emotional bias when patients with recurrent depression are in remission. Moreover, these persisting biases might be mechanistically important for recurrence and prevention thereof.","author":[{"dropping-particle":"","family":"Ruhe","given":"Henricus G.","non-dropping-particle":"","parse-names":false,"suffix":""},{"dropping-particle":"","family":"Mocking","given":"Roel J.T.","non-dropping-particle":"","parse-names":false,"suffix":""},{"dropping-particle":"","family":"Figueroa","given":"Caroline A.","non-dropping-particle":"","parse-names":false,"suffix":""},{"dropping-particle":"","family":"Seeverens","given":"Paulien W.J.","non-dropping-particle":"","parse-names":false,"suffix":""},{"dropping-particle":"","family":"Ikani","given":"Nessa","non-dropping-particle":"","parse-names":false,"suffix":""},{"dropping-particle":"","family":"Tyborowska","given":"Anna","non-dropping-particle":"","parse-names":false,"suffix":""},{"dropping-particle":"","family":"Browning","given":"Michael","non-dropping-particle":"","parse-names":false,"suffix":""},{"dropping-particle":"","family":"Vrijsen","given":"Janna N.","non-dropping-particle":"","parse-names":false,"suffix":""},{"dropping-particle":"","family":"Harmer","given":"Catherine J.","non-dropping-particle":"","parse-names":false,"suffix":""},{"dropping-particle":"","family":"Schene","given":"Aart H.","non-dropping-particle":"","parse-names":false,"suffix":""}],"container-title":"Frontiers in Psychiatry","id":"ITEM-1","issue":"MAR","issued":{"date-parts":[["2019"]]},"page":"1-18","title":"Emotional biases and recurrence in major depressive disorder. Results of 2.5 years follow-up of drug-free cohort vulnerable for recurrence","type":"article-journal","volume":"10"},"uris":["http://www.mendeley.com/documents/?uuid=a5c878c8-3d2a-4901-bb08-0d76a14235b6"]}],"mendeley":{"formattedCitation":"(37)","plainTextFormattedCitation":"(37)","previouslyFormattedCitation":"(37)"},"properties":{"noteIndex":0},"schema":"https://github.com/citation-style-language/schema/raw/master/csl-citation.json"}</w:instrText>
      </w:r>
      <w:r w:rsidRPr="00D702C9">
        <w:rPr>
          <w:rFonts w:ascii="Times New Roman" w:hAnsi="Times New Roman" w:cs="Times New Roman"/>
        </w:rPr>
        <w:fldChar w:fldCharType="separate"/>
      </w:r>
      <w:r w:rsidR="005F32E2" w:rsidRPr="00D702C9">
        <w:rPr>
          <w:rFonts w:ascii="Times New Roman" w:hAnsi="Times New Roman" w:cs="Times New Roman"/>
          <w:noProof/>
        </w:rPr>
        <w:t>(37)</w:t>
      </w:r>
      <w:r w:rsidRPr="00D702C9">
        <w:rPr>
          <w:rFonts w:ascii="Times New Roman" w:hAnsi="Times New Roman" w:cs="Times New Roman"/>
        </w:rPr>
        <w:fldChar w:fldCharType="end"/>
      </w:r>
      <w:r w:rsidRPr="00D702C9">
        <w:rPr>
          <w:rFonts w:ascii="Times New Roman" w:hAnsi="Times New Roman" w:cs="Times New Roman"/>
        </w:rPr>
        <w:t xml:space="preserve"> or single imputation </w:t>
      </w:r>
      <w:r w:rsidRPr="00D702C9">
        <w:rPr>
          <w:rFonts w:ascii="Times New Roman" w:hAnsi="Times New Roman" w:cs="Times New Roman"/>
        </w:rPr>
        <w:fldChar w:fldCharType="begin" w:fldLock="1"/>
      </w:r>
      <w:r w:rsidR="00C31E74" w:rsidRPr="00D702C9">
        <w:rPr>
          <w:rFonts w:ascii="Times New Roman" w:hAnsi="Times New Roman" w:cs="Times New Roman"/>
        </w:rPr>
        <w:instrText>ADDIN CSL_CITATION {"citationItems":[{"id":"ITEM-1","itemData":{"DOI":"10.1016/J.JAD.2015.03.045","ISSN":"0165-0327","abstract":"BACKGROUND\nIt is difficult to predict recurrence of depressive episodes in patients with major depression (MD): evidence for many risk factors is inconsistent and general prediction algorithms are lacking. The aim of this study was to develop a prediction model for recurrence of depressive episodes in women using improved methodology. \n\nMETHODS\nWe used prospective data from a general population sample of female twins with a last-year MD episode (n=194). A rich set of baseline predictors was analyzed with Cox proportional hazards regression subject to elastic net regularization to find a model predicting recurrence of depressive episodes. Prediction accuracy of the model was assessed in an independent test sample (n=133), which was limited by the unavailability of a number of key predictors. \n\nRESULTS\nA wide variety of risk factors predicted recurrence of depressive episodes in women: depressive and anxiety symptoms during the index episode, the level of symptoms at the moment of interview, psychiatric and family history, early and recent adverse life events, being unmarried, and problems with friends and finances. Kaplan Meier estimated survival curves showed that the model differentiated between patients at higher and lower risk for recurrence; estimated areas under the curve were in the range of 0.61–0.79. \n\nLIMITATIONS\nDespite our rich set of predictors, certain potentially relevant variables were not available, such as biological measures, chronic somatic diseases, and treatment status. \n\nCONCLUSIONS\nRecurrence of episodes of MD in women is highly multifactorial. Future studies should take this into account for the development of clinically useful prediction algorithm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Journal of Affective Disorders","id":"ITEM-1","issued":{"date-parts":[["2015","7","15"]]},"page":"52-61","publisher":"Elsevier","title":"Multiple risk factors predict recurrence of major depressive disorder in women","type":"article-journal","volume":"180"},"uris":["http://www.mendeley.com/documents/?uuid=a149e0e9-665d-392c-8fc0-3617b1f58e59"]},{"id":"ITEM-2","itemData":{"DOI":"10.1002/da.22215","ISSN":"15206394","abstract":"Background There exists very little evidence to guide clinical management for preventing recurrence of major depression. The objective of this study was to develop and validate a prediction algorithm for recurrence of major depression. Methods Wave 1 and wave 2 longitudinal data from the U.S. National Epidemiological Survey on Alcohol and Related Condition (2001/2002-2003/2004) were used. Participants with a major depressive episode at baseline and who had visited health professionals for depression were included in this analysis (n = 2,711). Mental disorders were assessed based on the DSM-IV criteria. Results With the development data (n = 1,518), a prediction model with 19 unique factors had a C statistics of 0.7504 and excellent calibration (P =.23). The model had a C statistics of 0.7195 in external validation data (n = 1,195) and 0.7365 in combined data. The algorithm calibrated very well in validation data. In the combined data, the 3-year observed and predicted risk of recurrence was 25.40% (95% CI: 23.76%, 27.04%) and 25.34% (95% CI: 24.73%, 25.95%), respectively. The predicted risk in the 1st and 10th decile risk group was 5.68% and 60.21%, respectively. Conclusions The developed prediction model for recurrence of major depression has acceptable discrimination and excellent calibration, and is feasible to be used by physicians. The prognostic model may assist physicians and patients in quantifying the probability of recurrence so that physicians can develop specific treatment plans for those who are at high risk of recurrence, leading to personalized treatment and better use of resources. © 2013 Wiley Periodicals, Inc.","author":[{"dropping-particle":"","family":"Wang","given":"Jian Li","non-dropping-particle":"","parse-names":false,"suffix":""},{"dropping-particle":"","family":"Patten","given":"Scott","non-dropping-particle":"","parse-names":false,"suffix":""},{"dropping-particle":"","family":"Sareen","given":"Jitender","non-dropping-particle":"","parse-names":false,"suffix":""},{"dropping-particle":"","family":"Bolton","given":"James","non-dropping-particle":"","parse-names":false,"suffix":""},{"dropping-particle":"","family":"Schmitz","given":"Norbert","non-dropping-particle":"","parse-names":false,"suffix":""},{"dropping-particle":"","family":"MacQueen","given":"Glenda","non-dropping-particle":"","parse-names":false,"suffix":""}],"container-title":"Depression and Anxiety","id":"ITEM-2","issue":"5","issued":{"date-parts":[["2014"]]},"page":"451-457","title":"Development and validation of a prediction algorithm for use by health professionals in prediction of recurrence of major depression","type":"article-journal","volume":"31"},"uris":["http://www.mendeley.com/documents/?uuid=cd2ababe-02e7-4bdc-8bb0-e4b797cbdd29"]}],"mendeley":{"formattedCitation":"(30,31)","plainTextFormattedCitation":"(30,31)","previouslyFormattedCitation":"(30,31)"},"properties":{"noteIndex":0},"schema":"https://github.com/citation-style-language/schema/raw/master/csl-citation.json"}</w:instrText>
      </w:r>
      <w:r w:rsidRPr="00D702C9">
        <w:rPr>
          <w:rFonts w:ascii="Times New Roman" w:hAnsi="Times New Roman" w:cs="Times New Roman"/>
        </w:rPr>
        <w:fldChar w:fldCharType="separate"/>
      </w:r>
      <w:r w:rsidR="005F32E2" w:rsidRPr="00D702C9">
        <w:rPr>
          <w:rFonts w:ascii="Times New Roman" w:hAnsi="Times New Roman" w:cs="Times New Roman"/>
          <w:noProof/>
        </w:rPr>
        <w:t>(30,31)</w:t>
      </w:r>
      <w:r w:rsidRPr="00D702C9">
        <w:rPr>
          <w:rFonts w:ascii="Times New Roman" w:hAnsi="Times New Roman" w:cs="Times New Roman"/>
        </w:rPr>
        <w:fldChar w:fldCharType="end"/>
      </w:r>
      <w:r w:rsidRPr="00D702C9">
        <w:rPr>
          <w:rFonts w:ascii="Times New Roman" w:hAnsi="Times New Roman" w:cs="Times New Roman"/>
        </w:rPr>
        <w:t>.</w:t>
      </w:r>
      <w:r w:rsidR="00BE6218" w:rsidRPr="00D702C9">
        <w:rPr>
          <w:rFonts w:ascii="Times New Roman" w:hAnsi="Times New Roman" w:cs="Times New Roman"/>
        </w:rPr>
        <w:t xml:space="preserve"> </w:t>
      </w:r>
      <w:r w:rsidRPr="00D702C9">
        <w:rPr>
          <w:rFonts w:ascii="Times New Roman" w:hAnsi="Times New Roman" w:cs="Times New Roman"/>
        </w:rPr>
        <w:t xml:space="preserve">Finally, most studies (n = 11) did not present appropriate performance statistics. The PROBAST guidance recommends that, as a minimum, a calibration plot and discrimination statistics (C-statistic for binary and time-to-event outcome models) are presented as relevant performance measures for a prognostic model study </w:t>
      </w:r>
      <w:r w:rsidRPr="00D702C9">
        <w:rPr>
          <w:rFonts w:ascii="Times New Roman" w:hAnsi="Times New Roman" w:cs="Times New Roman"/>
        </w:rPr>
        <w:fldChar w:fldCharType="begin" w:fldLock="1"/>
      </w:r>
      <w:r w:rsidR="00C31E74" w:rsidRPr="00D702C9">
        <w:rPr>
          <w:rFonts w:ascii="Times New Roman" w:hAnsi="Times New Roman" w:cs="Times New Roman"/>
        </w:rPr>
        <w:instrText>ADDIN CSL_CITATION {"citationItems":[{"id":"ITEM-1","itemData":{"DOI":"10.7326/M18-1376","ISSN":"0003-4819","PMID":"30596875","author":[{"dropping-particle":"","family":"Wolff","given":"Robert F.","non-dropping-particle":"","parse-names":false,"suffix":""},{"dropping-particle":"","family":"Moons","given":"Karel G.M.","non-dropping-particle":"","parse-names":false,"suffix":""},{"dropping-particle":"","family":"Riley","given":"Richard D.","non-dropping-particle":"","parse-names":false,"suffix":""},{"dropping-particle":"","family":"Whiting","given":"Penny F.","non-dropping-particle":"","parse-names":false,"suffix":""},{"dropping-particle":"","family":"Westwood","given":"Marie","non-dropping-particle":"","parse-names":false,"suffix":""},{"dropping-particle":"","family":"Collins","given":"Gary S.","non-dropping-particle":"","parse-names":false,"suffix":""},{"dropping-particle":"","family":"Reitsma","given":"Johannes B.","non-dropping-particle":"","parse-names":false,"suffix":""},{"dropping-particle":"","family":"Kleijnen","given":"Jos","non-dropping-particle":"","parse-names":false,"suffix":""},{"dropping-particle":"","family":"Mallett","given":"Sue","non-dropping-particle":"","parse-names":false,"suffix":""}],"container-title":"Annals of Internal Medicine","id":"ITEM-1","issue":"1","issued":{"date-parts":[["2019"]]},"page":"51","title":"PROBAST: A Tool to Assess the Risk of Bias and Applicability of Prediction Model Studies","type":"article-journal","volume":"170"},"uris":["http://www.mendeley.com/documents/?uuid=2ccfadab-a324-4f8a-9b2e-6b2f5e12ce6a"]}],"mendeley":{"formattedCitation":"(19)","plainTextFormattedCitation":"(19)","previouslyFormattedCitation":"(19)"},"properties":{"noteIndex":0},"schema":"https://github.com/citation-style-language/schema/raw/master/csl-citation.json"}</w:instrText>
      </w:r>
      <w:r w:rsidRPr="00D702C9">
        <w:rPr>
          <w:rFonts w:ascii="Times New Roman" w:hAnsi="Times New Roman" w:cs="Times New Roman"/>
        </w:rPr>
        <w:fldChar w:fldCharType="separate"/>
      </w:r>
      <w:r w:rsidR="005F32E2" w:rsidRPr="00D702C9">
        <w:rPr>
          <w:rFonts w:ascii="Times New Roman" w:hAnsi="Times New Roman" w:cs="Times New Roman"/>
          <w:noProof/>
        </w:rPr>
        <w:t>(19)</w:t>
      </w:r>
      <w:r w:rsidRPr="00D702C9">
        <w:rPr>
          <w:rFonts w:ascii="Times New Roman" w:hAnsi="Times New Roman" w:cs="Times New Roman"/>
        </w:rPr>
        <w:fldChar w:fldCharType="end"/>
      </w:r>
      <w:r w:rsidRPr="00D702C9">
        <w:rPr>
          <w:rFonts w:ascii="Times New Roman" w:hAnsi="Times New Roman" w:cs="Times New Roman"/>
        </w:rPr>
        <w:t xml:space="preserve">. Classification measures, such as sensitivity and specificity, can be presented in addition to calibration and discrimination statistics, but they have the drawback of loss of information and of requiring risk thresholds to be specified, often based on the data rather than on meaningful, clinical grounds. One study </w:t>
      </w:r>
      <w:r w:rsidRPr="00D702C9">
        <w:rPr>
          <w:rFonts w:ascii="Times New Roman" w:hAnsi="Times New Roman" w:cs="Times New Roman"/>
        </w:rPr>
        <w:fldChar w:fldCharType="begin" w:fldLock="1"/>
      </w:r>
      <w:r w:rsidR="00C31E74" w:rsidRPr="00D702C9">
        <w:rPr>
          <w:rFonts w:ascii="Times New Roman" w:hAnsi="Times New Roman" w:cs="Times New Roman"/>
        </w:rPr>
        <w:instrText>ADDIN CSL_CITATION {"citationItems":[{"id":"ITEM-1","itemData":{"DOI":"10.1016/J.JPSYCHIRES.2018.06.006","ISSN":"0022-3956","abstract":"OBJECTIVES\nMany studies examined predictors of depressive relapse/recurrence but no simple tool based on well-established risk factors is available that estimates the risk within an individual. We developed and validated such a prediction tool in remitted recurrently depressed individuals. \n\nMETHODS\nThe tool was developed using data (n = 235) from a pragmatic randomised controlled trial in remitted recurrently depressed participants and externally validated using data (n = 209) from a similar randomised controlled trial of remitted recurrently depressed participants using maintenance antidepressants. Cox regression was used with time to relapse/recurrence within 2 years as outcome and well-established risk factors as predictors. Performance measures and absolute risk scores were calculated, a practically applicable risk score was created, and the tool was externally validated. \n\nRESULTS\nThe 2-year cumulative proportion relapse/recurrence was 46.2% in the validation dataset. The tool included number of previous depressive episodes, residual depressive symptoms, severity of the last depressive episode, and treatment. The C-statistic and calibration slope were 0.56 and 0.81 respectively. The tool stratified participants into relapse/recurrence risk classes of 37%, 55%, and 72%. The C-statistic and calibration slope in the external validation were 0.59 and 0.56 respectively, and Kaplan Meier curves showed that the tool could differentiate between risk classes. \n\nCONCLUSIONS\nThis is the first study that developed a simple prediction tool based on well-established risk factors of depressive relapse/recurrence, estimating the individual risk. Since the overall performance of the model was poor, more studies are needed to enhance the performance before recommending implementation into clinical practice.","author":[{"dropping-particle":"","family":"Klein","given":"Nicola S.","non-dropping-particle":"","parse-names":false,"suffix":""},{"dropping-particle":"","family":"Holtman","given":"Gea A.","non-dropping-particle":"","parse-names":false,"suffix":""},{"dropping-particle":"","family":"Bockting","given":"Claudi L.H.","non-dropping-particle":"","parse-names":false,"suffix":""},{"dropping-particle":"","family":"Heymans","given":"Martijn W.","non-dropping-particle":"","parse-names":false,"suffix":""},{"dropping-particle":"","family":"Burger","given":"Huibert","non-dropping-particle":"","parse-names":false,"suffix":""}],"container-title":"Journal of Psychiatric Research","id":"ITEM-1","issued":{"date-parts":[["2018","9","1"]]},"page":"1-7","publisher":"Pergamon","title":"Development and validation of a clinical prediction tool to estimate the individual risk of depressive relapse or recurrence in individuals with recurrent depression","type":"article-journal","volume":"104"},"uris":["http://www.mendeley.com/documents/?uuid=ad424fb3-1c59-3eb5-8179-f3036a3b8a93"]}],"mendeley":{"formattedCitation":"(29)","plainTextFormattedCitation":"(29)","previouslyFormattedCitation":"(29)"},"properties":{"noteIndex":0},"schema":"https://github.com/citation-style-language/schema/raw/master/csl-citation.json"}</w:instrText>
      </w:r>
      <w:r w:rsidRPr="00D702C9">
        <w:rPr>
          <w:rFonts w:ascii="Times New Roman" w:hAnsi="Times New Roman" w:cs="Times New Roman"/>
        </w:rPr>
        <w:fldChar w:fldCharType="separate"/>
      </w:r>
      <w:r w:rsidR="005F32E2" w:rsidRPr="00D702C9">
        <w:rPr>
          <w:rFonts w:ascii="Times New Roman" w:hAnsi="Times New Roman" w:cs="Times New Roman"/>
          <w:noProof/>
        </w:rPr>
        <w:t>(29)</w:t>
      </w:r>
      <w:r w:rsidRPr="00D702C9">
        <w:rPr>
          <w:rFonts w:ascii="Times New Roman" w:hAnsi="Times New Roman" w:cs="Times New Roman"/>
        </w:rPr>
        <w:fldChar w:fldCharType="end"/>
      </w:r>
      <w:r w:rsidRPr="00D702C9">
        <w:rPr>
          <w:rFonts w:ascii="Times New Roman" w:hAnsi="Times New Roman" w:cs="Times New Roman"/>
        </w:rPr>
        <w:t xml:space="preserve"> presented both a calibration plot and C-statistic in line with minimum best practice. </w:t>
      </w:r>
    </w:p>
    <w:p w14:paraId="763121F7" w14:textId="77777777" w:rsidR="002848EB" w:rsidRPr="00D702C9" w:rsidRDefault="002848EB" w:rsidP="002848EB">
      <w:pPr>
        <w:spacing w:line="480" w:lineRule="auto"/>
        <w:rPr>
          <w:rFonts w:ascii="Times New Roman" w:hAnsi="Times New Roman" w:cs="Times New Roman"/>
        </w:rPr>
      </w:pPr>
    </w:p>
    <w:p w14:paraId="55F0FAA3" w14:textId="469855C8" w:rsidR="002848EB" w:rsidRPr="00ED6F27" w:rsidRDefault="002848EB" w:rsidP="002848EB">
      <w:pPr>
        <w:spacing w:line="480" w:lineRule="auto"/>
        <w:rPr>
          <w:rFonts w:ascii="Times New Roman" w:hAnsi="Times New Roman" w:cs="Times New Roman"/>
        </w:rPr>
      </w:pPr>
      <w:r w:rsidRPr="00D702C9">
        <w:rPr>
          <w:rFonts w:ascii="Times New Roman" w:hAnsi="Times New Roman" w:cs="Times New Roman"/>
        </w:rPr>
        <w:lastRenderedPageBreak/>
        <w:t xml:space="preserve">We had low concern about applicability for all included studies except for one </w:t>
      </w:r>
      <w:r w:rsidRPr="00D702C9">
        <w:rPr>
          <w:rFonts w:ascii="Times New Roman" w:hAnsi="Times New Roman" w:cs="Times New Roman"/>
        </w:rPr>
        <w:fldChar w:fldCharType="begin" w:fldLock="1"/>
      </w:r>
      <w:r w:rsidR="00C31E74" w:rsidRPr="00D702C9">
        <w:rPr>
          <w:rFonts w:ascii="Times New Roman" w:hAnsi="Times New Roman" w:cs="Times New Roman"/>
        </w:rPr>
        <w:instrText>ADDIN CSL_CITATION {"citationItems":[{"id":"ITEM-1","itemData":{"DOI":"10.1176/ps.50.3.376","ISSN":"10752730","abstract":"Objective: To help clinicians more accurately predict outcomes of treatment for depression, variables associated with recurrence of depression in the year after treatment were examined in a group of patients who completed treatment for an index episode of depression. Methods: Forty-two depressed patients who participated in a double-blind pharmacological treatment study were followed for one year after treatment was discontinued. Length of treatment for the index episode was determined by clinicians and ranged from eight to 76 consecutive weeks. Eighteen patients who had a recurrent episode (43 percent) and 24 patients who did not (57 percent) were compared on sociodemographic and clinical variables, including scores on the Eysenck Personality Questionnaire (EPQ). Results: A combination of three variables predicted recurrence of depression in 90 percent of cases. They were an elevated EPQ score on the neuroticism subscale, a short duration of treatment of the index episode, and a slow onset of response to treatment of the index episode. Conclusions: The findings suggest that personality traits, treatment duration, and variations in response to treatment might have an impact on long-term treatment outcome. Clinicians should consider these factors when making treatment decisions for depressed patients.","author":[{"dropping-particle":"","family":"Berlanga","given":"Carlos","non-dropping-particle":"","parse-names":false,"suffix":""},{"dropping-particle":"","family":"Heinze","given":"Gerardo","non-dropping-particle":"","parse-names":false,"suffix":""},{"dropping-particle":"","family":"Torres","given":"Marina","non-dropping-particle":"","parse-names":false,"suffix":""},{"dropping-particle":"","family":"Apiquián","given":"Rogelio","non-dropping-particle":"","parse-names":false,"suffix":""},{"dropping-particle":"","family":"Caballero","given":"Alejandro","non-dropping-particle":"","parse-names":false,"suffix":""}],"container-title":"Psychiatric Services","id":"ITEM-1","issue":"3","issued":{"date-parts":[["1999"]]},"page":"376-380","title":"Personality and clinical predictors of recurrence of depression","type":"article-journal","volume":"50"},"uris":["http://www.mendeley.com/documents/?uuid=17d95e5c-2536-413f-806e-28fb663a3c0f"]}],"mendeley":{"formattedCitation":"(33)","plainTextFormattedCitation":"(33)","previouslyFormattedCitation":"(33)"},"properties":{"noteIndex":0},"schema":"https://github.com/citation-style-language/schema/raw/master/csl-citation.json"}</w:instrText>
      </w:r>
      <w:r w:rsidRPr="00D702C9">
        <w:rPr>
          <w:rFonts w:ascii="Times New Roman" w:hAnsi="Times New Roman" w:cs="Times New Roman"/>
        </w:rPr>
        <w:fldChar w:fldCharType="separate"/>
      </w:r>
      <w:r w:rsidR="005F32E2" w:rsidRPr="00D702C9">
        <w:rPr>
          <w:rFonts w:ascii="Times New Roman" w:hAnsi="Times New Roman" w:cs="Times New Roman"/>
          <w:noProof/>
        </w:rPr>
        <w:t>(33)</w:t>
      </w:r>
      <w:r w:rsidRPr="00D702C9">
        <w:rPr>
          <w:rFonts w:ascii="Times New Roman" w:hAnsi="Times New Roman" w:cs="Times New Roman"/>
        </w:rPr>
        <w:fldChar w:fldCharType="end"/>
      </w:r>
      <w:r w:rsidRPr="00D702C9">
        <w:rPr>
          <w:rFonts w:ascii="Times New Roman" w:hAnsi="Times New Roman" w:cs="Times New Roman"/>
        </w:rPr>
        <w:t>, which was rated at an unclear level of concern (Figure 2b). It was unclear whether all participants had reached remission and it appears that a proportion of participants would have met the criteria for depression according to the Hamilton Depression Rating Scale.</w:t>
      </w:r>
      <w:r w:rsidRPr="00ED6F27">
        <w:rPr>
          <w:rFonts w:ascii="Times New Roman" w:hAnsi="Times New Roman" w:cs="Times New Roman"/>
        </w:rPr>
        <w:t xml:space="preserve"> </w:t>
      </w:r>
    </w:p>
    <w:p w14:paraId="6E32FD48" w14:textId="77777777" w:rsidR="00D1177A" w:rsidRPr="00ED6F27" w:rsidRDefault="00D1177A" w:rsidP="00567C8B">
      <w:pPr>
        <w:spacing w:line="480" w:lineRule="auto"/>
        <w:rPr>
          <w:rFonts w:ascii="Times New Roman" w:hAnsi="Times New Roman" w:cs="Times New Roman"/>
        </w:rPr>
      </w:pPr>
    </w:p>
    <w:p w14:paraId="352B953D" w14:textId="77777777" w:rsidR="00D1177A" w:rsidRPr="00ED6F27" w:rsidRDefault="00D1177A" w:rsidP="00567C8B">
      <w:pPr>
        <w:spacing w:line="480" w:lineRule="auto"/>
        <w:rPr>
          <w:rFonts w:ascii="Times New Roman" w:hAnsi="Times New Roman" w:cs="Times New Roman"/>
          <w:b/>
        </w:rPr>
      </w:pPr>
      <w:r w:rsidRPr="00ED6F27">
        <w:rPr>
          <w:rFonts w:ascii="Times New Roman" w:hAnsi="Times New Roman" w:cs="Times New Roman"/>
          <w:b/>
        </w:rPr>
        <w:t>Discussion  </w:t>
      </w:r>
    </w:p>
    <w:p w14:paraId="696C14C6" w14:textId="77777777" w:rsidR="00D1177A" w:rsidRPr="00ED6F27" w:rsidRDefault="00D1177A" w:rsidP="00567C8B">
      <w:pPr>
        <w:spacing w:line="480" w:lineRule="auto"/>
        <w:rPr>
          <w:rFonts w:ascii="Times New Roman" w:hAnsi="Times New Roman" w:cs="Times New Roman"/>
        </w:rPr>
      </w:pPr>
    </w:p>
    <w:p w14:paraId="62182DD1" w14:textId="57560B5F" w:rsidR="005609F9" w:rsidRPr="00ED6F27" w:rsidRDefault="00D1177A" w:rsidP="005609F9">
      <w:pPr>
        <w:spacing w:line="480" w:lineRule="auto"/>
        <w:rPr>
          <w:rFonts w:ascii="Times New Roman" w:hAnsi="Times New Roman" w:cs="Times New Roman"/>
        </w:rPr>
      </w:pPr>
      <w:r w:rsidRPr="00ED6F27">
        <w:rPr>
          <w:rFonts w:ascii="Times New Roman" w:hAnsi="Times New Roman" w:cs="Times New Roman"/>
        </w:rPr>
        <w:t>This is the first systematic review looking at prognostic models predicting relapse and recurrence of d</w:t>
      </w:r>
      <w:r w:rsidR="00F03F89" w:rsidRPr="00ED6F27">
        <w:rPr>
          <w:rFonts w:ascii="Times New Roman" w:hAnsi="Times New Roman" w:cs="Times New Roman"/>
        </w:rPr>
        <w:t>epression. We have identified 11 unique models, across 12</w:t>
      </w:r>
      <w:r w:rsidRPr="00ED6F27">
        <w:rPr>
          <w:rFonts w:ascii="Times New Roman" w:hAnsi="Times New Roman" w:cs="Times New Roman"/>
        </w:rPr>
        <w:t xml:space="preserve"> included studies</w:t>
      </w:r>
      <w:r w:rsidR="00612E0E" w:rsidRPr="00ED6F27">
        <w:rPr>
          <w:rFonts w:ascii="Times New Roman" w:hAnsi="Times New Roman" w:cs="Times New Roman"/>
        </w:rPr>
        <w:t>.</w:t>
      </w:r>
      <w:r w:rsidRPr="00ED6F27">
        <w:rPr>
          <w:rFonts w:ascii="Times New Roman" w:hAnsi="Times New Roman" w:cs="Times New Roman"/>
        </w:rPr>
        <w:t xml:space="preserve"> None of the models underwent independent external validation (i.e.</w:t>
      </w:r>
      <w:r w:rsidR="00D02662" w:rsidRPr="00ED6F27">
        <w:rPr>
          <w:rFonts w:ascii="Times New Roman" w:hAnsi="Times New Roman" w:cs="Times New Roman"/>
        </w:rPr>
        <w:t>,</w:t>
      </w:r>
      <w:r w:rsidRPr="00ED6F27">
        <w:rPr>
          <w:rFonts w:ascii="Times New Roman" w:hAnsi="Times New Roman" w:cs="Times New Roman"/>
        </w:rPr>
        <w:t xml:space="preserve"> by researchers not involved in the original model development) or net benefit analysis to assess clinical utility. Only one of the included models was found to be at overall</w:t>
      </w:r>
      <w:r w:rsidR="00A2113F" w:rsidRPr="00ED6F27">
        <w:rPr>
          <w:rFonts w:ascii="Times New Roman" w:hAnsi="Times New Roman" w:cs="Times New Roman"/>
        </w:rPr>
        <w:t xml:space="preserve"> low risk of bias </w:t>
      </w:r>
      <w:r w:rsidR="00586D28"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PSYCHIRES.2018.06.006","ISSN":"0022-3956","abstract":"OBJECTIVES\nMany studies examined predictors of depressive relapse/recurrence but no simple tool based on well-established risk factors is available that estimates the risk within an individual. We developed and validated such a prediction tool in remitted recurrently depressed individuals. \n\nMETHODS\nThe tool was developed using data (n = 235) from a pragmatic randomised controlled trial in remitted recurrently depressed participants and externally validated using data (n = 209) from a similar randomised controlled trial of remitted recurrently depressed participants using maintenance antidepressants. Cox regression was used with time to relapse/recurrence within 2 years as outcome and well-established risk factors as predictors. Performance measures and absolute risk scores were calculated, a practically applicable risk score was created, and the tool was externally validated. \n\nRESULTS\nThe 2-year cumulative proportion relapse/recurrence was 46.2% in the validation dataset. The tool included number of previous depressive episodes, residual depressive symptoms, severity of the last depressive episode, and treatment. The C-statistic and calibration slope were 0.56 and 0.81 respectively. The tool stratified participants into relapse/recurrence risk classes of 37%, 55%, and 72%. The C-statistic and calibration slope in the external validation were 0.59 and 0.56 respectively, and Kaplan Meier curves showed that the tool could differentiate between risk classes. \n\nCONCLUSIONS\nThis is the first study that developed a simple prediction tool based on well-established risk factors of depressive relapse/recurrence, estimating the individual risk. Since the overall performance of the model was poor, more studies are needed to enhance the performance before recommending implementation into clinical practice.","author":[{"dropping-particle":"","family":"Klein","given":"Nicola S.","non-dropping-particle":"","parse-names":false,"suffix":""},{"dropping-particle":"","family":"Holtman","given":"Gea A.","non-dropping-particle":"","parse-names":false,"suffix":""},{"dropping-particle":"","family":"Bockting","given":"Claudi L.H.","non-dropping-particle":"","parse-names":false,"suffix":""},{"dropping-particle":"","family":"Heymans","given":"Martijn W.","non-dropping-particle":"","parse-names":false,"suffix":""},{"dropping-particle":"","family":"Burger","given":"Huibert","non-dropping-particle":"","parse-names":false,"suffix":""}],"container-title":"Journal of Psychiatric Research","id":"ITEM-1","issued":{"date-parts":[["2018","9","1"]]},"page":"1-7","publisher":"Pergamon","title":"Development and validation of a clinical prediction tool to estimate the individual risk of depressive relapse or recurrence in individuals with recurrent depression","type":"article-journal","volume":"104"},"uris":["http://www.mendeley.com/documents/?uuid=ad424fb3-1c59-3eb5-8179-f3036a3b8a93"]}],"mendeley":{"formattedCitation":"(29)","plainTextFormattedCitation":"(29)","previouslyFormattedCitation":"(29)"},"properties":{"noteIndex":0},"schema":"https://github.com/citation-style-language/schema/raw/master/csl-citation.json"}</w:instrText>
      </w:r>
      <w:r w:rsidR="00586D28" w:rsidRPr="00ED6F27">
        <w:rPr>
          <w:rFonts w:ascii="Times New Roman" w:hAnsi="Times New Roman" w:cs="Times New Roman"/>
        </w:rPr>
        <w:fldChar w:fldCharType="separate"/>
      </w:r>
      <w:r w:rsidR="005F32E2" w:rsidRPr="00ED6F27">
        <w:rPr>
          <w:rFonts w:ascii="Times New Roman" w:hAnsi="Times New Roman" w:cs="Times New Roman"/>
          <w:noProof/>
        </w:rPr>
        <w:t>(29)</w:t>
      </w:r>
      <w:r w:rsidR="00586D28" w:rsidRPr="00ED6F27">
        <w:rPr>
          <w:rFonts w:ascii="Times New Roman" w:hAnsi="Times New Roman" w:cs="Times New Roman"/>
        </w:rPr>
        <w:fldChar w:fldCharType="end"/>
      </w:r>
      <w:r w:rsidR="00586D28" w:rsidRPr="00ED6F27">
        <w:rPr>
          <w:rFonts w:ascii="Times New Roman" w:hAnsi="Times New Roman" w:cs="Times New Roman"/>
        </w:rPr>
        <w:t xml:space="preserve"> </w:t>
      </w:r>
      <w:r w:rsidR="00A2113F" w:rsidRPr="00ED6F27">
        <w:rPr>
          <w:rFonts w:ascii="Times New Roman" w:hAnsi="Times New Roman" w:cs="Times New Roman"/>
        </w:rPr>
        <w:t xml:space="preserve">and the </w:t>
      </w:r>
      <w:r w:rsidRPr="00ED6F27">
        <w:rPr>
          <w:rFonts w:ascii="Times New Roman" w:hAnsi="Times New Roman" w:cs="Times New Roman"/>
        </w:rPr>
        <w:t>discrimination and calibration of this model were poor on e</w:t>
      </w:r>
      <w:r w:rsidR="00F03F89" w:rsidRPr="00ED6F27">
        <w:rPr>
          <w:rFonts w:ascii="Times New Roman" w:hAnsi="Times New Roman" w:cs="Times New Roman"/>
        </w:rPr>
        <w:t xml:space="preserve">xternal validation. </w:t>
      </w:r>
      <w:r w:rsidR="00CD5DDB" w:rsidRPr="00ED6F27">
        <w:rPr>
          <w:rFonts w:ascii="Times New Roman" w:hAnsi="Times New Roman" w:cs="Times New Roman"/>
        </w:rPr>
        <w:t>We</w:t>
      </w:r>
      <w:r w:rsidR="005609F9" w:rsidRPr="00ED6F27">
        <w:rPr>
          <w:rFonts w:ascii="Times New Roman" w:hAnsi="Times New Roman" w:cs="Times New Roman"/>
        </w:rPr>
        <w:t xml:space="preserve"> were guided by the recent prognosis literature and guidance in developing our review methods, searches and in critically appraising the included studies. Our planned meta-analysis was not necessary due to an insufficient number of studies reporting performance statistics for the same model. </w:t>
      </w:r>
    </w:p>
    <w:p w14:paraId="50BA42EF" w14:textId="77777777" w:rsidR="005609F9" w:rsidRPr="00ED6F27" w:rsidRDefault="005609F9" w:rsidP="005609F9">
      <w:pPr>
        <w:spacing w:line="480" w:lineRule="auto"/>
        <w:rPr>
          <w:rFonts w:ascii="Times New Roman" w:hAnsi="Times New Roman" w:cs="Times New Roman"/>
          <w:b/>
          <w:i/>
        </w:rPr>
      </w:pPr>
    </w:p>
    <w:p w14:paraId="03F03F18" w14:textId="77777777" w:rsidR="005609F9" w:rsidRPr="00ED6F27" w:rsidRDefault="005609F9" w:rsidP="005609F9">
      <w:pPr>
        <w:spacing w:line="480" w:lineRule="auto"/>
        <w:rPr>
          <w:rFonts w:ascii="Times New Roman" w:hAnsi="Times New Roman" w:cs="Times New Roman"/>
          <w:b/>
          <w:i/>
        </w:rPr>
      </w:pPr>
      <w:r w:rsidRPr="00ED6F27">
        <w:rPr>
          <w:rFonts w:ascii="Times New Roman" w:hAnsi="Times New Roman" w:cs="Times New Roman"/>
          <w:b/>
          <w:i/>
        </w:rPr>
        <w:t>Comparison with the previous literature</w:t>
      </w:r>
    </w:p>
    <w:p w14:paraId="71FBF602" w14:textId="77777777" w:rsidR="005609F9" w:rsidRPr="00ED6F27" w:rsidRDefault="005609F9" w:rsidP="005609F9">
      <w:pPr>
        <w:spacing w:line="480" w:lineRule="auto"/>
        <w:rPr>
          <w:rFonts w:ascii="Times New Roman" w:hAnsi="Times New Roman" w:cs="Times New Roman"/>
        </w:rPr>
      </w:pPr>
    </w:p>
    <w:p w14:paraId="3E33554E" w14:textId="40616634" w:rsidR="0025797D" w:rsidRPr="00ED6F27" w:rsidRDefault="005609F9" w:rsidP="0025797D">
      <w:pPr>
        <w:spacing w:line="480" w:lineRule="auto"/>
        <w:rPr>
          <w:rFonts w:ascii="Times New Roman" w:hAnsi="Times New Roman" w:cs="Times New Roman"/>
        </w:rPr>
      </w:pPr>
      <w:r w:rsidRPr="00ED6F27">
        <w:rPr>
          <w:rFonts w:ascii="Times New Roman" w:hAnsi="Times New Roman" w:cs="Times New Roman"/>
        </w:rPr>
        <w:t xml:space="preserve">The findings from </w:t>
      </w:r>
      <w:r w:rsidR="0025797D" w:rsidRPr="00ED6F27">
        <w:rPr>
          <w:rFonts w:ascii="Times New Roman" w:hAnsi="Times New Roman" w:cs="Times New Roman"/>
        </w:rPr>
        <w:t xml:space="preserve">this </w:t>
      </w:r>
      <w:r w:rsidRPr="00ED6F27">
        <w:rPr>
          <w:rFonts w:ascii="Times New Roman" w:hAnsi="Times New Roman" w:cs="Times New Roman"/>
        </w:rPr>
        <w:t xml:space="preserve">review </w:t>
      </w:r>
      <w:r w:rsidR="0025797D" w:rsidRPr="00ED6F27">
        <w:rPr>
          <w:rFonts w:ascii="Times New Roman" w:hAnsi="Times New Roman" w:cs="Times New Roman"/>
        </w:rPr>
        <w:t xml:space="preserve">align </w:t>
      </w:r>
      <w:r w:rsidRPr="00ED6F27">
        <w:rPr>
          <w:rFonts w:ascii="Times New Roman" w:hAnsi="Times New Roman" w:cs="Times New Roman"/>
        </w:rPr>
        <w:t xml:space="preserve">with previous </w:t>
      </w:r>
      <w:r w:rsidR="0025797D" w:rsidRPr="00ED6F27">
        <w:rPr>
          <w:rFonts w:ascii="Times New Roman" w:hAnsi="Times New Roman" w:cs="Times New Roman"/>
        </w:rPr>
        <w:t xml:space="preserve">prognosis </w:t>
      </w:r>
      <w:r w:rsidR="00900026" w:rsidRPr="00ED6F27">
        <w:rPr>
          <w:rFonts w:ascii="Times New Roman" w:hAnsi="Times New Roman" w:cs="Times New Roman"/>
        </w:rPr>
        <w:t>research</w:t>
      </w:r>
      <w:r w:rsidR="0025797D" w:rsidRPr="00ED6F27">
        <w:rPr>
          <w:rFonts w:ascii="Times New Roman" w:hAnsi="Times New Roman" w:cs="Times New Roman"/>
        </w:rPr>
        <w:t xml:space="preserve"> in this area</w:t>
      </w:r>
      <w:r w:rsidR="00046943" w:rsidRPr="00ED6F27">
        <w:rPr>
          <w:rFonts w:ascii="Times New Roman" w:hAnsi="Times New Roman" w:cs="Times New Roman"/>
        </w:rPr>
        <w:t xml:space="preserve">, the majority of which has </w:t>
      </w:r>
      <w:r w:rsidR="0044617B" w:rsidRPr="00ED6F27">
        <w:rPr>
          <w:rFonts w:ascii="Times New Roman" w:hAnsi="Times New Roman" w:cs="Times New Roman"/>
        </w:rPr>
        <w:t>focussed on</w:t>
      </w:r>
      <w:r w:rsidR="00046943" w:rsidRPr="00ED6F27">
        <w:rPr>
          <w:rFonts w:ascii="Times New Roman" w:hAnsi="Times New Roman" w:cs="Times New Roman"/>
        </w:rPr>
        <w:t xml:space="preserve"> prognostic factors</w:t>
      </w:r>
      <w:r w:rsidR="00900026" w:rsidRPr="00ED6F27">
        <w:rPr>
          <w:rFonts w:ascii="Times New Roman" w:hAnsi="Times New Roman" w:cs="Times New Roman"/>
        </w:rPr>
        <w:t xml:space="preserve">. </w:t>
      </w:r>
      <w:r w:rsidR="00046943" w:rsidRPr="00ED6F27">
        <w:rPr>
          <w:rFonts w:ascii="Times New Roman" w:hAnsi="Times New Roman" w:cs="Times New Roman"/>
        </w:rPr>
        <w:t>In contrast to prognostic models, which provid</w:t>
      </w:r>
      <w:r w:rsidR="0044617B" w:rsidRPr="00ED6F27">
        <w:rPr>
          <w:rFonts w:ascii="Times New Roman" w:hAnsi="Times New Roman" w:cs="Times New Roman"/>
        </w:rPr>
        <w:t>e</w:t>
      </w:r>
      <w:r w:rsidR="00046943" w:rsidRPr="00ED6F27">
        <w:rPr>
          <w:rFonts w:ascii="Times New Roman" w:hAnsi="Times New Roman" w:cs="Times New Roman"/>
        </w:rPr>
        <w:t xml:space="preserve"> individualised risk prediction of particular outcomes conditional on multiple factors, prognostic factor studies focus on the factors </w:t>
      </w:r>
      <w:r w:rsidR="00046943" w:rsidRPr="00ED6F27">
        <w:rPr>
          <w:rFonts w:ascii="Times New Roman" w:hAnsi="Times New Roman" w:cs="Times New Roman"/>
        </w:rPr>
        <w:lastRenderedPageBreak/>
        <w:t xml:space="preserve">themselves and whether they add (causal or prognostic) value over existing factors. </w:t>
      </w:r>
      <w:r w:rsidR="00900026" w:rsidRPr="00ED6F27">
        <w:rPr>
          <w:rFonts w:ascii="Times New Roman" w:hAnsi="Times New Roman" w:cs="Times New Roman"/>
        </w:rPr>
        <w:t xml:space="preserve">Two recent systematic reviews and meta-analyses have explored prognostic factors </w:t>
      </w:r>
      <w:r w:rsidR="0025797D" w:rsidRPr="00ED6F27">
        <w:rPr>
          <w:rFonts w:ascii="Times New Roman" w:hAnsi="Times New Roman" w:cs="Times New Roman"/>
        </w:rPr>
        <w:t xml:space="preserve">associated with </w:t>
      </w:r>
      <w:r w:rsidR="00900026" w:rsidRPr="00ED6F27">
        <w:rPr>
          <w:rFonts w:ascii="Times New Roman" w:hAnsi="Times New Roman" w:cs="Times New Roman"/>
        </w:rPr>
        <w:t xml:space="preserve">relapse and recurrence of depression </w:t>
      </w:r>
      <w:r w:rsidR="00900026"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cpr.2018.07.005","ISSN":"18737811","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July 2017","issued":{"date-parts":[["2018"]]},"page":"13-38","title":"Risk factors for relapse and recurrence of depression in adults and how they operate: A four-phase systematic review and meta-synthesis","type":"article-journal","volume":"64"},"uris":["http://www.mendeley.com/documents/?uuid=5e576ba9-ce57-45d2-b49a-c33e9c5bfddd"]},{"id":"ITEM-2","itemData":{"DOI":"10.1017/S1352465819000080","ISSN":"1352-4658","abstract":"&lt;div class=\"abstract\" data-abstract-type=\"normal\"&gt;&lt;div class='sec'&gt;&lt;span class=\"bold\"&gt;Background:&lt;/span&gt;&lt;p&gt;Cognitive behavioural therapy (CBT) is an effective psychological treatment for major depressive disorder, although some patients experience a return of symptoms after finishing therapy. The ability to predict which individuals are more vulnerable to deterioration would allow for targeted interventions to prevent short-term relapse and longer-term recurrence.&lt;/p&gt;&lt;/div&gt;&lt;div class='sec'&gt;&lt;span class=\"bold\"&gt;Aim:&lt;/span&gt;&lt;p&gt;This systematic review and meta-analysis aimed to identify factors associated with an increased risk of relapse and/or recurrence (RR) after CBT for depression.&lt;/p&gt;&lt;/div&gt;&lt;div class='sec'&gt;&lt;span class=\"bold\"&gt;Method:&lt;/span&gt;&lt;p&gt;We reviewed 13 relevant papers, of which a small set of unique samples were eligible for meta-analysis (&lt;span class='italic'&gt;k&lt;/span&gt; = 5, &lt;span class='italic'&gt;N&lt;/span&gt; = 369). Twenty-six predictor variables were identified and grouped into seven categories: residual depressive symptoms; prior episodes of depression; cognitive reactivity; stressful life events; personality factors; clinical and diagnostic factors; demographics.&lt;/p&gt;&lt;/div&gt;&lt;div class='sec'&gt;&lt;span class=\"bold\"&gt;Results:&lt;/span&gt;&lt;p&gt;Meta-analyses indicated that residual depressive symptoms (&lt;span class='italic'&gt;r&lt;/span&gt; = 0.34 [0.10, 0.54], &lt;span class='italic'&gt;p&lt;/span&gt; = .01) and prior episodes (&lt;span class='italic'&gt;r&lt;/span&gt; = 0.19 [0.07, 0.30], &lt;span class='italic'&gt;p&lt;/span&gt; = .002) were statistically significant predictors of RR, but cognitive reactivity was not (&lt;span class='italic'&gt;r&lt;/span&gt; = 0.18 [−0.02, 0.36], &lt;span class='italic'&gt;p&lt;/span&gt; = .08). Other variables lacked replicated findings. On average, 33.4% of patients experienced RR after CBT.&lt;/p&gt;&lt;/div&gt;&lt;div class='sec'&gt;&lt;span class=\"bold\"&gt;Conclusions:&lt;/span&gt;&lt;p&gt;Patients with the above risk factors could be offered evidence-based continuation-phase interventions to enhance the longer-term effectiveness of CBT.&lt;/p&gt;&lt;/div&gt;&lt;/div&gt;","author":[{"dropping-particle":"","family":"Wojnarowski","given":"Caroline","non-dropping-particle":"","parse-names":false,"suffix":""},{"dropping-particle":"","family":"Firth","given":"Nick","non-dropping-particle":"","parse-names":false,"suffix":""},{"dropping-particle":"","family":"Finegan","given":"Megan","non-dropping-particle":"","parse-names":false,"suffix":""},{"dropping-particle":"","family":"Delgadillo","given":"Jaime","non-dropping-particle":"","parse-names":false,"suffix":""}],"container-title":"Behavioural and Cognitive Psychotherapy","id":"ITEM-2","issue":"5","issued":{"date-parts":[["2019","9","21"]]},"page":"514-529","publisher":"Cambridge University Press","title":"Predictors of depression relapse and recurrence after cognitive behavioural therapy: a systematic review and meta-analysis","type":"article-journal","volume":"47"},"uris":["http://www.mendeley.com/documents/?uuid=28a2e664-278b-3101-bb5f-37060b7ce1d1"]}],"mendeley":{"formattedCitation":"(6,41)","plainTextFormattedCitation":"(6,41)","previouslyFormattedCitation":"(6,41)"},"properties":{"noteIndex":0},"schema":"https://github.com/citation-style-language/schema/raw/master/csl-citation.json"}</w:instrText>
      </w:r>
      <w:r w:rsidR="00900026" w:rsidRPr="00ED6F27">
        <w:rPr>
          <w:rFonts w:ascii="Times New Roman" w:hAnsi="Times New Roman" w:cs="Times New Roman"/>
        </w:rPr>
        <w:fldChar w:fldCharType="separate"/>
      </w:r>
      <w:r w:rsidR="005F32E2" w:rsidRPr="00ED6F27">
        <w:rPr>
          <w:rFonts w:ascii="Times New Roman" w:hAnsi="Times New Roman" w:cs="Times New Roman"/>
          <w:noProof/>
        </w:rPr>
        <w:t>(6,41)</w:t>
      </w:r>
      <w:r w:rsidR="00900026" w:rsidRPr="00ED6F27">
        <w:rPr>
          <w:rFonts w:ascii="Times New Roman" w:hAnsi="Times New Roman" w:cs="Times New Roman"/>
        </w:rPr>
        <w:fldChar w:fldCharType="end"/>
      </w:r>
      <w:r w:rsidR="00900026" w:rsidRPr="00ED6F27">
        <w:rPr>
          <w:rFonts w:ascii="Times New Roman" w:hAnsi="Times New Roman" w:cs="Times New Roman"/>
        </w:rPr>
        <w:t xml:space="preserve">. There </w:t>
      </w:r>
      <w:r w:rsidR="0025797D" w:rsidRPr="00ED6F27">
        <w:rPr>
          <w:rFonts w:ascii="Times New Roman" w:hAnsi="Times New Roman" w:cs="Times New Roman"/>
        </w:rPr>
        <w:t xml:space="preserve">is </w:t>
      </w:r>
      <w:r w:rsidR="00900026" w:rsidRPr="00ED6F27">
        <w:rPr>
          <w:rFonts w:ascii="Times New Roman" w:hAnsi="Times New Roman" w:cs="Times New Roman"/>
        </w:rPr>
        <w:t xml:space="preserve">"strong evidence" that residual depressive symptoms are prognostic for relapse and recurrence, and "good" evidence that the number of previous episodes are associated with increased risk of relapse and recurrence </w:t>
      </w:r>
      <w:r w:rsidR="00900026" w:rsidRPr="00ED6F27">
        <w:rPr>
          <w:rFonts w:ascii="Times New Roman" w:hAnsi="Times New Roman" w:cs="Times New Roman"/>
        </w:rPr>
        <w:fldChar w:fldCharType="begin" w:fldLock="1"/>
      </w:r>
      <w:r w:rsidR="00900026" w:rsidRPr="00ED6F27">
        <w:rPr>
          <w:rFonts w:ascii="Times New Roman" w:hAnsi="Times New Roman" w:cs="Times New Roman"/>
        </w:rPr>
        <w:instrText>ADDIN CSL_CITATION {"citationItems":[{"id":"ITEM-1","itemData":{"DOI":"10.1016/j.cpr.2018.07.005","ISSN":"18737811","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July 2017","issued":{"date-parts":[["2018"]]},"page":"13-38","title":"Risk factors for relapse and recurrence of depression in adults and how they operate: A four-phase systematic review and meta-synthesis","type":"article-journal","volume":"64"},"uris":["http://www.mendeley.com/documents/?uuid=5e576ba9-ce57-45d2-b49a-c33e9c5bfddd"]}],"mendeley":{"formattedCitation":"(6)","plainTextFormattedCitation":"(6)","previouslyFormattedCitation":"(6)"},"properties":{"noteIndex":0},"schema":"https://github.com/citation-style-language/schema/raw/master/csl-citation.json"}</w:instrText>
      </w:r>
      <w:r w:rsidR="00900026" w:rsidRPr="00ED6F27">
        <w:rPr>
          <w:rFonts w:ascii="Times New Roman" w:hAnsi="Times New Roman" w:cs="Times New Roman"/>
        </w:rPr>
        <w:fldChar w:fldCharType="separate"/>
      </w:r>
      <w:r w:rsidR="00900026" w:rsidRPr="00ED6F27">
        <w:rPr>
          <w:rFonts w:ascii="Times New Roman" w:hAnsi="Times New Roman" w:cs="Times New Roman"/>
          <w:noProof/>
        </w:rPr>
        <w:t>(6)</w:t>
      </w:r>
      <w:r w:rsidR="00900026" w:rsidRPr="00ED6F27">
        <w:rPr>
          <w:rFonts w:ascii="Times New Roman" w:hAnsi="Times New Roman" w:cs="Times New Roman"/>
        </w:rPr>
        <w:fldChar w:fldCharType="end"/>
      </w:r>
      <w:r w:rsidR="00900026" w:rsidRPr="00ED6F27">
        <w:rPr>
          <w:rFonts w:ascii="Times New Roman" w:hAnsi="Times New Roman" w:cs="Times New Roman"/>
        </w:rPr>
        <w:t xml:space="preserve">. In addition, the following factors </w:t>
      </w:r>
      <w:r w:rsidR="0025797D" w:rsidRPr="00ED6F27">
        <w:rPr>
          <w:rFonts w:ascii="Times New Roman" w:hAnsi="Times New Roman" w:cs="Times New Roman"/>
        </w:rPr>
        <w:t xml:space="preserve">are </w:t>
      </w:r>
      <w:r w:rsidR="00900026" w:rsidRPr="00ED6F27">
        <w:rPr>
          <w:rFonts w:ascii="Times New Roman" w:hAnsi="Times New Roman" w:cs="Times New Roman"/>
        </w:rPr>
        <w:t xml:space="preserve">associated with relapse and recurrence: childhood maltreatment, comorbid anxiety, neuroticism, age of first onset, rumination </w:t>
      </w:r>
      <w:r w:rsidR="00900026" w:rsidRPr="00ED6F27">
        <w:rPr>
          <w:rFonts w:ascii="Times New Roman" w:hAnsi="Times New Roman" w:cs="Times New Roman"/>
        </w:rPr>
        <w:fldChar w:fldCharType="begin" w:fldLock="1"/>
      </w:r>
      <w:r w:rsidR="00900026" w:rsidRPr="00ED6F27">
        <w:rPr>
          <w:rFonts w:ascii="Times New Roman" w:hAnsi="Times New Roman" w:cs="Times New Roman"/>
        </w:rPr>
        <w:instrText>ADDIN CSL_CITATION {"citationItems":[{"id":"ITEM-1","itemData":{"DOI":"10.1016/j.cpr.2018.07.005","ISSN":"18737811","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July 2017","issued":{"date-parts":[["2018"]]},"page":"13-38","title":"Risk factors for relapse and recurrence of depression in adults and how they operate: A four-phase systematic review and meta-synthesis","type":"article-journal","volume":"64"},"uris":["http://www.mendeley.com/documents/?uuid=5e576ba9-ce57-45d2-b49a-c33e9c5bfddd"]}],"mendeley":{"formattedCitation":"(6)","plainTextFormattedCitation":"(6)","previouslyFormattedCitation":"(6)"},"properties":{"noteIndex":0},"schema":"https://github.com/citation-style-language/schema/raw/master/csl-citation.json"}</w:instrText>
      </w:r>
      <w:r w:rsidR="00900026" w:rsidRPr="00ED6F27">
        <w:rPr>
          <w:rFonts w:ascii="Times New Roman" w:hAnsi="Times New Roman" w:cs="Times New Roman"/>
        </w:rPr>
        <w:fldChar w:fldCharType="separate"/>
      </w:r>
      <w:r w:rsidR="00900026" w:rsidRPr="00ED6F27">
        <w:rPr>
          <w:rFonts w:ascii="Times New Roman" w:hAnsi="Times New Roman" w:cs="Times New Roman"/>
          <w:noProof/>
        </w:rPr>
        <w:t>(6)</w:t>
      </w:r>
      <w:r w:rsidR="00900026" w:rsidRPr="00ED6F27">
        <w:rPr>
          <w:rFonts w:ascii="Times New Roman" w:hAnsi="Times New Roman" w:cs="Times New Roman"/>
        </w:rPr>
        <w:fldChar w:fldCharType="end"/>
      </w:r>
      <w:r w:rsidR="00900026" w:rsidRPr="00ED6F27">
        <w:rPr>
          <w:rFonts w:ascii="Times New Roman" w:hAnsi="Times New Roman" w:cs="Times New Roman"/>
        </w:rPr>
        <w:t>, experiencing a higher number of dependent chronic stressors</w:t>
      </w:r>
      <w:r w:rsidR="0025797D" w:rsidRPr="00ED6F27">
        <w:rPr>
          <w:rFonts w:ascii="Times New Roman" w:hAnsi="Times New Roman" w:cs="Times New Roman"/>
        </w:rPr>
        <w:t>,</w:t>
      </w:r>
      <w:r w:rsidR="00900026" w:rsidRPr="00ED6F27">
        <w:rPr>
          <w:rFonts w:ascii="Times New Roman" w:hAnsi="Times New Roman" w:cs="Times New Roman"/>
        </w:rPr>
        <w:t xml:space="preserve"> or a severe independent life event post-treatment </w:t>
      </w:r>
      <w:r w:rsidR="00900026"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7/S1352465819000080","ISSN":"1352-4658","abstract":"&lt;div class=\"abstract\" data-abstract-type=\"normal\"&gt;&lt;div class='sec'&gt;&lt;span class=\"bold\"&gt;Background:&lt;/span&gt;&lt;p&gt;Cognitive behavioural therapy (CBT) is an effective psychological treatment for major depressive disorder, although some patients experience a return of symptoms after finishing therapy. The ability to predict which individuals are more vulnerable to deterioration would allow for targeted interventions to prevent short-term relapse and longer-term recurrence.&lt;/p&gt;&lt;/div&gt;&lt;div class='sec'&gt;&lt;span class=\"bold\"&gt;Aim:&lt;/span&gt;&lt;p&gt;This systematic review and meta-analysis aimed to identify factors associated with an increased risk of relapse and/or recurrence (RR) after CBT for depression.&lt;/p&gt;&lt;/div&gt;&lt;div class='sec'&gt;&lt;span class=\"bold\"&gt;Method:&lt;/span&gt;&lt;p&gt;We reviewed 13 relevant papers, of which a small set of unique samples were eligible for meta-analysis (&lt;span class='italic'&gt;k&lt;/span&gt; = 5, &lt;span class='italic'&gt;N&lt;/span&gt; = 369). Twenty-six predictor variables were identified and grouped into seven categories: residual depressive symptoms; prior episodes of depression; cognitive reactivity; stressful life events; personality factors; clinical and diagnostic factors; demographics.&lt;/p&gt;&lt;/div&gt;&lt;div class='sec'&gt;&lt;span class=\"bold\"&gt;Results:&lt;/span&gt;&lt;p&gt;Meta-analyses indicated that residual depressive symptoms (&lt;span class='italic'&gt;r&lt;/span&gt; = 0.34 [0.10, 0.54], &lt;span class='italic'&gt;p&lt;/span&gt; = .01) and prior episodes (&lt;span class='italic'&gt;r&lt;/span&gt; = 0.19 [0.07, 0.30], &lt;span class='italic'&gt;p&lt;/span&gt; = .002) were statistically significant predictors of RR, but cognitive reactivity was not (&lt;span class='italic'&gt;r&lt;/span&gt; = 0.18 [−0.02, 0.36], &lt;span class='italic'&gt;p&lt;/span&gt; = .08). Other variables lacked replicated findings. On average, 33.4% of patients experienced RR after CBT.&lt;/p&gt;&lt;/div&gt;&lt;div class='sec'&gt;&lt;span class=\"bold\"&gt;Conclusions:&lt;/span&gt;&lt;p&gt;Patients with the above risk factors could be offered evidence-based continuation-phase interventions to enhance the longer-term effectiveness of CBT.&lt;/p&gt;&lt;/div&gt;&lt;/div&gt;","author":[{"dropping-particle":"","family":"Wojnarowski","given":"Caroline","non-dropping-particle":"","parse-names":false,"suffix":""},{"dropping-particle":"","family":"Firth","given":"Nick","non-dropping-particle":"","parse-names":false,"suffix":""},{"dropping-particle":"","family":"Finegan","given":"Megan","non-dropping-particle":"","parse-names":false,"suffix":""},{"dropping-particle":"","family":"Delgadillo","given":"Jaime","non-dropping-particle":"","parse-names":false,"suffix":""}],"container-title":"Behavioural and Cognitive Psychotherapy","id":"ITEM-1","issue":"5","issued":{"date-parts":[["2019","9","21"]]},"page":"514-529","publisher":"Cambridge University Press","title":"Predictors of depression relapse and recurrence after cognitive behavioural therapy: a systematic review and meta-analysis","type":"article-journal","volume":"47"},"uris":["http://www.mendeley.com/documents/?uuid=28a2e664-278b-3101-bb5f-37060b7ce1d1"]}],"mendeley":{"formattedCitation":"(41)","plainTextFormattedCitation":"(41)","previouslyFormattedCitation":"(41)"},"properties":{"noteIndex":0},"schema":"https://github.com/citation-style-language/schema/raw/master/csl-citation.json"}</w:instrText>
      </w:r>
      <w:r w:rsidR="00900026" w:rsidRPr="00ED6F27">
        <w:rPr>
          <w:rFonts w:ascii="Times New Roman" w:hAnsi="Times New Roman" w:cs="Times New Roman"/>
        </w:rPr>
        <w:fldChar w:fldCharType="separate"/>
      </w:r>
      <w:r w:rsidR="005F32E2" w:rsidRPr="00ED6F27">
        <w:rPr>
          <w:rFonts w:ascii="Times New Roman" w:hAnsi="Times New Roman" w:cs="Times New Roman"/>
          <w:noProof/>
        </w:rPr>
        <w:t>(41)</w:t>
      </w:r>
      <w:r w:rsidR="00900026" w:rsidRPr="00ED6F27">
        <w:rPr>
          <w:rFonts w:ascii="Times New Roman" w:hAnsi="Times New Roman" w:cs="Times New Roman"/>
        </w:rPr>
        <w:fldChar w:fldCharType="end"/>
      </w:r>
      <w:r w:rsidR="00900026" w:rsidRPr="00ED6F27">
        <w:rPr>
          <w:rFonts w:ascii="Times New Roman" w:hAnsi="Times New Roman" w:cs="Times New Roman"/>
        </w:rPr>
        <w:t>.</w:t>
      </w:r>
      <w:r w:rsidR="0025797D" w:rsidRPr="00ED6F27">
        <w:rPr>
          <w:rFonts w:ascii="Times New Roman" w:hAnsi="Times New Roman" w:cs="Times New Roman"/>
        </w:rPr>
        <w:t xml:space="preserve"> Individual participant data meta-analyses (IPDMA) have also been used to explore </w:t>
      </w:r>
      <w:r w:rsidR="00A96773" w:rsidRPr="00ED6F27">
        <w:rPr>
          <w:rFonts w:ascii="Times New Roman" w:hAnsi="Times New Roman" w:cs="Times New Roman"/>
        </w:rPr>
        <w:t xml:space="preserve">prognostic and prescriptive factors </w:t>
      </w:r>
      <w:r w:rsidR="0025797D"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01/jamapsychiatry.2016.0076","ISBN":"2168-622X","ISSN":"2168622X","PMID":"27119968","abstract":"significant interaction with MBCT treatment. However, there was some evidence to suggest that a greater severity of depressive symptoms prior to treatment was associated with a larger effect of MBCT compared with other treatments. Conclusions and Relevance Mindfulness-based cognitive therapy appears efficacious as a treatment for relapse prevention for those with recurrent depression, particularly those with more pronounced residual symptoms. Recommendations are made concerning how future trials can address remaining uncertainties and improve the rigor of the field. Although","author":[{"dropping-particle":"","family":"Kuyken","given":"Willem","non-dropping-particle":"","parse-names":false,"suffix":""},{"dropping-particle":"","family":"Warren","given":"Fiona C.","non-dropping-particle":"","parse-names":false,"suffix":""},{"dropping-particle":"","family":"Taylor","given":"Rod S.","non-dropping-particle":"","parse-names":false,"suffix":""},{"dropping-particle":"","family":"Whalley","given":"Ben","non-dropping-particle":"","parse-names":false,"suffix":""},{"dropping-particle":"","family":"Crane","given":"Catherine","non-dropping-particle":"","parse-names":false,"suffix":""},{"dropping-particle":"","family":"Bondolfi","given":"Guido","non-dropping-particle":"","parse-names":false,"suffix":""},{"dropping-particle":"","family":"Hayes","given":"Rachel","non-dropping-particle":"","parse-names":false,"suffix":""},{"dropping-particle":"","family":"Huijbers","given":"Marloes","non-dropping-particle":"","parse-names":false,"suffix":""},{"dropping-particle":"","family":"Ma","given":"Helen","non-dropping-particle":"","parse-names":false,"suffix":""},{"dropping-particle":"","family":"Schweizer","given":"Susanne","non-dropping-particle":"","parse-names":false,"suffix":""},{"dropping-particle":"","family":"Segal","given":"Zindel","non-dropping-particle":"","parse-names":false,"suffix":""},{"dropping-particle":"","family":"Speckens","given":"Anne","non-dropping-particle":"","parse-names":false,"suffix":""},{"dropping-particle":"","family":"Teasdale","given":"John D.","non-dropping-particle":"","parse-names":false,"suffix":""},{"dropping-particle":"","family":"Heeringen","given":"Kees","non-dropping-particle":"Van","parse-names":false,"suffix":""},{"dropping-particle":"","family":"Williams","given":"Mark","non-dropping-particle":"","parse-names":false,"suffix":""},{"dropping-particle":"","family":"Byford","given":"Sarah","non-dropping-particle":"","parse-names":false,"suffix":""},{"dropping-particle":"","family":"Byng","given":"Richard","non-dropping-particle":"","parse-names":false,"suffix":""},{"dropping-particle":"","family":"Dalgleish","given":"Tim","non-dropping-particle":"","parse-names":false,"suffix":""}],"container-title":"JAMA Psychiatry","id":"ITEM-1","issue":"6","issued":{"date-parts":[["2016"]]},"page":"565-574","title":"Efficacy of mindfulness-based cognitive therapy in prevention of depressive relapse an individual patient data meta-analysis from randomized trials","type":"article-journal","volume":"73"},"uris":["http://www.mendeley.com/documents/?uuid=535ced26-d829-47a4-9dea-f5820f16256c"]},{"id":"ITEM-2","itemData":{"DOI":"10.1001/jamapsychiatry.2021.0823","ISSN":"2168622X","PMID":"34009273","abstract":"Importance: Depression frequently recurs. To prevent relapse, antidepressant medication is often taken in the long term. Sequentially delivering a psychological intervention while undergoing tapering of antidepressant medication might be an alternative to long-term antidepressant use. However, evidence is lacking on which patients may benefit from tapering antidepressant medication while receiving a psychological intervention and which should continue the antidepressant therapy. A meta-analysis of individual patient data with more power and precision than individual randomized clinical trials or a standard meta-analysis is warranted. Objectives: To compare the associations between use of a psychological intervention during and/or after antidepressant tapering vs antidepressant use alone on the risk of relapse of depression and estimate associations of individual clinical factors with relapse. Data Sources: PubMed, the Cochrane Library, Embase, and PsycInfo were last searched on January 23, 2021. Requests for individual participant data from included randomized clinical trials (RCTs) were sent. Study Selection: Randomized clinical trials that compared use of a psychological intervention while tapering antidepressant medication with antidepressant monotherapy were included. Patients had to be in full or partial remission from depression. Two independent assessors conducted screening and study selection. Data Extraction and Synthesis: Of 15792 screened studies, 236 full-text articles were retrieved, and 4 RCTs that provided individual participant data were included. Main Outcomes and Measures: Time to relapse and relapse status over 15 months measured via a blinded assessor using a diagnostic clinical interview. Results: Individual data from 714 participants (mean [SD] age, 49.2 [11.5] years; 522 [73.1%] female) from 4 RCTs that compared preventive cognitive therapy or mindfulness-based cognitive therapy during and/or after antidepressant tapering vs antidepressant monotherapy were available. Two-stage random-effects meta-analysis found no significant difference in time to depressive relapse between use of a psychological intervention during tapering of antidepressant medication vs antidepressant therapy alone (hazard ratio [HR], 0.86; 95% CI, 0.60-1.23). Younger age at onset (HR, 0.98; 95% CI, 0.97-0.99), shorter duration of remission (HR, 0.99; 95% CI, 0.98-1.00), and higher levels of residual depressive symptoms at baseline (HR, 1.07; 95% CI, 1.04-1.10)…","author":[{"dropping-particle":"","family":"Breedvelt","given":"Josefien J.F.","non-dropping-particle":"","parse-names":false,"suffix":""},{"dropping-particle":"","family":"Warren","given":"Fiona C.","non-dropping-particle":"","parse-names":false,"suffix":""},{"dropping-particle":"","family":"Segal","given":"Zindel","non-dropping-particle":"","parse-names":false,"suffix":""},{"dropping-particle":"","family":"Kuyken","given":"Willem","non-dropping-particle":"","parse-names":false,"suffix":""},{"dropping-particle":"","family":"Bockting","given":"Claudi L.","non-dropping-particle":"","parse-names":false,"suffix":""}],"container-title":"JAMA Psychiatry","id":"ITEM-2","issue":"8","issued":{"date-parts":[["2021"]]},"page":"868-875","title":"Continuation of Antidepressants vs Sequential Psychological Interventions to Prevent Relapse in Depression: An Individual Participant Data Meta-analysis","type":"article-journal","volume":"78"},"uris":["http://www.mendeley.com/documents/?uuid=c5c8a10a-f6d4-4c35-9ddf-26decaf9d400"]}],"mendeley":{"formattedCitation":"(42,43)","plainTextFormattedCitation":"(42,43)","previouslyFormattedCitation":"(42,43)"},"properties":{"noteIndex":0},"schema":"https://github.com/citation-style-language/schema/raw/master/csl-citation.json"}</w:instrText>
      </w:r>
      <w:r w:rsidR="0025797D" w:rsidRPr="00ED6F27">
        <w:rPr>
          <w:rFonts w:ascii="Times New Roman" w:hAnsi="Times New Roman" w:cs="Times New Roman"/>
        </w:rPr>
        <w:fldChar w:fldCharType="separate"/>
      </w:r>
      <w:r w:rsidR="005F32E2" w:rsidRPr="00ED6F27">
        <w:rPr>
          <w:rFonts w:ascii="Times New Roman" w:hAnsi="Times New Roman" w:cs="Times New Roman"/>
          <w:noProof/>
        </w:rPr>
        <w:t>(42,43)</w:t>
      </w:r>
      <w:r w:rsidR="0025797D" w:rsidRPr="00ED6F27">
        <w:rPr>
          <w:rFonts w:ascii="Times New Roman" w:hAnsi="Times New Roman" w:cs="Times New Roman"/>
        </w:rPr>
        <w:fldChar w:fldCharType="end"/>
      </w:r>
      <w:r w:rsidR="0025797D" w:rsidRPr="00ED6F27">
        <w:rPr>
          <w:rFonts w:ascii="Times New Roman" w:hAnsi="Times New Roman" w:cs="Times New Roman"/>
        </w:rPr>
        <w:t xml:space="preserve"> and have been broadly in agreement, finding that younger age of onset, residual symptoms and a shorter duration of remission are associated with an increased risk of relapse.</w:t>
      </w:r>
      <w:r w:rsidR="00A96773" w:rsidRPr="00ED6F27">
        <w:rPr>
          <w:rFonts w:ascii="Times New Roman" w:hAnsi="Times New Roman" w:cs="Times New Roman"/>
        </w:rPr>
        <w:t xml:space="preserve"> The prescriptive value of these factors remains uncertain.</w:t>
      </w:r>
      <w:r w:rsidR="0025797D" w:rsidRPr="00ED6F27">
        <w:rPr>
          <w:rFonts w:ascii="Times New Roman" w:hAnsi="Times New Roman" w:cs="Times New Roman"/>
        </w:rPr>
        <w:t xml:space="preserve"> Previous research has also found a higher odds of recurrence associated with both psychosocial impairment and poor coping skills, and that avoidant coping style and "daily hassles/life events" were predictive of recurrence </w:t>
      </w:r>
      <w:r w:rsidR="0025797D"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111/j.1600-0447.2009.01519.x","ISSN":"0001690X","abstract":"Objective: Knowledge of the risk of recurrence after recovery of a major depressive disorder (MDD) is of clinical and scientific importance. The purpose of this paper was to provide a systematic review of the prevalence and predictors of recurrence of MDD. Method: Studies were searched in Medline en PsychINFO using the search terms 'recur*', 'relaps*', 'depress*', 'predict*' and course. Results: Recurrence of MDD in specialised mental healthcare settings is high (60% after 5 years, 67% after 10 years and 85% after 15 years) and seems lower in the general population (35% after 15 years). Number of previous episodes and subclinical residual symptoms appear to be the most important predictors. Gender, civil status and socioeconomic status seem not related to the recurrence of MDD. Conclusion: Clinical factors seem the most important predictors of recurrence. Data from studies performed in the general population and primary care on the recurrent course of MDD are scarce. © 2009 John Wiley &amp; Sons A/S.","author":[{"dropping-particle":"","family":"Hardeveld","given":"F.","non-dropping-particle":"","parse-names":false,"suffix":""},{"dropping-particle":"","family":"Spijker","given":"J.","non-dropping-particle":"","parse-names":false,"suffix":""},{"dropping-particle":"","family":"Graaf","given":"R.","non-dropping-particle":"De","parse-names":false,"suffix":""},{"dropping-particle":"","family":"Nolen","given":"W. A.","non-dropping-particle":"","parse-names":false,"suffix":""},{"dropping-particle":"","family":"Beekman","given":"A. T.F.","non-dropping-particle":"","parse-names":false,"suffix":""}],"container-title":"Acta Psychiatrica Scandinavica","id":"ITEM-1","issue":"3","issued":{"date-parts":[["2010"]]},"page":"184-191","title":"Prevalence and predictors of recurrence of major depressive disorder in the adult population","type":"article-journal","volume":"122"},"uris":["http://www.mendeley.com/documents/?uuid=85d07915-7e93-4b37-a52a-4574e269927b"]},{"id":"ITEM-2","itemData":{"DOI":"10.1016/j.cpr.2011.09.003","ISBN":"0272-7358","ISSN":"02727358","PMID":"22020371","abstract":"There is a growing body of literature which indicates that acute phases of psychotherapy are often ineffective in preventing relapse and recurrence in major depression. As a result, there is a need to develop and evaluate therapeutic approaches which aim to reduce the risk of relapse. This article provides a review of the empirical studies which have tested the prophylactic effects of therapy (cognitive-behavioral, mindfulness-based, and interpersonal psychotherapy) targeting relapse and recurrence in major depression. For definitional clarity, relapse is defined here as a return to full depressive symptomatology before an individual has reached a full recovery, whereas recurrence in defined as the onset of a new depressive episode after a full recovery has been achieved. Psychotherapeutic efforts to prevent relapse and recurrence in depression have been effective to varying degrees, and a number of variables appear to moderate the success of these approaches. A consistent finding has been that preventive cognitive-behavioral and mindfulness-based therapies are most effective for patients with three or more previous depressive episodes, and alternative explanations for this finding are discussed. It is noted, however, that a number of methodological limitations exist within this field of research, and so a set of hypotheses that may guide future studies in this area is provided. © 2011 Elsevier Ltd.","author":[{"dropping-particle":"","family":"Beshai","given":"Shadi","non-dropping-particle":"","parse-names":false,"suffix":""},{"dropping-particle":"","family":"Dobson","given":"Keith S.","non-dropping-particle":"","parse-names":false,"suffix":""},{"dropping-particle":"","family":"Bockting","given":"Claudi L H","non-dropping-particle":"","parse-names":false,"suffix":""},{"dropping-particle":"","family":"Quigley","given":"Leanne","non-dropping-particle":"","parse-names":false,"suffix":""}],"container-title":"Clinical Psychology Review","id":"ITEM-2","issue":"8","issued":{"date-parts":[["2011"]]},"page":"1349-1360","publisher":"Elsevier Ltd","title":"Relapse and recurrence prevention in depression: Current research and future prospects","type":"article-journal","volume":"31"},"uris":["http://www.mendeley.com/documents/?uuid=cf077990-4417-4d08-98a4-ee09fb1486e6"]}],"mendeley":{"formattedCitation":"(2,44)","plainTextFormattedCitation":"(2,44)","previouslyFormattedCitation":"(2,44)"},"properties":{"noteIndex":0},"schema":"https://github.com/citation-style-language/schema/raw/master/csl-citation.json"}</w:instrText>
      </w:r>
      <w:r w:rsidR="0025797D" w:rsidRPr="00ED6F27">
        <w:rPr>
          <w:rFonts w:ascii="Times New Roman" w:hAnsi="Times New Roman" w:cs="Times New Roman"/>
        </w:rPr>
        <w:fldChar w:fldCharType="separate"/>
      </w:r>
      <w:r w:rsidR="005F32E2" w:rsidRPr="00ED6F27">
        <w:rPr>
          <w:rFonts w:ascii="Times New Roman" w:hAnsi="Times New Roman" w:cs="Times New Roman"/>
          <w:noProof/>
        </w:rPr>
        <w:t>(2,44)</w:t>
      </w:r>
      <w:r w:rsidR="0025797D" w:rsidRPr="00ED6F27">
        <w:rPr>
          <w:rFonts w:ascii="Times New Roman" w:hAnsi="Times New Roman" w:cs="Times New Roman"/>
        </w:rPr>
        <w:fldChar w:fldCharType="end"/>
      </w:r>
      <w:r w:rsidR="0025797D" w:rsidRPr="00ED6F27">
        <w:rPr>
          <w:rFonts w:ascii="Times New Roman" w:hAnsi="Times New Roman" w:cs="Times New Roman"/>
        </w:rPr>
        <w:t xml:space="preserve">. </w:t>
      </w:r>
    </w:p>
    <w:p w14:paraId="467734BF" w14:textId="473E5BF9" w:rsidR="00900026" w:rsidRPr="00ED6F27" w:rsidRDefault="00900026" w:rsidP="005609F9">
      <w:pPr>
        <w:spacing w:line="480" w:lineRule="auto"/>
        <w:rPr>
          <w:rFonts w:ascii="Times New Roman" w:hAnsi="Times New Roman" w:cs="Times New Roman"/>
        </w:rPr>
      </w:pPr>
    </w:p>
    <w:p w14:paraId="6A199C04" w14:textId="0F878468" w:rsidR="005609F9" w:rsidRPr="00ED6F27" w:rsidRDefault="005609F9" w:rsidP="005609F9">
      <w:pPr>
        <w:spacing w:line="480" w:lineRule="auto"/>
        <w:rPr>
          <w:rFonts w:ascii="Times New Roman" w:hAnsi="Times New Roman" w:cs="Times New Roman"/>
        </w:rPr>
      </w:pPr>
      <w:r w:rsidRPr="00ED6F27">
        <w:rPr>
          <w:rFonts w:ascii="Times New Roman" w:hAnsi="Times New Roman" w:cs="Times New Roman"/>
        </w:rPr>
        <w:t xml:space="preserve">The number of previous episodes was the most common included predictor across the models identified in this review (n = 6) </w:t>
      </w:r>
      <w:r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07/s11126-015-9341-y","ISSN":"15736709","abstract":"Many individuals treated for depression suffer relapse or recurrence after treatment. Known risk factors include number of previous depressive episodes and residual symptoms after treatment. Both relapse/recurrence rates and predictors of relapse/recurrence, however, may differ between various settings. To perform a naturalistic evaluation of the sustained effectiveness of treatment for adult clinical depression in a psychiatric out-patient setting and to examine psychosocial and clinical predictors of relapse/recurrence. 51 individuals, who were successfully treated/discharged from psychiatric care 12 months prior, were assessed regarding current depressive status and regarding relapse and recurrence. Logistic regression was used to assess the predictive impact of the variables measured. At the 12-month follow-up, 26 % of the participants were in complete remission, 45 % were in partial remission, and 29 % were clinically depressed. In 1 year, 61 % suffered a new depressive episode. Having a greater number of previous episodes and having no partner significantly increased the risk of relapse or recurrence. A high prevalence of depression and partially remitted depression is reported at 12-month follow up, and a large proportion of the sample would likely benefit from active treatment. Relapse/recurrence rates are higher in this study than in many other studies, and it may be hypothesized that they are generally higher in psychiatric settings than in primary care. If so, this would indicate the need for a different treatment strategy in the psychiatric care of depression, with emphasis on long-term management of depression.","author":[{"dropping-particle":"","family":"Johansson","given":"Olof","non-dropping-particle":"","parse-names":false,"suffix":""},{"dropping-particle":"","family":"Lundh","given":"Lars Gunnar","non-dropping-particle":"","parse-names":false,"suffix":""},{"dropping-particle":"","family":"Bjärehed","given":"Jonas","non-dropping-particle":"","parse-names":false,"suffix":""}],"container-title":"Psychiatric Quarterly","id":"ITEM-1","issue":"3","issued":{"date-parts":[["2015"]]},"page":"407-417","title":"12-Month Outcome and Predictors of Recurrence in Psychiatric Treatment of Depression: A Retrospective Study","type":"article-journal","volume":"86"},"uris":["http://www.mendeley.com/documents/?uuid=1ff59827-9e4b-457a-ac1f-f2b1ceb31812"]},{"id":"ITEM-2","itemData":{"DOI":"10.1016/J.JPSYCHIRES.2018.06.006","ISSN":"0022-3956","abstract":"OBJECTIVES\nMany studies examined predictors of depressive relapse/recurrence but no simple tool based on well-established risk factors is available that estimates the risk within an individual. We developed and validated such a prediction tool in remitted recurrently depressed individuals. \n\nMETHODS\nThe tool was developed using data (n = 235) from a pragmatic randomised controlled trial in remitted recurrently depressed participants and externally validated using data (n = 209) from a similar randomised controlled trial of remitted recurrently depressed participants using maintenance antidepressants. Cox regression was used with time to relapse/recurrence within 2 years as outcome and well-established risk factors as predictors. Performance measures and absolute risk scores were calculated, a practically applicable risk score was created, and the tool was externally validated. \n\nRESULTS\nThe 2-year cumulative proportion relapse/recurrence was 46.2% in the validation dataset. The tool included number of previous depressive episodes, residual depressive symptoms, severity of the last depressive episode, and treatment. The C-statistic and calibration slope were 0.56 and 0.81 respectively. The tool stratified participants into relapse/recurrence risk classes of 37%, 55%, and 72%. The C-statistic and calibration slope in the external validation were 0.59 and 0.56 respectively, and Kaplan Meier curves showed that the tool could differentiate between risk classes. \n\nCONCLUSIONS\nThis is the first study that developed a simple prediction tool based on well-established risk factors of depressive relapse/recurrence, estimating the individual risk. Since the overall performance of the model was poor, more studies are needed to enhance the performance before recommending implementation into clinical practice.","author":[{"dropping-particle":"","family":"Klein","given":"Nicola S.","non-dropping-particle":"","parse-names":false,"suffix":""},{"dropping-particle":"","family":"Holtman","given":"Gea A.","non-dropping-particle":"","parse-names":false,"suffix":""},{"dropping-particle":"","family":"Bockting","given":"Claudi L.H.","non-dropping-particle":"","parse-names":false,"suffix":""},{"dropping-particle":"","family":"Heymans","given":"Martijn W.","non-dropping-particle":"","parse-names":false,"suffix":""},{"dropping-particle":"","family":"Burger","given":"Huibert","non-dropping-particle":"","parse-names":false,"suffix":""}],"container-title":"Journal of Psychiatric Research","id":"ITEM-2","issued":{"date-parts":[["2018","9","1"]]},"page":"1-7","publisher":"Pergamon","title":"Development and validation of a clinical prediction tool to estimate the individual risk of depressive relapse or recurrence in individuals with recurrent depression","type":"article-journal","volume":"104"},"uris":["http://www.mendeley.com/documents/?uuid=ad424fb3-1c59-3eb5-8179-f3036a3b8a93"]},{"id":"ITEM-3","itemData":{"DOI":"10.3389/fpsyt.2019.00145","ISSN":"16640640","abstract":"An interesting factor explaining recurrence risk in Major Depressive Disorder (MDD) may be neuropsychological functioning, i.e., processing of emotional stimuli/information. Negatively biased processing of emotional stimuli/information has been found in both acute and (inconclusively) remitted states of MDD, and may be causally related to recurrence of depression. We aimed to investigate self-referent, memory and interpretation biases in recurrently depressed patients in remission and relate these biases to recurrence. We included 69 remitted recurrent MDD-patients (rrMDD-patients), 35–65 years, with ≥2 episodes, voluntarily free of antidepressant maintenance therapy for at least 4 weeks. We tested self-referent biases with an emotional categorization task, bias in emotional memory by free recall of the emotion categorization task 15 min after completing it, and interpretation bias with a facial expression recognition task. We compared these participants with 43 never-depressed controls matched for age, sex and intelligence. We followed the rrMDD-patients for 2.5 years and assessed recurrent depressive episodes by structured interview. The rrMDD-patients showed biases toward emotionally negative stimuli, faster responses to negative self-relevant characteristics in the emotional categorization, better recognition of sad faces, worse recognition of neutral faces with more misclassifications as angry or disgusting faces and less misclassifications as neutral faces (0.001 &lt; p &lt; 0.05). Of these, the number of misclassifications as angry and the overall performance in the emotional memory task were significantly associated with the time to recurrence (p ≤ 0.04), independent of residual symptoms and number of previous episodes. In a support vector machine data-driven model, prediction of recurrence-status could best be achieved (relative to observed recurrence-rate) with demographic and childhood adversity parameters (accuracy 78.1%; 1-sided p = 0.002); neuropsychological tests could not improve this prediction. Our data suggests a persisting (mood-incongruent) emotional bias when patients with recurrent depression are in remission. Moreover, these persisting biases might be mechanistically important for recurrence and prevention thereof.","author":[{"dropping-particle":"","family":"Ruhe","given":"Henricus G.","non-dropping-particle":"","parse-names":false,"suffix":""},{"dropping-particle":"","family":"Mocking","given":"Roel J.T.","non-dropping-particle":"","parse-names":false,"suffix":""},{"dropping-particle":"","family":"Figueroa","given":"Caroline A.","non-dropping-particle":"","parse-names":false,"suffix":""},{"dropping-particle":"","family":"Seeverens","given":"Paulien W.J.","non-dropping-particle":"","parse-names":false,"suffix":""},{"dropping-particle":"","family":"Ikani","given":"Nessa","non-dropping-particle":"","parse-names":false,"suffix":""},{"dropping-particle":"","family":"Tyborowska","given":"Anna","non-dropping-particle":"","parse-names":false,"suffix":""},{"dropping-particle":"","family":"Browning","given":"Michael","non-dropping-particle":"","parse-names":false,"suffix":""},{"dropping-particle":"","family":"Vrijsen","given":"Janna N.","non-dropping-particle":"","parse-names":false,"suffix":""},{"dropping-particle":"","family":"Harmer","given":"Catherine J.","non-dropping-particle":"","parse-names":false,"suffix":""},{"dropping-particle":"","family":"Schene","given":"Aart H.","non-dropping-particle":"","parse-names":false,"suffix":""}],"container-title":"Frontiers in Psychiatry","id":"ITEM-3","issue":"MAR","issued":{"date-parts":[["2019"]]},"page":"1-18","title":"Emotional biases and recurrence in major depressive disorder. Results of 2.5 years follow-up of drug-free cohort vulnerable for recurrence","type":"article-journal","volume":"10"},"uris":["http://www.mendeley.com/documents/?uuid=a5c878c8-3d2a-4901-bb08-0d76a14235b6"]},{"id":"ITEM-4","itemData":{"DOI":"10.1016/J.JAD.2015.03.045","ISSN":"0165-0327","abstract":"BACKGROUND\nIt is difficult to predict recurrence of depressive episodes in patients with major depression (MD): evidence for many risk factors is inconsistent and general prediction algorithms are lacking. The aim of this study was to develop a prediction model for recurrence of depressive episodes in women using improved methodology. \n\nMETHODS\nWe used prospective data from a general population sample of female twins with a last-year MD episode (n=194). A rich set of baseline predictors was analyzed with Cox proportional hazards regression subject to elastic net regularization to find a model predicting recurrence of depressive episodes. Prediction accuracy of the model was assessed in an independent test sample (n=133), which was limited by the unavailability of a number of key predictors. \n\nRESULTS\nA wide variety of risk factors predicted recurrence of depressive episodes in women: depressive and anxiety symptoms during the index episode, the level of symptoms at the moment of interview, psychiatric and family history, early and recent adverse life events, being unmarried, and problems with friends and finances. Kaplan Meier estimated survival curves showed that the model differentiated between patients at higher and lower risk for recurrence; estimated areas under the curve were in the range of 0.61–0.79. \n\nLIMITATIONS\nDespite our rich set of predictors, certain potentially relevant variables were not available, such as biological measures, chronic somatic diseases, and treatment status. \n\nCONCLUSIONS\nRecurrence of episodes of MD in women is highly multifactorial. Future studies should take this into account for the development of clinically useful prediction algorithm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Journal of Affective Disorders","id":"ITEM-4","issued":{"date-parts":[["2015","7","15"]]},"page":"52-61","publisher":"Elsevier","title":"Multiple risk factors predict recurrence of major depressive disorder in women","type":"article-journal","volume":"180"},"uris":["http://www.mendeley.com/documents/?uuid=a149e0e9-665d-392c-8fc0-3617b1f58e59"]},{"id":"ITEM-5","itemData":{"DOI":"10.1017/S0033291717003178","ISSN":"14698978","PMID":"29173194","abstract":"Background: Major depression (MD) occurs about twice as often in women as in men, but it is unclear whether sex differences subsist after disease onset. This study aims to elucidate potential sex differences in rates and risk factors for MD recurrence, in order to improve prediction of course of illness and understanding of its underlying mechanisms. Methods: We used prospective data from a general population sample (n = 653) that experienced a recent episode of MD. A diverse set of potential risk factors for recurrence of MD was analyzed using Cox models subject to elastic net regularization for males and females separately. Accuracy of the prediction models was tested in same-sex and opposite-sex test data. Additionally, interactions between sex and each of the risk factors were investigated to identify potential sex differences. Results: Recurrence rates and the impact of most risk factors were similar for men and women. For both sexes, prediction models were highly multifactorial including risk factors such as comorbid anxiety, early traumas, and family history. Some subtle sex differences were detected: for men, prediction models included more risk factors concerning characteristics of the depressive episode and family history of MD and generalized anxiety, whereas for women, models included more risk factors concerning early and recent adverse life events and socioeconomic problems. Conclusions: No prominent sex differences in risk factors for recurrence of MD were found, potentially indicating similar disease maintaining mechanisms for both sexes. Course of MD is a multifactorial phenomenon for both males and female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Psychological Medicine","id":"ITEM-5","issue":"10","issued":{"date-parts":[["2018"]]},"page":"1685-1693","title":"Sex similarities and differences in risk factors for recurrence of major depression","type":"article-journal","volume":"48"},"uris":["http://www.mendeley.com/documents/?uuid=287a5fc4-8fe3-498c-92bd-b069ea838ad2"]},{"id":"ITEM-6","itemData":{"DOI":"10.1002/da.22215","ISSN":"15206394","abstract":"Background There exists very little evidence to guide clinical management for preventing recurrence of major depression. The objective of this study was to develop and validate a prediction algorithm for recurrence of major depression. Methods Wave 1 and wave 2 longitudinal data from the U.S. National Epidemiological Survey on Alcohol and Related Condition (2001/2002-2003/2004) were used. Participants with a major depressive episode at baseline and who had visited health professionals for depression were included in this analysis (n = 2,711). Mental disorders were assessed based on the DSM-IV criteria. Results With the development data (n = 1,518), a prediction model with 19 unique factors had a C statistics of 0.7504 and excellent calibration (P =.23). The model had a C statistics of 0.7195 in external validation data (n = 1,195) and 0.7365 in combined data. The algorithm calibrated very well in validation data. In the combined data, the 3-year observed and predicted risk of recurrence was 25.40% (95% CI: 23.76%, 27.04%) and 25.34% (95% CI: 24.73%, 25.95%), respectively. The predicted risk in the 1st and 10th decile risk group was 5.68% and 60.21%, respectively. Conclusions The developed prediction model for recurrence of major depression has acceptable discrimination and excellent calibration, and is feasible to be used by physicians. The prognostic model may assist physicians and patients in quantifying the probability of recurrence so that physicians can develop specific treatment plans for those who are at high risk of recurrence, leading to personalized treatment and better use of resources. © 2013 Wiley Periodicals, Inc.","author":[{"dropping-particle":"","family":"Wang","given":"Jian Li","non-dropping-particle":"","parse-names":false,"suffix":""},{"dropping-particle":"","family":"Patten","given":"Scott","non-dropping-particle":"","parse-names":false,"suffix":""},{"dropping-particle":"","family":"Sareen","given":"Jitender","non-dropping-particle":"","parse-names":false,"suffix":""},{"dropping-particle":"","family":"Bolton","given":"James","non-dropping-particle":"","parse-names":false,"suffix":""},{"dropping-particle":"","family":"Schmitz","given":"Norbert","non-dropping-particle":"","parse-names":false,"suffix":""},{"dropping-particle":"","family":"MacQueen","given":"Glenda","non-dropping-particle":"","parse-names":false,"suffix":""}],"container-title":"Depression and Anxiety","id":"ITEM-6","issue":"5","issued":{"date-parts":[["2014"]]},"page":"451-457","title":"Development and validation of a prediction algorithm for use by health professionals in prediction of recurrence of major depression","type":"article-journal","volume":"31"},"uris":["http://www.mendeley.com/documents/?uuid=cd2ababe-02e7-4bdc-8bb0-e4b797cbdd29"]}],"mendeley":{"formattedCitation":"(26,29–31,34,37)","plainTextFormattedCitation":"(26,29–31,34,37)","previouslyFormattedCitation":"(26,29–31,34,37)"},"properties":{"noteIndex":0},"schema":"https://github.com/citation-style-language/schema/raw/master/csl-citation.json"}</w:instrText>
      </w:r>
      <w:r w:rsidRPr="00ED6F27">
        <w:rPr>
          <w:rFonts w:ascii="Times New Roman" w:hAnsi="Times New Roman" w:cs="Times New Roman"/>
        </w:rPr>
        <w:fldChar w:fldCharType="separate"/>
      </w:r>
      <w:r w:rsidR="005F32E2" w:rsidRPr="00ED6F27">
        <w:rPr>
          <w:rFonts w:ascii="Times New Roman" w:hAnsi="Times New Roman" w:cs="Times New Roman"/>
          <w:noProof/>
        </w:rPr>
        <w:t>(26,29–31,34,37)</w:t>
      </w:r>
      <w:r w:rsidRPr="00ED6F27">
        <w:rPr>
          <w:rFonts w:ascii="Times New Roman" w:hAnsi="Times New Roman" w:cs="Times New Roman"/>
        </w:rPr>
        <w:fldChar w:fldCharType="end"/>
      </w:r>
      <w:r w:rsidRPr="00ED6F27">
        <w:rPr>
          <w:rFonts w:ascii="Times New Roman" w:hAnsi="Times New Roman" w:cs="Times New Roman"/>
        </w:rPr>
        <w:t xml:space="preserve">. The presence of residual symptoms was used as a predictor only in one developed model </w:t>
      </w:r>
      <w:r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JPSYCHIRES.2018.06.006","ISSN":"0022-3956","abstract":"OBJECTIVES\nMany studies examined predictors of depressive relapse/recurrence but no simple tool based on well-established risk factors is available that estimates the risk within an individual. We developed and validated such a prediction tool in remitted recurrently depressed individuals. \n\nMETHODS\nThe tool was developed using data (n = 235) from a pragmatic randomised controlled trial in remitted recurrently depressed participants and externally validated using data (n = 209) from a similar randomised controlled trial of remitted recurrently depressed participants using maintenance antidepressants. Cox regression was used with time to relapse/recurrence within 2 years as outcome and well-established risk factors as predictors. Performance measures and absolute risk scores were calculated, a practically applicable risk score was created, and the tool was externally validated. \n\nRESULTS\nThe 2-year cumulative proportion relapse/recurrence was 46.2% in the validation dataset. The tool included number of previous depressive episodes, residual depressive symptoms, severity of the last depressive episode, and treatment. The C-statistic and calibration slope were 0.56 and 0.81 respectively. The tool stratified participants into relapse/recurrence risk classes of 37%, 55%, and 72%. The C-statistic and calibration slope in the external validation were 0.59 and 0.56 respectively, and Kaplan Meier curves showed that the tool could differentiate between risk classes. \n\nCONCLUSIONS\nThis is the first study that developed a simple prediction tool based on well-established risk factors of depressive relapse/recurrence, estimating the individual risk. Since the overall performance of the model was poor, more studies are needed to enhance the performance before recommending implementation into clinical practice.","author":[{"dropping-particle":"","family":"Klein","given":"Nicola S.","non-dropping-particle":"","parse-names":false,"suffix":""},{"dropping-particle":"","family":"Holtman","given":"Gea A.","non-dropping-particle":"","parse-names":false,"suffix":""},{"dropping-particle":"","family":"Bockting","given":"Claudi L.H.","non-dropping-particle":"","parse-names":false,"suffix":""},{"dropping-particle":"","family":"Heymans","given":"Martijn W.","non-dropping-particle":"","parse-names":false,"suffix":""},{"dropping-particle":"","family":"Burger","given":"Huibert","non-dropping-particle":"","parse-names":false,"suffix":""}],"container-title":"Journal of Psychiatric Research","id":"ITEM-1","issued":{"date-parts":[["2018","9","1"]]},"page":"1-7","publisher":"Pergamon","title":"Development and validation of a clinical prediction tool to estimate the individual risk of depressive relapse or recurrence in individuals with recurrent depression","type":"article-journal","volume":"104"},"uris":["http://www.mendeley.com/documents/?uuid=ad424fb3-1c59-3eb5-8179-f3036a3b8a93"]}],"mendeley":{"formattedCitation":"(29)","plainTextFormattedCitation":"(29)","previouslyFormattedCitation":"(29)"},"properties":{"noteIndex":0},"schema":"https://github.com/citation-style-language/schema/raw/master/csl-citation.json"}</w:instrText>
      </w:r>
      <w:r w:rsidRPr="00ED6F27">
        <w:rPr>
          <w:rFonts w:ascii="Times New Roman" w:hAnsi="Times New Roman" w:cs="Times New Roman"/>
        </w:rPr>
        <w:fldChar w:fldCharType="separate"/>
      </w:r>
      <w:r w:rsidR="005F32E2" w:rsidRPr="00ED6F27">
        <w:rPr>
          <w:rFonts w:ascii="Times New Roman" w:hAnsi="Times New Roman" w:cs="Times New Roman"/>
          <w:noProof/>
        </w:rPr>
        <w:t>(29)</w:t>
      </w:r>
      <w:r w:rsidRPr="00ED6F27">
        <w:rPr>
          <w:rFonts w:ascii="Times New Roman" w:hAnsi="Times New Roman" w:cs="Times New Roman"/>
        </w:rPr>
        <w:fldChar w:fldCharType="end"/>
      </w:r>
      <w:r w:rsidR="001E0E17" w:rsidRPr="00ED6F27">
        <w:rPr>
          <w:rFonts w:ascii="Times New Roman" w:hAnsi="Times New Roman" w:cs="Times New Roman"/>
        </w:rPr>
        <w:t xml:space="preserve">. </w:t>
      </w:r>
      <w:r w:rsidRPr="00ED6F27">
        <w:rPr>
          <w:rFonts w:ascii="Times New Roman" w:hAnsi="Times New Roman" w:cs="Times New Roman"/>
        </w:rPr>
        <w:t xml:space="preserve"> Childhood maltreatment was included as a predictor in four of </w:t>
      </w:r>
      <w:r w:rsidR="001E0E17" w:rsidRPr="00ED6F27">
        <w:rPr>
          <w:rFonts w:ascii="Times New Roman" w:hAnsi="Times New Roman" w:cs="Times New Roman"/>
        </w:rPr>
        <w:t xml:space="preserve">our included </w:t>
      </w:r>
      <w:r w:rsidRPr="00ED6F27">
        <w:rPr>
          <w:rFonts w:ascii="Times New Roman" w:hAnsi="Times New Roman" w:cs="Times New Roman"/>
        </w:rPr>
        <w:t xml:space="preserve">studies </w:t>
      </w:r>
      <w:r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3389/fpsyt.2019.00145","ISSN":"16640640","abstract":"An interesting factor explaining recurrence risk in Major Depressive Disorder (MDD) may be neuropsychological functioning, i.e., processing of emotional stimuli/information. Negatively biased processing of emotional stimuli/information has been found in both acute and (inconclusively) remitted states of MDD, and may be causally related to recurrence of depression. We aimed to investigate self-referent, memory and interpretation biases in recurrently depressed patients in remission and relate these biases to recurrence. We included 69 remitted recurrent MDD-patients (rrMDD-patients), 35–65 years, with ≥2 episodes, voluntarily free of antidepressant maintenance therapy for at least 4 weeks. We tested self-referent biases with an emotional categorization task, bias in emotional memory by free recall of the emotion categorization task 15 min after completing it, and interpretation bias with a facial expression recognition task. We compared these participants with 43 never-depressed controls matched for age, sex and intelligence. We followed the rrMDD-patients for 2.5 years and assessed recurrent depressive episodes by structured interview. The rrMDD-patients showed biases toward emotionally negative stimuli, faster responses to negative self-relevant characteristics in the emotional categorization, better recognition of sad faces, worse recognition of neutral faces with more misclassifications as angry or disgusting faces and less misclassifications as neutral faces (0.001 &lt; p &lt; 0.05). Of these, the number of misclassifications as angry and the overall performance in the emotional memory task were significantly associated with the time to recurrence (p ≤ 0.04), independent of residual symptoms and number of previous episodes. In a support vector machine data-driven model, prediction of recurrence-status could best be achieved (relative to observed recurrence-rate) with demographic and childhood adversity parameters (accuracy 78.1%; 1-sided p = 0.002); neuropsychological tests could not improve this prediction. Our data suggests a persisting (mood-incongruent) emotional bias when patients with recurrent depression are in remission. Moreover, these persisting biases might be mechanistically important for recurrence and prevention thereof.","author":[{"dropping-particle":"","family":"Ruhe","given":"Henricus G.","non-dropping-particle":"","parse-names":false,"suffix":""},{"dropping-particle":"","family":"Mocking","given":"Roel J.T.","non-dropping-particle":"","parse-names":false,"suffix":""},{"dropping-particle":"","family":"Figueroa","given":"Caroline A.","non-dropping-particle":"","parse-names":false,"suffix":""},{"dropping-particle":"","family":"Seeverens","given":"Paulien W.J.","non-dropping-particle":"","parse-names":false,"suffix":""},{"dropping-particle":"","family":"Ikani","given":"Nessa","non-dropping-particle":"","parse-names":false,"suffix":""},{"dropping-particle":"","family":"Tyborowska","given":"Anna","non-dropping-particle":"","parse-names":false,"suffix":""},{"dropping-particle":"","family":"Browning","given":"Michael","non-dropping-particle":"","parse-names":false,"suffix":""},{"dropping-particle":"","family":"Vrijsen","given":"Janna N.","non-dropping-particle":"","parse-names":false,"suffix":""},{"dropping-particle":"","family":"Harmer","given":"Catherine J.","non-dropping-particle":"","parse-names":false,"suffix":""},{"dropping-particle":"","family":"Schene","given":"Aart H.","non-dropping-particle":"","parse-names":false,"suffix":""}],"container-title":"Frontiers in Psychiatry","id":"ITEM-1","issue":"MAR","issued":{"date-parts":[["2019"]]},"page":"1-18","title":"Emotional biases and recurrence in major depressive disorder. Results of 2.5 years follow-up of drug-free cohort vulnerable for recurrence","type":"article-journal","volume":"10"},"uris":["http://www.mendeley.com/documents/?uuid=a5c878c8-3d2a-4901-bb08-0d76a14235b6"]},{"id":"ITEM-2","itemData":{"DOI":"10.1016/J.JAD.2015.03.045","ISSN":"0165-0327","abstract":"BACKGROUND\nIt is difficult to predict recurrence of depressive episodes in patients with major depression (MD): evidence for many risk factors is inconsistent and general prediction algorithms are lacking. The aim of this study was to develop a prediction model for recurrence of depressive episodes in women using improved methodology. \n\nMETHODS\nWe used prospective data from a general population sample of female twins with a last-year MD episode (n=194). A rich set of baseline predictors was analyzed with Cox proportional hazards regression subject to elastic net regularization to find a model predicting recurrence of depressive episodes. Prediction accuracy of the model was assessed in an independent test sample (n=133), which was limited by the unavailability of a number of key predictors. \n\nRESULTS\nA wide variety of risk factors predicted recurrence of depressive episodes in women: depressive and anxiety symptoms during the index episode, the level of symptoms at the moment of interview, psychiatric and family history, early and recent adverse life events, being unmarried, and problems with friends and finances. Kaplan Meier estimated survival curves showed that the model differentiated between patients at higher and lower risk for recurrence; estimated areas under the curve were in the range of 0.61–0.79. \n\nLIMITATIONS\nDespite our rich set of predictors, certain potentially relevant variables were not available, such as biological measures, chronic somatic diseases, and treatment status. \n\nCONCLUSIONS\nRecurrence of episodes of MD in women is highly multifactorial. Future studies should take this into account for the development of clinically useful prediction algorithm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Journal of Affective Disorders","id":"ITEM-2","issued":{"date-parts":[["2015","7","15"]]},"page":"52-61","publisher":"Elsevier","title":"Multiple risk factors predict recurrence of major depressive disorder in women","type":"article-journal","volume":"180"},"uris":["http://www.mendeley.com/documents/?uuid=a149e0e9-665d-392c-8fc0-3617b1f58e59"]},{"id":"ITEM-3","itemData":{"DOI":"10.1017/S0033291717003178","ISSN":"14698978","PMID":"29173194","abstract":"Background: Major depression (MD) occurs about twice as often in women as in men, but it is unclear whether sex differences subsist after disease onset. This study aims to elucidate potential sex differences in rates and risk factors for MD recurrence, in order to improve prediction of course of illness and understanding of its underlying mechanisms. Methods: We used prospective data from a general population sample (n = 653) that experienced a recent episode of MD. A diverse set of potential risk factors for recurrence of MD was analyzed using Cox models subject to elastic net regularization for males and females separately. Accuracy of the prediction models was tested in same-sex and opposite-sex test data. Additionally, interactions between sex and each of the risk factors were investigated to identify potential sex differences. Results: Recurrence rates and the impact of most risk factors were similar for men and women. For both sexes, prediction models were highly multifactorial including risk factors such as comorbid anxiety, early traumas, and family history. Some subtle sex differences were detected: for men, prediction models included more risk factors concerning characteristics of the depressive episode and family history of MD and generalized anxiety, whereas for women, models included more risk factors concerning early and recent adverse life events and socioeconomic problems. Conclusions: No prominent sex differences in risk factors for recurrence of MD were found, potentially indicating similar disease maintaining mechanisms for both sexes. Course of MD is a multifactorial phenomenon for both males and female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Psychological Medicine","id":"ITEM-3","issue":"10","issued":{"date-parts":[["2018"]]},"page":"1685-1693","title":"Sex similarities and differences in risk factors for recurrence of major depression","type":"article-journal","volume":"48"},"uris":["http://www.mendeley.com/documents/?uuid=287a5fc4-8fe3-498c-92bd-b069ea838ad2"]},{"id":"ITEM-4","itemData":{"DOI":"10.1002/da.22215","ISSN":"15206394","abstract":"Background There exists very little evidence to guide clinical management for preventing recurrence of major depression. The objective of this study was to develop and validate a prediction algorithm for recurrence of major depression. Methods Wave 1 and wave 2 longitudinal data from the U.S. National Epidemiological Survey on Alcohol and Related Condition (2001/2002-2003/2004) were used. Participants with a major depressive episode at baseline and who had visited health professionals for depression were included in this analysis (n = 2,711). Mental disorders were assessed based on the DSM-IV criteria. Results With the development data (n = 1,518), a prediction model with 19 unique factors had a C statistics of 0.7504 and excellent calibration (P =.23). The model had a C statistics of 0.7195 in external validation data (n = 1,195) and 0.7365 in combined data. The algorithm calibrated very well in validation data. In the combined data, the 3-year observed and predicted risk of recurrence was 25.40% (95% CI: 23.76%, 27.04%) and 25.34% (95% CI: 24.73%, 25.95%), respectively. The predicted risk in the 1st and 10th decile risk group was 5.68% and 60.21%, respectively. Conclusions The developed prediction model for recurrence of major depression has acceptable discrimination and excellent calibration, and is feasible to be used by physicians. The prognostic model may assist physicians and patients in quantifying the probability of recurrence so that physicians can develop specific treatment plans for those who are at high risk of recurrence, leading to personalized treatment and better use of resources. © 2013 Wiley Periodicals, Inc.","author":[{"dropping-particle":"","family":"Wang","given":"Jian Li","non-dropping-particle":"","parse-names":false,"suffix":""},{"dropping-particle":"","family":"Patten","given":"Scott","non-dropping-particle":"","parse-names":false,"suffix":""},{"dropping-particle":"","family":"Sareen","given":"Jitender","non-dropping-particle":"","parse-names":false,"suffix":""},{"dropping-particle":"","family":"Bolton","given":"James","non-dropping-particle":"","parse-names":false,"suffix":""},{"dropping-particle":"","family":"Schmitz","given":"Norbert","non-dropping-particle":"","parse-names":false,"suffix":""},{"dropping-particle":"","family":"MacQueen","given":"Glenda","non-dropping-particle":"","parse-names":false,"suffix":""}],"container-title":"Depression and Anxiety","id":"ITEM-4","issue":"5","issued":{"date-parts":[["2014"]]},"page":"451-457","title":"Development and validation of a prediction algorithm for use by health professionals in prediction of recurrence of major depression","type":"article-journal","volume":"31"},"uris":["http://www.mendeley.com/documents/?uuid=cd2ababe-02e7-4bdc-8bb0-e4b797cbdd29"]}],"mendeley":{"formattedCitation":"(26,30,31,37)","plainTextFormattedCitation":"(26,30,31,37)","previouslyFormattedCitation":"(26,30,31,37)"},"properties":{"noteIndex":0},"schema":"https://github.com/citation-style-language/schema/raw/master/csl-citation.json"}</w:instrText>
      </w:r>
      <w:r w:rsidRPr="00ED6F27">
        <w:rPr>
          <w:rFonts w:ascii="Times New Roman" w:hAnsi="Times New Roman" w:cs="Times New Roman"/>
        </w:rPr>
        <w:fldChar w:fldCharType="separate"/>
      </w:r>
      <w:r w:rsidR="005F32E2" w:rsidRPr="00ED6F27">
        <w:rPr>
          <w:rFonts w:ascii="Times New Roman" w:hAnsi="Times New Roman" w:cs="Times New Roman"/>
          <w:noProof/>
        </w:rPr>
        <w:t>(26,30,31,37)</w:t>
      </w:r>
      <w:r w:rsidRPr="00ED6F27">
        <w:rPr>
          <w:rFonts w:ascii="Times New Roman" w:hAnsi="Times New Roman" w:cs="Times New Roman"/>
        </w:rPr>
        <w:fldChar w:fldCharType="end"/>
      </w:r>
      <w:r w:rsidR="001E0E17" w:rsidRPr="00ED6F27">
        <w:rPr>
          <w:rFonts w:ascii="Times New Roman" w:hAnsi="Times New Roman" w:cs="Times New Roman"/>
        </w:rPr>
        <w:t>, c</w:t>
      </w:r>
      <w:r w:rsidRPr="00ED6F27">
        <w:rPr>
          <w:rFonts w:ascii="Times New Roman" w:hAnsi="Times New Roman" w:cs="Times New Roman"/>
        </w:rPr>
        <w:t xml:space="preserve">omorbid anxiety </w:t>
      </w:r>
      <w:r w:rsidR="001E0E17" w:rsidRPr="00ED6F27">
        <w:rPr>
          <w:rFonts w:ascii="Times New Roman" w:hAnsi="Times New Roman" w:cs="Times New Roman"/>
        </w:rPr>
        <w:t xml:space="preserve">in </w:t>
      </w:r>
      <w:r w:rsidRPr="00ED6F27">
        <w:rPr>
          <w:rFonts w:ascii="Times New Roman" w:hAnsi="Times New Roman" w:cs="Times New Roman"/>
        </w:rPr>
        <w:t xml:space="preserve">three </w:t>
      </w:r>
      <w:r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02/da.22215","ISSN":"15206394","abstract":"Background There exists very little evidence to guide clinical management for preventing recurrence of major depression. The objective of this study was to develop and validate a prediction algorithm for recurrence of major depression. Methods Wave 1 and wave 2 longitudinal data from the U.S. National Epidemiological Survey on Alcohol and Related Condition (2001/2002-2003/2004) were used. Participants with a major depressive episode at baseline and who had visited health professionals for depression were included in this analysis (n = 2,711). Mental disorders were assessed based on the DSM-IV criteria. Results With the development data (n = 1,518), a prediction model with 19 unique factors had a C statistics of 0.7504 and excellent calibration (P =.23). The model had a C statistics of 0.7195 in external validation data (n = 1,195) and 0.7365 in combined data. The algorithm calibrated very well in validation data. In the combined data, the 3-year observed and predicted risk of recurrence was 25.40% (95% CI: 23.76%, 27.04%) and 25.34% (95% CI: 24.73%, 25.95%), respectively. The predicted risk in the 1st and 10th decile risk group was 5.68% and 60.21%, respectively. Conclusions The developed prediction model for recurrence of major depression has acceptable discrimination and excellent calibration, and is feasible to be used by physicians. The prognostic model may assist physicians and patients in quantifying the probability of recurrence so that physicians can develop specific treatment plans for those who are at high risk of recurrence, leading to personalized treatment and better use of resources. © 2013 Wiley Periodicals, Inc.","author":[{"dropping-particle":"","family":"Wang","given":"Jian Li","non-dropping-particle":"","parse-names":false,"suffix":""},{"dropping-particle":"","family":"Patten","given":"Scott","non-dropping-particle":"","parse-names":false,"suffix":""},{"dropping-particle":"","family":"Sareen","given":"Jitender","non-dropping-particle":"","parse-names":false,"suffix":""},{"dropping-particle":"","family":"Bolton","given":"James","non-dropping-particle":"","parse-names":false,"suffix":""},{"dropping-particle":"","family":"Schmitz","given":"Norbert","non-dropping-particle":"","parse-names":false,"suffix":""},{"dropping-particle":"","family":"MacQueen","given":"Glenda","non-dropping-particle":"","parse-names":false,"suffix":""}],"container-title":"Depression and Anxiety","id":"ITEM-1","issue":"5","issued":{"date-parts":[["2014"]]},"page":"451-457","title":"Development and validation of a prediction algorithm for use by health professionals in prediction of recurrence of major depression","type":"article-journal","volume":"31"},"uris":["http://www.mendeley.com/documents/?uuid=cd2ababe-02e7-4bdc-8bb0-e4b797cbdd29"]},{"id":"ITEM-2","itemData":{"DOI":"10.1016/J.JAD.2015.03.045","ISSN":"0165-0327","abstract":"BACKGROUND\nIt is difficult to predict recurrence of depressive episodes in patients with major depression (MD): evidence for many risk factors is inconsistent and general prediction algorithms are lacking. The aim of this study was to develop a prediction model for recurrence of depressive episodes in women using improved methodology. \n\nMETHODS\nWe used prospective data from a general population sample of female twins with a last-year MD episode (n=194). A rich set of baseline predictors was analyzed with Cox proportional hazards regression subject to elastic net regularization to find a model predicting recurrence of depressive episodes. Prediction accuracy of the model was assessed in an independent test sample (n=133), which was limited by the unavailability of a number of key predictors. \n\nRESULTS\nA wide variety of risk factors predicted recurrence of depressive episodes in women: depressive and anxiety symptoms during the index episode, the level of symptoms at the moment of interview, psychiatric and family history, early and recent adverse life events, being unmarried, and problems with friends and finances. Kaplan Meier estimated survival curves showed that the model differentiated between patients at higher and lower risk for recurrence; estimated areas under the curve were in the range of 0.61–0.79. \n\nLIMITATIONS\nDespite our rich set of predictors, certain potentially relevant variables were not available, such as biological measures, chronic somatic diseases, and treatment status. \n\nCONCLUSIONS\nRecurrence of episodes of MD in women is highly multifactorial. Future studies should take this into account for the development of clinically useful prediction algorithm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Journal of Affective Disorders","id":"ITEM-2","issued":{"date-parts":[["2015","7","15"]]},"page":"52-61","publisher":"Elsevier","title":"Multiple risk factors predict recurrence of major depressive disorder in women","type":"article-journal","volume":"180"},"uris":["http://www.mendeley.com/documents/?uuid=a149e0e9-665d-392c-8fc0-3617b1f58e59"]},{"id":"ITEM-3","itemData":{"DOI":"10.1017/S0033291717003178","ISSN":"14698978","PMID":"29173194","abstract":"Background: Major depression (MD) occurs about twice as often in women as in men, but it is unclear whether sex differences subsist after disease onset. This study aims to elucidate potential sex differences in rates and risk factors for MD recurrence, in order to improve prediction of course of illness and understanding of its underlying mechanisms. Methods: We used prospective data from a general population sample (n = 653) that experienced a recent episode of MD. A diverse set of potential risk factors for recurrence of MD was analyzed using Cox models subject to elastic net regularization for males and females separately. Accuracy of the prediction models was tested in same-sex and opposite-sex test data. Additionally, interactions between sex and each of the risk factors were investigated to identify potential sex differences. Results: Recurrence rates and the impact of most risk factors were similar for men and women. For both sexes, prediction models were highly multifactorial including risk factors such as comorbid anxiety, early traumas, and family history. Some subtle sex differences were detected: for men, prediction models included more risk factors concerning characteristics of the depressive episode and family history of MD and generalized anxiety, whereas for women, models included more risk factors concerning early and recent adverse life events and socioeconomic problems. Conclusions: No prominent sex differences in risk factors for recurrence of MD were found, potentially indicating similar disease maintaining mechanisms for both sexes. Course of MD is a multifactorial phenomenon for both males and female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Psychological Medicine","id":"ITEM-3","issue":"10","issued":{"date-parts":[["2018"]]},"page":"1685-1693","title":"Sex similarities and differences in risk factors for recurrence of major depression","type":"article-journal","volume":"48"},"uris":["http://www.mendeley.com/documents/?uuid=287a5fc4-8fe3-498c-92bd-b069ea838ad2"]}],"mendeley":{"formattedCitation":"(26,30,31)","plainTextFormattedCitation":"(26,30,31)","previouslyFormattedCitation":"(26,30,31)"},"properties":{"noteIndex":0},"schema":"https://github.com/citation-style-language/schema/raw/master/csl-citation.json"}</w:instrText>
      </w:r>
      <w:r w:rsidRPr="00ED6F27">
        <w:rPr>
          <w:rFonts w:ascii="Times New Roman" w:hAnsi="Times New Roman" w:cs="Times New Roman"/>
        </w:rPr>
        <w:fldChar w:fldCharType="separate"/>
      </w:r>
      <w:r w:rsidR="005F32E2" w:rsidRPr="00ED6F27">
        <w:rPr>
          <w:rFonts w:ascii="Times New Roman" w:hAnsi="Times New Roman" w:cs="Times New Roman"/>
          <w:noProof/>
        </w:rPr>
        <w:t>(26,30,31)</w:t>
      </w:r>
      <w:r w:rsidRPr="00ED6F27">
        <w:rPr>
          <w:rFonts w:ascii="Times New Roman" w:hAnsi="Times New Roman" w:cs="Times New Roman"/>
        </w:rPr>
        <w:fldChar w:fldCharType="end"/>
      </w:r>
      <w:r w:rsidRPr="00ED6F27">
        <w:rPr>
          <w:rFonts w:ascii="Times New Roman" w:hAnsi="Times New Roman" w:cs="Times New Roman"/>
        </w:rPr>
        <w:t>,</w:t>
      </w:r>
      <w:r w:rsidR="006F517F" w:rsidRPr="00ED6F27">
        <w:rPr>
          <w:rFonts w:ascii="Times New Roman" w:hAnsi="Times New Roman" w:cs="Times New Roman"/>
        </w:rPr>
        <w:t xml:space="preserve"> neuroticism </w:t>
      </w:r>
      <w:r w:rsidRPr="00ED6F27">
        <w:rPr>
          <w:rFonts w:ascii="Times New Roman" w:hAnsi="Times New Roman" w:cs="Times New Roman"/>
        </w:rPr>
        <w:t xml:space="preserve">in one </w:t>
      </w:r>
      <w:r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176/ps.50.3.376","ISSN":"10752730","abstract":"Objective: To help clinicians more accurately predict outcomes of treatment for depression, variables associated with recurrence of depression in the year after treatment were examined in a group of patients who completed treatment for an index episode of depression. Methods: Forty-two depressed patients who participated in a double-blind pharmacological treatment study were followed for one year after treatment was discontinued. Length of treatment for the index episode was determined by clinicians and ranged from eight to 76 consecutive weeks. Eighteen patients who had a recurrent episode (43 percent) and 24 patients who did not (57 percent) were compared on sociodemographic and clinical variables, including scores on the Eysenck Personality Questionnaire (EPQ). Results: A combination of three variables predicted recurrence of depression in 90 percent of cases. They were an elevated EPQ score on the neuroticism subscale, a short duration of treatment of the index episode, and a slow onset of response to treatment of the index episode. Conclusions: The findings suggest that personality traits, treatment duration, and variations in response to treatment might have an impact on long-term treatment outcome. Clinicians should consider these factors when making treatment decisions for depressed patients.","author":[{"dropping-particle":"","family":"Berlanga","given":"Carlos","non-dropping-particle":"","parse-names":false,"suffix":""},{"dropping-particle":"","family":"Heinze","given":"Gerardo","non-dropping-particle":"","parse-names":false,"suffix":""},{"dropping-particle":"","family":"Torres","given":"Marina","non-dropping-particle":"","parse-names":false,"suffix":""},{"dropping-particle":"","family":"Apiquián","given":"Rogelio","non-dropping-particle":"","parse-names":false,"suffix":""},{"dropping-particle":"","family":"Caballero","given":"Alejandro","non-dropping-particle":"","parse-names":false,"suffix":""}],"container-title":"Psychiatric Services","id":"ITEM-1","issue":"3","issued":{"date-parts":[["1999"]]},"page":"376-380","title":"Personality and clinical predictors of recurrence of depression","type":"article-journal","volume":"50"},"uris":["http://www.mendeley.com/documents/?uuid=17d95e5c-2536-413f-806e-28fb663a3c0f"]}],"mendeley":{"formattedCitation":"(33)","plainTextFormattedCitation":"(33)","previouslyFormattedCitation":"(33)"},"properties":{"noteIndex":0},"schema":"https://github.com/citation-style-language/schema/raw/master/csl-citation.json"}</w:instrText>
      </w:r>
      <w:r w:rsidRPr="00ED6F27">
        <w:rPr>
          <w:rFonts w:ascii="Times New Roman" w:hAnsi="Times New Roman" w:cs="Times New Roman"/>
        </w:rPr>
        <w:fldChar w:fldCharType="separate"/>
      </w:r>
      <w:r w:rsidR="005F32E2" w:rsidRPr="00ED6F27">
        <w:rPr>
          <w:rFonts w:ascii="Times New Roman" w:hAnsi="Times New Roman" w:cs="Times New Roman"/>
          <w:noProof/>
        </w:rPr>
        <w:t>(33)</w:t>
      </w:r>
      <w:r w:rsidRPr="00ED6F27">
        <w:rPr>
          <w:rFonts w:ascii="Times New Roman" w:hAnsi="Times New Roman" w:cs="Times New Roman"/>
        </w:rPr>
        <w:fldChar w:fldCharType="end"/>
      </w:r>
      <w:r w:rsidR="006F517F" w:rsidRPr="00ED6F27">
        <w:rPr>
          <w:rFonts w:ascii="Times New Roman" w:hAnsi="Times New Roman" w:cs="Times New Roman"/>
        </w:rPr>
        <w:t xml:space="preserve">, and age of onset </w:t>
      </w:r>
      <w:r w:rsidR="001E0E17" w:rsidRPr="00ED6F27">
        <w:rPr>
          <w:rFonts w:ascii="Times New Roman" w:hAnsi="Times New Roman" w:cs="Times New Roman"/>
        </w:rPr>
        <w:t xml:space="preserve">in </w:t>
      </w:r>
      <w:r w:rsidRPr="00ED6F27">
        <w:rPr>
          <w:rFonts w:ascii="Times New Roman" w:hAnsi="Times New Roman" w:cs="Times New Roman"/>
        </w:rPr>
        <w:t xml:space="preserve">two models </w:t>
      </w:r>
      <w:r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3389/fpsyt.2019.00145","ISSN":"16640640","abstract":"An interesting factor explaining recurrence risk in Major Depressive Disorder (MDD) may be neuropsychological functioning, i.e., processing of emotional stimuli/information. Negatively biased processing of emotional stimuli/information has been found in both acute and (inconclusively) remitted states of MDD, and may be causally related to recurrence of depression. We aimed to investigate self-referent, memory and interpretation biases in recurrently depressed patients in remission and relate these biases to recurrence. We included 69 remitted recurrent MDD-patients (rrMDD-patients), 35–65 years, with ≥2 episodes, voluntarily free of antidepressant maintenance therapy for at least 4 weeks. We tested self-referent biases with an emotional categorization task, bias in emotional memory by free recall of the emotion categorization task 15 min after completing it, and interpretation bias with a facial expression recognition task. We compared these participants with 43 never-depressed controls matched for age, sex and intelligence. We followed the rrMDD-patients for 2.5 years and assessed recurrent depressive episodes by structured interview. The rrMDD-patients showed biases toward emotionally negative stimuli, faster responses to negative self-relevant characteristics in the emotional categorization, better recognition of sad faces, worse recognition of neutral faces with more misclassifications as angry or disgusting faces and less misclassifications as neutral faces (0.001 &lt; p &lt; 0.05). Of these, the number of misclassifications as angry and the overall performance in the emotional memory task were significantly associated with the time to recurrence (p ≤ 0.04), independent of residual symptoms and number of previous episodes. In a support vector machine data-driven model, prediction of recurrence-status could best be achieved (relative to observed recurrence-rate) with demographic and childhood adversity parameters (accuracy 78.1%; 1-sided p = 0.002); neuropsychological tests could not improve this prediction. Our data suggests a persisting (mood-incongruent) emotional bias when patients with recurrent depression are in remission. Moreover, these persisting biases might be mechanistically important for recurrence and prevention thereof.","author":[{"dropping-particle":"","family":"Ruhe","given":"Henricus G.","non-dropping-particle":"","parse-names":false,"suffix":""},{"dropping-particle":"","family":"Mocking","given":"Roel J.T.","non-dropping-particle":"","parse-names":false,"suffix":""},{"dropping-particle":"","family":"Figueroa","given":"Caroline A.","non-dropping-particle":"","parse-names":false,"suffix":""},{"dropping-particle":"","family":"Seeverens","given":"Paulien W.J.","non-dropping-particle":"","parse-names":false,"suffix":""},{"dropping-particle":"","family":"Ikani","given":"Nessa","non-dropping-particle":"","parse-names":false,"suffix":""},{"dropping-particle":"","family":"Tyborowska","given":"Anna","non-dropping-particle":"","parse-names":false,"suffix":""},{"dropping-particle":"","family":"Browning","given":"Michael","non-dropping-particle":"","parse-names":false,"suffix":""},{"dropping-particle":"","family":"Vrijsen","given":"Janna N.","non-dropping-particle":"","parse-names":false,"suffix":""},{"dropping-particle":"","family":"Harmer","given":"Catherine J.","non-dropping-particle":"","parse-names":false,"suffix":""},{"dropping-particle":"","family":"Schene","given":"Aart H.","non-dropping-particle":"","parse-names":false,"suffix":""}],"container-title":"Frontiers in Psychiatry","id":"ITEM-1","issue":"MAR","issued":{"date-parts":[["2019"]]},"page":"1-18","title":"Emotional biases and recurrence in major depressive disorder. Results of 2.5 years follow-up of drug-free cohort vulnerable for recurrence","type":"article-journal","volume":"10"},"uris":["http://www.mendeley.com/documents/?uuid=a5c878c8-3d2a-4901-bb08-0d76a14235b6"]},{"id":"ITEM-2","itemData":{"DOI":"10.1017/S0033291717003178","ISSN":"14698978","PMID":"29173194","abstract":"Background: Major depression (MD) occurs about twice as often in women as in men, but it is unclear whether sex differences subsist after disease onset. This study aims to elucidate potential sex differences in rates and risk factors for MD recurrence, in order to improve prediction of course of illness and understanding of its underlying mechanisms. Methods: We used prospective data from a general population sample (n = 653) that experienced a recent episode of MD. A diverse set of potential risk factors for recurrence of MD was analyzed using Cox models subject to elastic net regularization for males and females separately. Accuracy of the prediction models was tested in same-sex and opposite-sex test data. Additionally, interactions between sex and each of the risk factors were investigated to identify potential sex differences. Results: Recurrence rates and the impact of most risk factors were similar for men and women. For both sexes, prediction models were highly multifactorial including risk factors such as comorbid anxiety, early traumas, and family history. Some subtle sex differences were detected: for men, prediction models included more risk factors concerning characteristics of the depressive episode and family history of MD and generalized anxiety, whereas for women, models included more risk factors concerning early and recent adverse life events and socioeconomic problems. Conclusions: No prominent sex differences in risk factors for recurrence of MD were found, potentially indicating similar disease maintaining mechanisms for both sexes. Course of MD is a multifactorial phenomenon for both males and female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Psychological Medicine","id":"ITEM-2","issue":"10","issued":{"date-parts":[["2018"]]},"page":"1685-1693","title":"Sex similarities and differences in risk factors for recurrence of major depression","type":"article-journal","volume":"48"},"uris":["http://www.mendeley.com/documents/?uuid=287a5fc4-8fe3-498c-92bd-b069ea838ad2"]}],"mendeley":{"formattedCitation":"(26,37)","plainTextFormattedCitation":"(26,37)","previouslyFormattedCitation":"(26,37)"},"properties":{"noteIndex":0},"schema":"https://github.com/citation-style-language/schema/raw/master/csl-citation.json"}</w:instrText>
      </w:r>
      <w:r w:rsidRPr="00ED6F27">
        <w:rPr>
          <w:rFonts w:ascii="Times New Roman" w:hAnsi="Times New Roman" w:cs="Times New Roman"/>
        </w:rPr>
        <w:fldChar w:fldCharType="separate"/>
      </w:r>
      <w:r w:rsidR="005F32E2" w:rsidRPr="00ED6F27">
        <w:rPr>
          <w:rFonts w:ascii="Times New Roman" w:hAnsi="Times New Roman" w:cs="Times New Roman"/>
          <w:noProof/>
        </w:rPr>
        <w:t>(26,37)</w:t>
      </w:r>
      <w:r w:rsidRPr="00ED6F27">
        <w:rPr>
          <w:rFonts w:ascii="Times New Roman" w:hAnsi="Times New Roman" w:cs="Times New Roman"/>
        </w:rPr>
        <w:fldChar w:fldCharType="end"/>
      </w:r>
      <w:r w:rsidRPr="00ED6F27">
        <w:rPr>
          <w:rFonts w:ascii="Times New Roman" w:hAnsi="Times New Roman" w:cs="Times New Roman"/>
        </w:rPr>
        <w:t xml:space="preserve">. Notably, rumination was not explored as a predictor </w:t>
      </w:r>
      <w:r w:rsidRPr="00ED6F27">
        <w:rPr>
          <w:rFonts w:ascii="Times New Roman" w:hAnsi="Times New Roman" w:cs="Times New Roman"/>
        </w:rPr>
        <w:lastRenderedPageBreak/>
        <w:t xml:space="preserve">in any of the included prognostic models, despite good evidence that this is associated with increased risk of relapse </w:t>
      </w:r>
      <w:r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cpr.2018.07.005","ISSN":"18737811","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July 2017","issued":{"date-parts":[["2018"]]},"page":"13-38","title":"Risk factors for relapse and recurrence of depression in adults and how they operate: A four-phase systematic review and meta-synthesis","type":"article-journal","volume":"64"},"uris":["http://www.mendeley.com/documents/?uuid=5e576ba9-ce57-45d2-b49a-c33e9c5bfddd"]},{"id":"ITEM-2","itemData":{"DOI":"10.1111/j.1600-0447.2009.01519.x","ISSN":"0001690X","abstract":"Objective: Knowledge of the risk of recurrence after recovery of a major depressive disorder (MDD) is of clinical and scientific importance. The purpose of this paper was to provide a systematic review of the prevalence and predictors of recurrence of MDD. Method: Studies were searched in Medline en PsychINFO using the search terms 'recur*', 'relaps*', 'depress*', 'predict*' and course. Results: Recurrence of MDD in specialised mental healthcare settings is high (60% after 5 years, 67% after 10 years and 85% after 15 years) and seems lower in the general population (35% after 15 years). Number of previous episodes and subclinical residual symptoms appear to be the most important predictors. Gender, civil status and socioeconomic status seem not related to the recurrence of MDD. Conclusion: Clinical factors seem the most important predictors of recurrence. Data from studies performed in the general population and primary care on the recurrent course of MDD are scarce. © 2009 John Wiley &amp; Sons A/S.","author":[{"dropping-particle":"","family":"Hardeveld","given":"F.","non-dropping-particle":"","parse-names":false,"suffix":""},{"dropping-particle":"","family":"Spijker","given":"J.","non-dropping-particle":"","parse-names":false,"suffix":""},{"dropping-particle":"","family":"Graaf","given":"R.","non-dropping-particle":"De","parse-names":false,"suffix":""},{"dropping-particle":"","family":"Nolen","given":"W. A.","non-dropping-particle":"","parse-names":false,"suffix":""},{"dropping-particle":"","family":"Beekman","given":"A. T.F.","non-dropping-particle":"","parse-names":false,"suffix":""}],"container-title":"Acta Psychiatrica Scandinavica","id":"ITEM-2","issue":"3","issued":{"date-parts":[["2010"]]},"page":"184-191","title":"Prevalence and predictors of recurrence of major depressive disorder in the adult population","type":"article-journal","volume":"122"},"uris":["http://www.mendeley.com/documents/?uuid=85d07915-7e93-4b37-a52a-4574e269927b"]}],"mendeley":{"formattedCitation":"(6,44)","plainTextFormattedCitation":"(6,44)","previouslyFormattedCitation":"(6,44)"},"properties":{"noteIndex":0},"schema":"https://github.com/citation-style-language/schema/raw/master/csl-citation.json"}</w:instrText>
      </w:r>
      <w:r w:rsidRPr="00ED6F27">
        <w:rPr>
          <w:rFonts w:ascii="Times New Roman" w:hAnsi="Times New Roman" w:cs="Times New Roman"/>
        </w:rPr>
        <w:fldChar w:fldCharType="separate"/>
      </w:r>
      <w:r w:rsidR="005F32E2" w:rsidRPr="00ED6F27">
        <w:rPr>
          <w:rFonts w:ascii="Times New Roman" w:hAnsi="Times New Roman" w:cs="Times New Roman"/>
          <w:noProof/>
        </w:rPr>
        <w:t>(6,44)</w:t>
      </w:r>
      <w:r w:rsidRPr="00ED6F27">
        <w:rPr>
          <w:rFonts w:ascii="Times New Roman" w:hAnsi="Times New Roman" w:cs="Times New Roman"/>
        </w:rPr>
        <w:fldChar w:fldCharType="end"/>
      </w:r>
      <w:r w:rsidRPr="00ED6F27">
        <w:rPr>
          <w:rFonts w:ascii="Times New Roman" w:hAnsi="Times New Roman" w:cs="Times New Roman"/>
        </w:rPr>
        <w:t xml:space="preserve">. </w:t>
      </w:r>
    </w:p>
    <w:p w14:paraId="700F2A0C" w14:textId="77777777" w:rsidR="005609F9" w:rsidRPr="00ED6F27" w:rsidRDefault="005609F9" w:rsidP="005609F9">
      <w:pPr>
        <w:spacing w:line="480" w:lineRule="auto"/>
        <w:rPr>
          <w:rFonts w:ascii="Times New Roman" w:hAnsi="Times New Roman" w:cs="Times New Roman"/>
        </w:rPr>
      </w:pPr>
    </w:p>
    <w:p w14:paraId="10CCF251" w14:textId="3BC17EE1" w:rsidR="005609F9" w:rsidRPr="00ED6F27" w:rsidRDefault="005609F9" w:rsidP="005609F9">
      <w:pPr>
        <w:spacing w:line="480" w:lineRule="auto"/>
        <w:rPr>
          <w:rFonts w:ascii="Times New Roman" w:hAnsi="Times New Roman" w:cs="Times New Roman"/>
        </w:rPr>
      </w:pPr>
      <w:r w:rsidRPr="00ED6F27">
        <w:rPr>
          <w:rFonts w:ascii="Times New Roman" w:hAnsi="Times New Roman" w:cs="Times New Roman"/>
        </w:rPr>
        <w:t>Wang 2014</w:t>
      </w:r>
      <w:r w:rsidR="00192868" w:rsidRPr="00ED6F27">
        <w:rPr>
          <w:rFonts w:ascii="Times New Roman" w:hAnsi="Times New Roman" w:cs="Times New Roman"/>
        </w:rPr>
        <w:t xml:space="preserve"> </w:t>
      </w:r>
      <w:r w:rsidR="00192868"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02/da.22215","ISSN":"15206394","abstract":"Background There exists very little evidence to guide clinical management for preventing recurrence of major depression. The objective of this study was to develop and validate a prediction algorithm for recurrence of major depression. Methods Wave 1 and wave 2 longitudinal data from the U.S. National Epidemiological Survey on Alcohol and Related Condition (2001/2002-2003/2004) were used. Participants with a major depressive episode at baseline and who had visited health professionals for depression were included in this analysis (n = 2,711). Mental disorders were assessed based on the DSM-IV criteria. Results With the development data (n = 1,518), a prediction model with 19 unique factors had a C statistics of 0.7504 and excellent calibration (P =.23). The model had a C statistics of 0.7195 in external validation data (n = 1,195) and 0.7365 in combined data. The algorithm calibrated very well in validation data. In the combined data, the 3-year observed and predicted risk of recurrence was 25.40% (95% CI: 23.76%, 27.04%) and 25.34% (95% CI: 24.73%, 25.95%), respectively. The predicted risk in the 1st and 10th decile risk group was 5.68% and 60.21%, respectively. Conclusions The developed prediction model for recurrence of major depression has acceptable discrimination and excellent calibration, and is feasible to be used by physicians. The prognostic model may assist physicians and patients in quantifying the probability of recurrence so that physicians can develop specific treatment plans for those who are at high risk of recurrence, leading to personalized treatment and better use of resources. © 2013 Wiley Periodicals, Inc.","author":[{"dropping-particle":"","family":"Wang","given":"Jian Li","non-dropping-particle":"","parse-names":false,"suffix":""},{"dropping-particle":"","family":"Patten","given":"Scott","non-dropping-particle":"","parse-names":false,"suffix":""},{"dropping-particle":"","family":"Sareen","given":"Jitender","non-dropping-particle":"","parse-names":false,"suffix":""},{"dropping-particle":"","family":"Bolton","given":"James","non-dropping-particle":"","parse-names":false,"suffix":""},{"dropping-particle":"","family":"Schmitz","given":"Norbert","non-dropping-particle":"","parse-names":false,"suffix":""},{"dropping-particle":"","family":"MacQueen","given":"Glenda","non-dropping-particle":"","parse-names":false,"suffix":""}],"container-title":"Depression and Anxiety","id":"ITEM-1","issue":"5","issued":{"date-parts":[["2014"]]},"page":"451-457","title":"Development and validation of a prediction algorithm for use by health professionals in prediction of recurrence of major depression","type":"article-journal","volume":"31"},"uris":["http://www.mendeley.com/documents/?uuid=cd2ababe-02e7-4bdc-8bb0-e4b797cbdd29"]}],"mendeley":{"formattedCitation":"(31)","plainTextFormattedCitation":"(31)","previouslyFormattedCitation":"(31)"},"properties":{"noteIndex":0},"schema":"https://github.com/citation-style-language/schema/raw/master/csl-citation.json"}</w:instrText>
      </w:r>
      <w:r w:rsidR="00192868" w:rsidRPr="00ED6F27">
        <w:rPr>
          <w:rFonts w:ascii="Times New Roman" w:hAnsi="Times New Roman" w:cs="Times New Roman"/>
        </w:rPr>
        <w:fldChar w:fldCharType="separate"/>
      </w:r>
      <w:r w:rsidR="005F32E2" w:rsidRPr="00ED6F27">
        <w:rPr>
          <w:rFonts w:ascii="Times New Roman" w:hAnsi="Times New Roman" w:cs="Times New Roman"/>
          <w:noProof/>
        </w:rPr>
        <w:t>(31)</w:t>
      </w:r>
      <w:r w:rsidR="00192868" w:rsidRPr="00ED6F27">
        <w:rPr>
          <w:rFonts w:ascii="Times New Roman" w:hAnsi="Times New Roman" w:cs="Times New Roman"/>
        </w:rPr>
        <w:fldChar w:fldCharType="end"/>
      </w:r>
      <w:r w:rsidRPr="00ED6F27">
        <w:rPr>
          <w:rFonts w:ascii="Times New Roman" w:hAnsi="Times New Roman" w:cs="Times New Roman"/>
        </w:rPr>
        <w:t xml:space="preserve"> found that marital status "contributed to" the prediction of recurrence, while Johansson 2015</w:t>
      </w:r>
      <w:r w:rsidR="00192868" w:rsidRPr="00ED6F27">
        <w:rPr>
          <w:rFonts w:ascii="Times New Roman" w:hAnsi="Times New Roman" w:cs="Times New Roman"/>
        </w:rPr>
        <w:t xml:space="preserve"> </w:t>
      </w:r>
      <w:r w:rsidR="00192868"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07/s11126-015-9341-y","ISSN":"15736709","abstract":"Many individuals treated for depression suffer relapse or recurrence after treatment. Known risk factors include number of previous depressive episodes and residual symptoms after treatment. Both relapse/recurrence rates and predictors of relapse/recurrence, however, may differ between various settings. To perform a naturalistic evaluation of the sustained effectiveness of treatment for adult clinical depression in a psychiatric out-patient setting and to examine psychosocial and clinical predictors of relapse/recurrence. 51 individuals, who were successfully treated/discharged from psychiatric care 12 months prior, were assessed regarding current depressive status and regarding relapse and recurrence. Logistic regression was used to assess the predictive impact of the variables measured. At the 12-month follow-up, 26 % of the participants were in complete remission, 45 % were in partial remission, and 29 % were clinically depressed. In 1 year, 61 % suffered a new depressive episode. Having a greater number of previous episodes and having no partner significantly increased the risk of relapse or recurrence. A high prevalence of depression and partially remitted depression is reported at 12-month follow up, and a large proportion of the sample would likely benefit from active treatment. Relapse/recurrence rates are higher in this study than in many other studies, and it may be hypothesized that they are generally higher in psychiatric settings than in primary care. If so, this would indicate the need for a different treatment strategy in the psychiatric care of depression, with emphasis on long-term management of depression.","author":[{"dropping-particle":"","family":"Johansson","given":"Olof","non-dropping-particle":"","parse-names":false,"suffix":""},{"dropping-particle":"","family":"Lundh","given":"Lars Gunnar","non-dropping-particle":"","parse-names":false,"suffix":""},{"dropping-particle":"","family":"Bjärehed","given":"Jonas","non-dropping-particle":"","parse-names":false,"suffix":""}],"container-title":"Psychiatric Quarterly","id":"ITEM-1","issue":"3","issued":{"date-parts":[["2015"]]},"page":"407-417","title":"12-Month Outcome and Predictors of Recurrence in Psychiatric Treatment of Depression: A Retrospective Study","type":"article-journal","volume":"86"},"uris":["http://www.mendeley.com/documents/?uuid=1ff59827-9e4b-457a-ac1f-f2b1ceb31812"]}],"mendeley":{"formattedCitation":"(34)","plainTextFormattedCitation":"(34)","previouslyFormattedCitation":"(34)"},"properties":{"noteIndex":0},"schema":"https://github.com/citation-style-language/schema/raw/master/csl-citation.json"}</w:instrText>
      </w:r>
      <w:r w:rsidR="00192868" w:rsidRPr="00ED6F27">
        <w:rPr>
          <w:rFonts w:ascii="Times New Roman" w:hAnsi="Times New Roman" w:cs="Times New Roman"/>
        </w:rPr>
        <w:fldChar w:fldCharType="separate"/>
      </w:r>
      <w:r w:rsidR="005F32E2" w:rsidRPr="00ED6F27">
        <w:rPr>
          <w:rFonts w:ascii="Times New Roman" w:hAnsi="Times New Roman" w:cs="Times New Roman"/>
          <w:noProof/>
        </w:rPr>
        <w:t>(34)</w:t>
      </w:r>
      <w:r w:rsidR="00192868" w:rsidRPr="00ED6F27">
        <w:rPr>
          <w:rFonts w:ascii="Times New Roman" w:hAnsi="Times New Roman" w:cs="Times New Roman"/>
        </w:rPr>
        <w:fldChar w:fldCharType="end"/>
      </w:r>
      <w:r w:rsidRPr="00ED6F27">
        <w:rPr>
          <w:rFonts w:ascii="Times New Roman" w:hAnsi="Times New Roman" w:cs="Times New Roman"/>
        </w:rPr>
        <w:t xml:space="preserve"> included having a partner or not as one of the two predictors in their final model (odds ratio of 0.12 (95% CI 0.02 to 0.64), P = 0.01). The extant literature does not support marital status as a predictor of recurrence </w:t>
      </w:r>
      <w:r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cpr.2007.02.005","ISSN":"02727358","abstract":"Depression is a highly recurrent disorder with significant personal and public health consequences. Prevention of recurrence would be extremely desirable, and thus researchers have begun to identify risk factors that are specific to recurrence, which may be different from risk factors for first onset of depression. Methodological issues in this area of research are briefly reviewed (e.g., the various definitions of \"recurrence\" and \"depression\"), followed by a review of studies on specific risk factors, including demographic variables (gender, socio-economic status, and marital status), clinical variables (age at first onset, number of prior episodes, severity of first/index episode, and comorbid psychopathology), family history of psychopathology, and psychosocial and psychological variables (level of psychosocial functioning, cognitions, personality, social support, and stressful life events). In addition, scar theories are evaluated for their potential to explain how these variables and recurrent depression are linked. Our review suggests that recurrent depression reflects an underlying vulnerability that is largely genetic in nature and that may predispose those high in the vulnerability not only to recurrent depressive episodes, but also to the significant psychosocial risk factors that often accompany recurrent depression. © 2007 Elsevier Ltd. All rights reserved.","author":[{"dropping-particle":"","family":"Burcusa","given":"Stephanie L.","non-dropping-particle":"","parse-names":false,"suffix":""},{"dropping-particle":"","family":"Iacono","given":"William G.","non-dropping-particle":"","parse-names":false,"suffix":""}],"container-title":"Clinical Psychology Review","id":"ITEM-1","issue":"8","issued":{"date-parts":[["2007"]]},"page":"959-985","title":"Risk for recurrence in depression","type":"article-journal","volume":"27"},"uris":["http://www.mendeley.com/documents/?uuid=ef96a888-6f47-464c-a50b-14518db74eaf"]},{"id":"ITEM-2","itemData":{"ISSN":"0003-990X","abstract":"• Patients successfully treated during a 3-month period with either imipramine hydrochloride pharmacotherapy, cognitive therapy, or combined cognitive-pharmacotherapy were monitored during a 2-year posttreatment follow-up period. Half of the patients treated with pharmacotherapy alone continued to receive study medications for the first year of the follow-up. All other patients discontinued treatment at the end of the acute treatment phase. Patients treated with cognitive therapy (either alone or in combination with medication) evidenced less than half the rate of relapse shown by patients in the medication—on continuation condition, and their rate did not differ from that of patients provided with continuation medication. It appears that providing cognitive therapy during acute treatment prevents relapse. Whether this preventive effect extends to recurrence remains to be determined.","author":[{"dropping-particle":"","family":"MD","given":"Evans","non-dropping-particle":"","parse-names":false,"suffix":""},{"dropping-particle":"","family":"SD","given":"Hollon","non-dropping-particle":"","parse-names":false,"suffix":""},{"dropping-particle":"","family":"RJ","given":"DeRubeis","non-dropping-particle":"","parse-names":false,"suffix":""},{"dropping-particle":"","family":"al","given":"et","non-dropping-particle":"","parse-names":false,"suffix":""}],"container-title":"Archives of General Psychiatry","id":"ITEM-2","issue":"10","issued":{"date-parts":[["1992","10","1"]]},"note":"10.1001/archpsyc.1992.01820100046009","page":"802-808","title":"Differential relapse following cognitive therapy and pharmacotherapy for depression","type":"article-journal","volume":"49"},"uris":["http://www.mendeley.com/documents/?uuid=d716748b-41dd-44e1-94a2-14b41849d150"]}],"mendeley":{"formattedCitation":"(4,45)","plainTextFormattedCitation":"(4,45)","previouslyFormattedCitation":"(4,45)"},"properties":{"noteIndex":0},"schema":"https://github.com/citation-style-language/schema/raw/master/csl-citation.json"}</w:instrText>
      </w:r>
      <w:r w:rsidRPr="00ED6F27">
        <w:rPr>
          <w:rFonts w:ascii="Times New Roman" w:hAnsi="Times New Roman" w:cs="Times New Roman"/>
        </w:rPr>
        <w:fldChar w:fldCharType="separate"/>
      </w:r>
      <w:r w:rsidR="005F32E2" w:rsidRPr="00ED6F27">
        <w:rPr>
          <w:rFonts w:ascii="Times New Roman" w:hAnsi="Times New Roman" w:cs="Times New Roman"/>
          <w:noProof/>
        </w:rPr>
        <w:t>(4,45)</w:t>
      </w:r>
      <w:r w:rsidRPr="00ED6F27">
        <w:rPr>
          <w:rFonts w:ascii="Times New Roman" w:hAnsi="Times New Roman" w:cs="Times New Roman"/>
        </w:rPr>
        <w:fldChar w:fldCharType="end"/>
      </w:r>
      <w:r w:rsidRPr="00ED6F27">
        <w:rPr>
          <w:rFonts w:ascii="Times New Roman" w:hAnsi="Times New Roman" w:cs="Times New Roman"/>
        </w:rPr>
        <w:t xml:space="preserve"> and weaknesses in the methodology</w:t>
      </w:r>
      <w:r w:rsidR="00A96773" w:rsidRPr="00ED6F27">
        <w:rPr>
          <w:rFonts w:ascii="Times New Roman" w:hAnsi="Times New Roman" w:cs="Times New Roman"/>
        </w:rPr>
        <w:t xml:space="preserve"> of the prognostic model studies</w:t>
      </w:r>
      <w:r w:rsidRPr="00ED6F27">
        <w:rPr>
          <w:rFonts w:ascii="Times New Roman" w:hAnsi="Times New Roman" w:cs="Times New Roman"/>
        </w:rPr>
        <w:t xml:space="preserve"> mean that we cannot make conclusive statements about this but, given the strength of the association presented </w:t>
      </w:r>
      <w:r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07/s11126-015-9341-y","ISSN":"15736709","abstract":"Many individuals treated for depression suffer relapse or recurrence after treatment. Known risk factors include number of previous depressive episodes and residual symptoms after treatment. Both relapse/recurrence rates and predictors of relapse/recurrence, however, may differ between various settings. To perform a naturalistic evaluation of the sustained effectiveness of treatment for adult clinical depression in a psychiatric out-patient setting and to examine psychosocial and clinical predictors of relapse/recurrence. 51 individuals, who were successfully treated/discharged from psychiatric care 12 months prior, were assessed regarding current depressive status and regarding relapse and recurrence. Logistic regression was used to assess the predictive impact of the variables measured. At the 12-month follow-up, 26 % of the participants were in complete remission, 45 % were in partial remission, and 29 % were clinically depressed. In 1 year, 61 % suffered a new depressive episode. Having a greater number of previous episodes and having no partner significantly increased the risk of relapse or recurrence. A high prevalence of depression and partially remitted depression is reported at 12-month follow up, and a large proportion of the sample would likely benefit from active treatment. Relapse/recurrence rates are higher in this study than in many other studies, and it may be hypothesized that they are generally higher in psychiatric settings than in primary care. If so, this would indicate the need for a different treatment strategy in the psychiatric care of depression, with emphasis on long-term management of depression.","author":[{"dropping-particle":"","family":"Johansson","given":"Olof","non-dropping-particle":"","parse-names":false,"suffix":""},{"dropping-particle":"","family":"Lundh","given":"Lars Gunnar","non-dropping-particle":"","parse-names":false,"suffix":""},{"dropping-particle":"","family":"Bjärehed","given":"Jonas","non-dropping-particle":"","parse-names":false,"suffix":""}],"container-title":"Psychiatric Quarterly","id":"ITEM-1","issue":"3","issued":{"date-parts":[["2015"]]},"page":"407-417","title":"12-Month Outcome and Predictors of Recurrence in Psychiatric Treatment of Depression: A Retrospective Study","type":"article-journal","volume":"86"},"uris":["http://www.mendeley.com/documents/?uuid=1ff59827-9e4b-457a-ac1f-f2b1ceb31812"]}],"mendeley":{"formattedCitation":"(34)","plainTextFormattedCitation":"(34)","previouslyFormattedCitation":"(34)"},"properties":{"noteIndex":0},"schema":"https://github.com/citation-style-language/schema/raw/master/csl-citation.json"}</w:instrText>
      </w:r>
      <w:r w:rsidRPr="00ED6F27">
        <w:rPr>
          <w:rFonts w:ascii="Times New Roman" w:hAnsi="Times New Roman" w:cs="Times New Roman"/>
        </w:rPr>
        <w:fldChar w:fldCharType="separate"/>
      </w:r>
      <w:r w:rsidR="005F32E2" w:rsidRPr="00ED6F27">
        <w:rPr>
          <w:rFonts w:ascii="Times New Roman" w:hAnsi="Times New Roman" w:cs="Times New Roman"/>
          <w:noProof/>
        </w:rPr>
        <w:t>(34)</w:t>
      </w:r>
      <w:r w:rsidRPr="00ED6F27">
        <w:rPr>
          <w:rFonts w:ascii="Times New Roman" w:hAnsi="Times New Roman" w:cs="Times New Roman"/>
        </w:rPr>
        <w:fldChar w:fldCharType="end"/>
      </w:r>
      <w:r w:rsidRPr="00ED6F27">
        <w:rPr>
          <w:rFonts w:ascii="Times New Roman" w:hAnsi="Times New Roman" w:cs="Times New Roman"/>
        </w:rPr>
        <w:t>, the prognostic significance of "having a partner or not" warrant</w:t>
      </w:r>
      <w:r w:rsidR="00DC3470" w:rsidRPr="00ED6F27">
        <w:rPr>
          <w:rFonts w:ascii="Times New Roman" w:hAnsi="Times New Roman" w:cs="Times New Roman"/>
        </w:rPr>
        <w:t>s</w:t>
      </w:r>
      <w:r w:rsidRPr="00ED6F27">
        <w:rPr>
          <w:rFonts w:ascii="Times New Roman" w:hAnsi="Times New Roman" w:cs="Times New Roman"/>
        </w:rPr>
        <w:t xml:space="preserve"> further investigation. The model development study by Van Loo 2018</w:t>
      </w:r>
      <w:r w:rsidR="00192868" w:rsidRPr="00ED6F27">
        <w:rPr>
          <w:rFonts w:ascii="Times New Roman" w:hAnsi="Times New Roman" w:cs="Times New Roman"/>
        </w:rPr>
        <w:t xml:space="preserve"> </w:t>
      </w:r>
      <w:r w:rsidR="00192868"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7/S0033291717003178","ISSN":"14698978","PMID":"29173194","abstract":"Background: Major depression (MD) occurs about twice as often in women as in men, but it is unclear whether sex differences subsist after disease onset. This study aims to elucidate potential sex differences in rates and risk factors for MD recurrence, in order to improve prediction of course of illness and understanding of its underlying mechanisms. Methods: We used prospective data from a general population sample (n = 653) that experienced a recent episode of MD. A diverse set of potential risk factors for recurrence of MD was analyzed using Cox models subject to elastic net regularization for males and females separately. Accuracy of the prediction models was tested in same-sex and opposite-sex test data. Additionally, interactions between sex and each of the risk factors were investigated to identify potential sex differences. Results: Recurrence rates and the impact of most risk factors were similar for men and women. For both sexes, prediction models were highly multifactorial including risk factors such as comorbid anxiety, early traumas, and family history. Some subtle sex differences were detected: for men, prediction models included more risk factors concerning characteristics of the depressive episode and family history of MD and generalized anxiety, whereas for women, models included more risk factors concerning early and recent adverse life events and socioeconomic problems. Conclusions: No prominent sex differences in risk factors for recurrence of MD were found, potentially indicating similar disease maintaining mechanisms for both sexes. Course of MD is a multifactorial phenomenon for both males and females.","author":[{"dropping-particle":"","family":"Loo","given":"Hanna M.","non-dropping-particle":"Van","parse-names":false,"suffix":""},{"dropping-particle":"","family":"Aggen","given":"Steven H.","non-dropping-particle":"","parse-names":false,"suffix":""},{"dropping-particle":"","family":"Gardner","given":"Charles O.","non-dropping-particle":"","parse-names":false,"suffix":""},{"dropping-particle":"","family":"Kendler","given":"Kenneth S.","non-dropping-particle":"","parse-names":false,"suffix":""}],"container-title":"Psychological Medicine","id":"ITEM-1","issue":"10","issued":{"date-parts":[["2018"]]},"page":"1685-1693","title":"Sex similarities and differences in risk factors for recurrence of major depression","type":"article-journal","volume":"48"},"uris":["http://www.mendeley.com/documents/?uuid=287a5fc4-8fe3-498c-92bd-b069ea838ad2"]}],"mendeley":{"formattedCitation":"(26)","plainTextFormattedCitation":"(26)","previouslyFormattedCitation":"(26)"},"properties":{"noteIndex":0},"schema":"https://github.com/citation-style-language/schema/raw/master/csl-citation.json"}</w:instrText>
      </w:r>
      <w:r w:rsidR="00192868" w:rsidRPr="00ED6F27">
        <w:rPr>
          <w:rFonts w:ascii="Times New Roman" w:hAnsi="Times New Roman" w:cs="Times New Roman"/>
        </w:rPr>
        <w:fldChar w:fldCharType="separate"/>
      </w:r>
      <w:r w:rsidR="005F32E2" w:rsidRPr="00ED6F27">
        <w:rPr>
          <w:rFonts w:ascii="Times New Roman" w:hAnsi="Times New Roman" w:cs="Times New Roman"/>
          <w:noProof/>
        </w:rPr>
        <w:t>(26)</w:t>
      </w:r>
      <w:r w:rsidR="00192868" w:rsidRPr="00ED6F27">
        <w:rPr>
          <w:rFonts w:ascii="Times New Roman" w:hAnsi="Times New Roman" w:cs="Times New Roman"/>
        </w:rPr>
        <w:fldChar w:fldCharType="end"/>
      </w:r>
      <w:r w:rsidRPr="00ED6F27">
        <w:rPr>
          <w:rFonts w:ascii="Times New Roman" w:hAnsi="Times New Roman" w:cs="Times New Roman"/>
        </w:rPr>
        <w:t xml:space="preserve"> supports the findings of earlier research suggesting that gender is unlikely to be predictive of relapse.</w:t>
      </w:r>
    </w:p>
    <w:p w14:paraId="2178CCE4" w14:textId="77777777" w:rsidR="005609F9" w:rsidRPr="00ED6F27" w:rsidRDefault="005609F9" w:rsidP="005609F9">
      <w:pPr>
        <w:spacing w:line="480" w:lineRule="auto"/>
        <w:rPr>
          <w:rFonts w:ascii="Times New Roman" w:hAnsi="Times New Roman" w:cs="Times New Roman"/>
        </w:rPr>
      </w:pPr>
    </w:p>
    <w:p w14:paraId="3654988E" w14:textId="1940C61A" w:rsidR="005609F9" w:rsidRPr="00ED6F27" w:rsidRDefault="005609F9" w:rsidP="005609F9">
      <w:pPr>
        <w:spacing w:line="480" w:lineRule="auto"/>
        <w:rPr>
          <w:rFonts w:ascii="Times New Roman" w:hAnsi="Times New Roman" w:cs="Times New Roman"/>
        </w:rPr>
      </w:pPr>
      <w:r w:rsidRPr="00ED6F27">
        <w:rPr>
          <w:rFonts w:ascii="Times New Roman" w:hAnsi="Times New Roman" w:cs="Times New Roman"/>
        </w:rPr>
        <w:t xml:space="preserve">There have been some </w:t>
      </w:r>
      <w:r w:rsidR="0025797D" w:rsidRPr="00ED6F27">
        <w:rPr>
          <w:rFonts w:ascii="Times New Roman" w:hAnsi="Times New Roman" w:cs="Times New Roman"/>
        </w:rPr>
        <w:t xml:space="preserve">previous </w:t>
      </w:r>
      <w:r w:rsidRPr="00ED6F27">
        <w:rPr>
          <w:rFonts w:ascii="Times New Roman" w:hAnsi="Times New Roman" w:cs="Times New Roman"/>
        </w:rPr>
        <w:t>attempts to derive and validate multivariable prognostic models to predict depression-related outcomes</w:t>
      </w:r>
      <w:r w:rsidR="00A96773" w:rsidRPr="00ED6F27">
        <w:rPr>
          <w:rFonts w:ascii="Times New Roman" w:hAnsi="Times New Roman" w:cs="Times New Roman"/>
        </w:rPr>
        <w:t xml:space="preserve"> other than relapse and recurrence</w:t>
      </w:r>
      <w:r w:rsidRPr="00ED6F27">
        <w:rPr>
          <w:rFonts w:ascii="Times New Roman" w:hAnsi="Times New Roman" w:cs="Times New Roman"/>
        </w:rPr>
        <w:t>. Existing prognostic models for depression outcomes include a model (the Depression Outcomes Calculator-Six Items, (DOC-6©)) to predict remission (C-statistic (AUC) of 0.62 (95% CI 0.57 to 0.66)) or persistent depressive symptoms (C-statistic (AUC) of 0.67 (95% CI 0.61 to 0.72)) at six months' post-diagnosis</w:t>
      </w:r>
      <w:r w:rsidR="00192868" w:rsidRPr="00ED6F27">
        <w:rPr>
          <w:rFonts w:ascii="Times New Roman" w:hAnsi="Times New Roman" w:cs="Times New Roman"/>
        </w:rPr>
        <w:t xml:space="preserve"> </w:t>
      </w:r>
      <w:r w:rsidR="00192868"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3122/jabfm.2017.03.160313","author":[{"dropping-particle":"","family":"Angstman","given":"Kurt B","non-dropping-particle":"","parse-names":false,"suffix":""},{"dropping-particle":"","family":"Garrison","given":"Gregory M","non-dropping-particle":"","parse-names":false,"suffix":""},{"dropping-particle":"","family":"Gonzalez","given":"Cesar A","non-dropping-particle":"","parse-names":false,"suffix":""},{"dropping-particle":"","family":"Cozine","given":"Daniel W","non-dropping-particle":"","parse-names":false,"suffix":""},{"dropping-particle":"","family":"Cozine","given":"Elizabeth W","non-dropping-particle":"","parse-names":false,"suffix":""},{"dropping-particle":"","family":"Katzelnick","given":"David J","non-dropping-particle":"","parse-names":false,"suffix":""}],"id":"ITEM-1","issued":{"date-parts":[["2017"]]},"page":"281-287","title":"Prediction of Primary Care Depression Outcomes at Six Months : Validation of DOC-6 ©","type":"article-journal"},"uris":["http://www.mendeley.com/documents/?uuid=51f13693-d2e3-4716-bce4-317f4655783a"]}],"mendeley":{"formattedCitation":"(46)","plainTextFormattedCitation":"(46)","previouslyFormattedCitation":"(46)"},"properties":{"noteIndex":0},"schema":"https://github.com/citation-style-language/schema/raw/master/csl-citation.json"}</w:instrText>
      </w:r>
      <w:r w:rsidR="00192868" w:rsidRPr="00ED6F27">
        <w:rPr>
          <w:rFonts w:ascii="Times New Roman" w:hAnsi="Times New Roman" w:cs="Times New Roman"/>
        </w:rPr>
        <w:fldChar w:fldCharType="separate"/>
      </w:r>
      <w:r w:rsidR="005F32E2" w:rsidRPr="00ED6F27">
        <w:rPr>
          <w:rFonts w:ascii="Times New Roman" w:hAnsi="Times New Roman" w:cs="Times New Roman"/>
          <w:noProof/>
        </w:rPr>
        <w:t>(46)</w:t>
      </w:r>
      <w:r w:rsidR="00192868" w:rsidRPr="00ED6F27">
        <w:rPr>
          <w:rFonts w:ascii="Times New Roman" w:hAnsi="Times New Roman" w:cs="Times New Roman"/>
        </w:rPr>
        <w:fldChar w:fldCharType="end"/>
      </w:r>
      <w:r w:rsidRPr="00ED6F27">
        <w:rPr>
          <w:rFonts w:ascii="Times New Roman" w:hAnsi="Times New Roman" w:cs="Times New Roman"/>
        </w:rPr>
        <w:t>; a model to predict persistent symptoms at six months (C-statistic not reported; R</w:t>
      </w:r>
      <w:r w:rsidRPr="00ED6F27">
        <w:rPr>
          <w:rFonts w:ascii="Times New Roman" w:hAnsi="Times New Roman" w:cs="Times New Roman"/>
          <w:vertAlign w:val="superscript"/>
        </w:rPr>
        <w:t>2</w:t>
      </w:r>
      <w:r w:rsidRPr="00ED6F27">
        <w:rPr>
          <w:rFonts w:ascii="Times New Roman" w:hAnsi="Times New Roman" w:cs="Times New Roman"/>
        </w:rPr>
        <w:t xml:space="preserve"> of 0.40 in development sample and 0.27 in validation sample) </w:t>
      </w:r>
      <w:r w:rsidR="00192868"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176/ps.2007.58.8.1049","ISBN":"1075-2730","ISSN":"1075-2730","PMID":"17664515","abstract":"Depression research and practice focus increasingly on diverse patient populations with varying probabilities of response to clinical care. Prognostic indices use preexisting patient characteristics to estimate the probability of subsequent negative clinical outcomes and are useful tools for improving the study and care of diverse populations. Few such measures, however, have been developed for mental health conditions. This study developed and validated a depression prognosis measure for primary care patients with major depression.","author":[{"dropping-particle":"V.","family":"Rubenstein","given":"Lisa","non-dropping-particle":"","parse-names":false,"suffix":""},{"dropping-particle":"","family":"Rayburn","given":"Nadine R.","non-dropping-particle":"","parse-names":false,"suffix":""},{"dropping-particle":"","family":"Keeler","given":"Emmett B.","non-dropping-particle":"","parse-names":false,"suffix":""},{"dropping-particle":"","family":"Ford","given":"Daniel E.","non-dropping-particle":"","parse-names":false,"suffix":""},{"dropping-particle":"","family":"Rost","given":"Kathryn M.","non-dropping-particle":"","parse-names":false,"suffix":""},{"dropping-particle":"","family":"Sherbourne","given":"Cathy D.","non-dropping-particle":"","parse-names":false,"suffix":""}],"container-title":"Psychiatric Services","id":"ITEM-1","issue":"8","issued":{"date-parts":[["2007"]]},"page":"1049-1056","title":"Predicting Outcomes of Primary Care Patients With Major Depression: Development of a Depression Prognosis Index","type":"article-journal","volume":"58"},"uris":["http://www.mendeley.com/documents/?uuid=21a24859-2cca-4fc4-abec-5c5fde07453c"]}],"mendeley":{"formattedCitation":"(47)","plainTextFormattedCitation":"(47)","previouslyFormattedCitation":"(47)"},"properties":{"noteIndex":0},"schema":"https://github.com/citation-style-language/schema/raw/master/csl-citation.json"}</w:instrText>
      </w:r>
      <w:r w:rsidR="00192868" w:rsidRPr="00ED6F27">
        <w:rPr>
          <w:rFonts w:ascii="Times New Roman" w:hAnsi="Times New Roman" w:cs="Times New Roman"/>
        </w:rPr>
        <w:fldChar w:fldCharType="separate"/>
      </w:r>
      <w:r w:rsidR="005F32E2" w:rsidRPr="00ED6F27">
        <w:rPr>
          <w:rFonts w:ascii="Times New Roman" w:hAnsi="Times New Roman" w:cs="Times New Roman"/>
          <w:noProof/>
        </w:rPr>
        <w:t>(47)</w:t>
      </w:r>
      <w:r w:rsidR="00192868" w:rsidRPr="00ED6F27">
        <w:rPr>
          <w:rFonts w:ascii="Times New Roman" w:hAnsi="Times New Roman" w:cs="Times New Roman"/>
        </w:rPr>
        <w:fldChar w:fldCharType="end"/>
      </w:r>
      <w:r w:rsidR="00192868" w:rsidRPr="00ED6F27">
        <w:rPr>
          <w:rFonts w:ascii="Times New Roman" w:hAnsi="Times New Roman" w:cs="Times New Roman"/>
        </w:rPr>
        <w:t xml:space="preserve">; </w:t>
      </w:r>
      <w:r w:rsidRPr="00ED6F27">
        <w:rPr>
          <w:rFonts w:ascii="Times New Roman" w:hAnsi="Times New Roman" w:cs="Times New Roman"/>
        </w:rPr>
        <w:t xml:space="preserve">and a model to predict onset of depression in non-depressed general practice attendees (C-statistic of 0.79 (95% CI 0.77 to 0.81)) </w:t>
      </w:r>
      <w:r w:rsidR="00192868"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author":[{"dropping-particle":"","family":"King","given":"","non-dropping-particle":"","parse-names":false,"suffix":""},{"dropping-particle":"","family":"Weich","given":"Scott","non-dropping-particle":"","parse-names":false,"suffix":""},{"dropping-particle":"","family":"Juan","given":"A","non-dropping-particle":"","parse-names":false,"suffix":""},{"dropping-particle":"","family":"Gonc","given":"Manuel","non-dropping-particle":"","parse-names":false,"suffix":""}],"id":"ITEM-1","issue":"12","issued":{"date-parts":[["2010"]]},"page":"1368-1377","title":"Development and Validation of an International Risk Prediction Algorithm for Episodes of Major Depression in General Practice Attendees","type":"article-journal","volume":"65"},"uris":["http://www.mendeley.com/documents/?uuid=2a4baf32-822c-45ec-82e6-250ae25048ec"]}],"mendeley":{"formattedCitation":"(48)","plainTextFormattedCitation":"(48)","previouslyFormattedCitation":"(48)"},"properties":{"noteIndex":0},"schema":"https://github.com/citation-style-language/schema/raw/master/csl-citation.json"}</w:instrText>
      </w:r>
      <w:r w:rsidR="00192868" w:rsidRPr="00ED6F27">
        <w:rPr>
          <w:rFonts w:ascii="Times New Roman" w:hAnsi="Times New Roman" w:cs="Times New Roman"/>
        </w:rPr>
        <w:fldChar w:fldCharType="separate"/>
      </w:r>
      <w:r w:rsidR="005F32E2" w:rsidRPr="00ED6F27">
        <w:rPr>
          <w:rFonts w:ascii="Times New Roman" w:hAnsi="Times New Roman" w:cs="Times New Roman"/>
          <w:noProof/>
        </w:rPr>
        <w:t>(48)</w:t>
      </w:r>
      <w:r w:rsidR="00192868" w:rsidRPr="00ED6F27">
        <w:rPr>
          <w:rFonts w:ascii="Times New Roman" w:hAnsi="Times New Roman" w:cs="Times New Roman"/>
        </w:rPr>
        <w:fldChar w:fldCharType="end"/>
      </w:r>
      <w:r w:rsidR="00192868" w:rsidRPr="00ED6F27">
        <w:rPr>
          <w:rFonts w:ascii="Times New Roman" w:hAnsi="Times New Roman" w:cs="Times New Roman"/>
        </w:rPr>
        <w:t>.</w:t>
      </w:r>
      <w:r w:rsidR="0025797D" w:rsidRPr="00ED6F27">
        <w:rPr>
          <w:rFonts w:ascii="Times New Roman" w:hAnsi="Times New Roman" w:cs="Times New Roman"/>
        </w:rPr>
        <w:t xml:space="preserve"> </w:t>
      </w:r>
      <w:r w:rsidRPr="00ED6F27">
        <w:rPr>
          <w:rFonts w:ascii="Times New Roman" w:hAnsi="Times New Roman" w:cs="Times New Roman"/>
        </w:rPr>
        <w:t xml:space="preserve">The studies in this review present predictive performance statistics broadly in line with these, suggesting that successful </w:t>
      </w:r>
      <w:r w:rsidRPr="00ED6F27">
        <w:rPr>
          <w:rFonts w:ascii="Times New Roman" w:hAnsi="Times New Roman" w:cs="Times New Roman"/>
        </w:rPr>
        <w:lastRenderedPageBreak/>
        <w:t>individualised prediction might be possible for depression outcomes, but better quality studies and potentially different combinations of predictors are needed to explore this further.</w:t>
      </w:r>
    </w:p>
    <w:p w14:paraId="5B3FF62C" w14:textId="77777777" w:rsidR="005609F9" w:rsidRPr="00ED6F27" w:rsidRDefault="005609F9" w:rsidP="00567C8B">
      <w:pPr>
        <w:spacing w:line="480" w:lineRule="auto"/>
        <w:rPr>
          <w:rFonts w:ascii="Times New Roman" w:hAnsi="Times New Roman" w:cs="Times New Roman"/>
          <w:b/>
          <w:i/>
        </w:rPr>
      </w:pPr>
    </w:p>
    <w:p w14:paraId="79CF232D" w14:textId="2B829D4A" w:rsidR="00D1177A" w:rsidRPr="00ED6F27" w:rsidRDefault="00F03F89" w:rsidP="00567C8B">
      <w:pPr>
        <w:spacing w:line="480" w:lineRule="auto"/>
        <w:rPr>
          <w:rFonts w:ascii="Times New Roman" w:hAnsi="Times New Roman" w:cs="Times New Roman"/>
          <w:b/>
          <w:i/>
        </w:rPr>
      </w:pPr>
      <w:r w:rsidRPr="00ED6F27">
        <w:rPr>
          <w:rFonts w:ascii="Times New Roman" w:hAnsi="Times New Roman" w:cs="Times New Roman"/>
          <w:b/>
          <w:i/>
        </w:rPr>
        <w:t>Implications for</w:t>
      </w:r>
      <w:r w:rsidR="00D1177A" w:rsidRPr="00ED6F27">
        <w:rPr>
          <w:rFonts w:ascii="Times New Roman" w:hAnsi="Times New Roman" w:cs="Times New Roman"/>
          <w:b/>
          <w:i/>
        </w:rPr>
        <w:t xml:space="preserve"> clinical practice </w:t>
      </w:r>
      <w:r w:rsidR="00F23A12" w:rsidRPr="00ED6F27">
        <w:rPr>
          <w:rFonts w:ascii="Times New Roman" w:hAnsi="Times New Roman" w:cs="Times New Roman"/>
          <w:b/>
          <w:i/>
        </w:rPr>
        <w:t>and research</w:t>
      </w:r>
    </w:p>
    <w:p w14:paraId="0E62C3BB" w14:textId="7318523C" w:rsidR="00D1177A" w:rsidRPr="00ED6F27" w:rsidRDefault="00D1177A" w:rsidP="00567C8B">
      <w:pPr>
        <w:spacing w:line="480" w:lineRule="auto"/>
        <w:rPr>
          <w:rFonts w:ascii="Times New Roman" w:hAnsi="Times New Roman" w:cs="Times New Roman"/>
        </w:rPr>
      </w:pPr>
      <w:r w:rsidRPr="00ED6F27">
        <w:rPr>
          <w:rFonts w:ascii="Times New Roman" w:hAnsi="Times New Roman" w:cs="Times New Roman"/>
        </w:rPr>
        <w:t xml:space="preserve">Relapse and recurrence occur in a significant proportion of people with remitted depression and are a source of considerable morbidity. </w:t>
      </w:r>
      <w:r w:rsidR="00A96773" w:rsidRPr="00ED6F27">
        <w:rPr>
          <w:rFonts w:ascii="Times New Roman" w:hAnsi="Times New Roman" w:cs="Times New Roman"/>
        </w:rPr>
        <w:t>T</w:t>
      </w:r>
      <w:r w:rsidR="00586C60" w:rsidRPr="00ED6F27">
        <w:rPr>
          <w:rFonts w:ascii="Times New Roman" w:hAnsi="Times New Roman" w:cs="Times New Roman"/>
        </w:rPr>
        <w:t xml:space="preserve">he economic burden of depression is higher in those who experience relapse or recurrence than in those who do not </w:t>
      </w:r>
      <w:r w:rsidR="00586C60"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80/21556660.2019.1612410","ISSN":"2155-6660","abstract":"Objective: This study was conducted to determine the incremental healthcare resource utilization (HRU) and costs associated with relapse or recurrence (R/R) in patients with major depressive disorder (MDD) treated with antidepressants (AD) in US clinical practice. Methods: In this retrospective cohort study, adult patients with MDD treated with a branded AD were selected from the Truven Health Analytics MarketScan Databases (January 1, 2004-March 31, 2015). Time to first indicator of R/R was described. Characteristics, HRU, and costs were compared between patients with and without R/R. Among patients with R/R, HRU and costs were also compared between the pre- and post-R/R period. Results: From the 22,236 selected patients, 5,541 had ≥ 1 indicator of R/R and 16,695 did not. The 3-year R/R rate varied between 21.3% and 36.4% based on pattern of AD use (continuous, switch/augmentation, or early discontinuation). Patients with and without R/R presented different characteristics-notably, more intensive prior AD use and a higher comorbidity burden. HRU and costs were high in both patients with and without R/R but substantially higher among those with R/R ($20,590 vs $12,368 per-patient-per-year (PPPY); adjusted difference [aDiff] = $7,037), mainly driven by increased inpatient (IP) services (adjusted incidence rate ratio IP days = 3.95; aDiff IP costs = $3,433 PPPY). Among patients with R/R, emergency department visits, IP days, and IP admissions were over 2-times higher during the post-R/R period and total costs increased by over 50% from $19,267 to $29,419 in the post-R/R period. Conclusions: The economic burden in MDD patients is substantial, but is significantly higher among those who experience R/R.","author":[{"dropping-particle":"","family":"Gauthier","given":"Genevieve","non-dropping-particle":"","parse-names":false,"suffix":""},{"dropping-particle":"","family":"Mucha","given":"Lisa","non-dropping-particle":"","parse-names":false,"suffix":""},{"dropping-particle":"","family":"Shi","given":"Sherry","non-dropping-particle":"","parse-names":false,"suffix":""},{"dropping-particle":"","family":"Guerin","given":"Annie","non-dropping-particle":"","parse-names":false,"suffix":""}],"container-title":"Journal of Drug Assessment","id":"ITEM-1","issue":"1","issued":{"date-parts":[["2019"]]},"page":"97-103","publisher":"Taylor &amp; Francis","title":"Economic burden of relapse/recurrence in patients with major depressive disorder","type":"article-journal","volume":"8"},"uris":["http://www.mendeley.com/documents/?uuid=c1795724-57b8-4750-b425-b542560b52ea"]}],"mendeley":{"formattedCitation":"(49)","plainTextFormattedCitation":"(49)","previouslyFormattedCitation":"(49)"},"properties":{"noteIndex":0},"schema":"https://github.com/citation-style-language/schema/raw/master/csl-citation.json"}</w:instrText>
      </w:r>
      <w:r w:rsidR="00586C60" w:rsidRPr="00ED6F27">
        <w:rPr>
          <w:rFonts w:ascii="Times New Roman" w:hAnsi="Times New Roman" w:cs="Times New Roman"/>
        </w:rPr>
        <w:fldChar w:fldCharType="separate"/>
      </w:r>
      <w:r w:rsidR="005F32E2" w:rsidRPr="00ED6F27">
        <w:rPr>
          <w:rFonts w:ascii="Times New Roman" w:hAnsi="Times New Roman" w:cs="Times New Roman"/>
          <w:noProof/>
        </w:rPr>
        <w:t>(49)</w:t>
      </w:r>
      <w:r w:rsidR="00586C60" w:rsidRPr="00ED6F27">
        <w:rPr>
          <w:rFonts w:ascii="Times New Roman" w:hAnsi="Times New Roman" w:cs="Times New Roman"/>
        </w:rPr>
        <w:fldChar w:fldCharType="end"/>
      </w:r>
      <w:r w:rsidR="00A96773" w:rsidRPr="00ED6F27">
        <w:rPr>
          <w:rFonts w:ascii="Times New Roman" w:hAnsi="Times New Roman" w:cs="Times New Roman"/>
        </w:rPr>
        <w:t xml:space="preserve"> and, w</w:t>
      </w:r>
      <w:r w:rsidR="00586C60" w:rsidRPr="00ED6F27">
        <w:rPr>
          <w:rFonts w:ascii="Times New Roman" w:hAnsi="Times New Roman" w:cs="Times New Roman"/>
        </w:rPr>
        <w:t xml:space="preserve">hile interventions </w:t>
      </w:r>
      <w:r w:rsidRPr="00ED6F27">
        <w:rPr>
          <w:rFonts w:ascii="Times New Roman" w:hAnsi="Times New Roman" w:cs="Times New Roman"/>
        </w:rPr>
        <w:t>to prevent relapse or recurrence of depression</w:t>
      </w:r>
      <w:r w:rsidR="00586C60" w:rsidRPr="00ED6F27">
        <w:rPr>
          <w:rFonts w:ascii="Times New Roman" w:hAnsi="Times New Roman" w:cs="Times New Roman"/>
        </w:rPr>
        <w:t xml:space="preserve"> (including pharmacological and psychological approaches) can be resource-intensive,</w:t>
      </w:r>
      <w:r w:rsidRPr="00ED6F27">
        <w:rPr>
          <w:rFonts w:ascii="Times New Roman" w:hAnsi="Times New Roman" w:cs="Times New Roman"/>
        </w:rPr>
        <w:t xml:space="preserve"> </w:t>
      </w:r>
      <w:r w:rsidR="00586C60" w:rsidRPr="00ED6F27">
        <w:rPr>
          <w:rFonts w:ascii="Times New Roman" w:hAnsi="Times New Roman" w:cs="Times New Roman"/>
        </w:rPr>
        <w:t xml:space="preserve">they </w:t>
      </w:r>
      <w:r w:rsidRPr="00ED6F27">
        <w:rPr>
          <w:rFonts w:ascii="Times New Roman" w:hAnsi="Times New Roman" w:cs="Times New Roman"/>
        </w:rPr>
        <w:t>are</w:t>
      </w:r>
      <w:r w:rsidR="00DC3470" w:rsidRPr="00ED6F27">
        <w:rPr>
          <w:rFonts w:ascii="Times New Roman" w:hAnsi="Times New Roman" w:cs="Times New Roman"/>
        </w:rPr>
        <w:t xml:space="preserve"> </w:t>
      </w:r>
      <w:r w:rsidRPr="00ED6F27">
        <w:rPr>
          <w:rFonts w:ascii="Times New Roman" w:hAnsi="Times New Roman" w:cs="Times New Roman"/>
        </w:rPr>
        <w:t xml:space="preserve">effective </w:t>
      </w:r>
      <w:r w:rsidR="00A2113F"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16/j.cpr.2015.04.002","ISSN":"18737811","abstract":"Objective: To identify studies of non-pharmacological interventions provided following recovery from depression, and to evaluate their efficacy in preventing further episodes. Method: We identified relevant randomised controlled trials from searching MEDLINE, Embase, PsycINFO, CENTRAL, and ProQuest, searching reference and citation lists, and contacting study authors. We conducted a meta-analysis of relapse outcomes. Results: There were 29 eligible trials. 27 two-way comparisons including 2742 participants were included in the primary analysis. At 12. months cognitive-behavioural therapy (CBT), mindfulness-based cognitive therapy (MBCT), and interpersonal psychotherapy (IPT) were associated with a 22% reduction in relapse compared with controls (95% CI 15% to 29%). The effect was maintained at 24. months for CBT, but not for IPT despite ongoing sessions. There were no 24-month MBCT data. A key area of heterogeneity differentiating these groups was prior acute treatment. Other psychological therapies and service-level programmes varied in efficacy. Conclusion and implications: Psychological interventions may prolong the recovery a person has achieved through use of medication or acute psychological therapy. Although there was evidence that MBCT is effective, it was largely tested following medication, so its efficacy following psychological interventions is less clear. IPT was only tested following acute IPT. Further exploration of sequencing of interventions is needed. Systematic review registration number: PROSPERO 2011:CRD42011001646.","author":[{"dropping-particle":"","family":"Clarke","given":"Katherine","non-dropping-particle":"","parse-names":false,"suffix":""},{"dropping-particle":"","family":"Mayo-Wilson","given":"Evan","non-dropping-particle":"","parse-names":false,"suffix":""},{"dropping-particle":"","family":"Kenny","given":"Jocelyne","non-dropping-particle":"","parse-names":false,"suffix":""},{"dropping-particle":"","family":"Pilling","given":"Stephen","non-dropping-particle":"","parse-names":false,"suffix":""}],"container-title":"Clinical Psychology Review","id":"ITEM-1","issued":{"date-parts":[["2015"]]},"page":"58-70","publisher":"Elsevier Ltd","title":"Can non-pharmacological interventions prevent relapse in adults who have recovered from depression? A systematic review and meta-analysis of randomised controlled trials","type":"article-journal","volume":"39"},"uris":["http://www.mendeley.com/documents/?uuid=47705239-73b4-4edf-9bbc-851c85f0a36d"]},{"id":"ITEM-2","itemData":{"DOI":"10.1016/S0140-6736(03)12599-8","ISBN":"0140-6736","ISSN":"0140-6736","abstract":"Background: Antidepressant drugs can promote remission from acute depressive episodes. Our aim was to establish how long such treatments should be continued to prevent relapse. Method: We did a systematic overview of evidence from randomised trials of continuing treatment with antidepressants in patients with depressive disorders who have responded to acute treatment. Medline, Embase, Cinahl, PsycLIT, Psyndex, and Lilacs were searched. Findings: Data were pooled from 31 randomised trials (4410 participants). Continuing treatment with antidepressants reduced the odds of relapse by 70% (95% CI 62-78; 2p&lt;0.00001) compared with treatment discontinuation. The average rate of relapse on placebo was 41% compared with 18% on active treatment. The treatment effect seemed to persist for up to 36 months, although most trials were of 12 months' duration, and so the evidence on longer-term treatment requires confirmation. Significantly more participants allocated antidepressants withdrew from the trials than did those allocated to placebo (18% vs 15%, respectively; odds ratio 1.30, 95% CI 1.07-1.59): the treatment effect could be even greater in adherent patients. The two-thirds reduction in risk of depressive relapse seemed to be largely independent of the underlying risk of relapse, the duration of treatment before randomisation, or the duration of the randomly allocated therapy. Interpretation: Antidepressants reduce the risk of relapse in depressive disorder, and continued treatment with antidepressants would benefit many patients with recurrent depressive disorder. The treatment benefit for an individual patient will depend on their absolute risk of relapse with greater absolute benefits in those at higher risk. Further trials are needed to establish the optimum length of therapy and should include patients who were not well represented in these trials, including those at low risk of relapse.","author":[{"dropping-particle":"","family":"John R Geddes, Stuart M Carney, Christina Davies, Toshiaki A Furukawa, David J Kupfer, Ellen Frank","given":"Guy M Goodwin","non-dropping-particle":"","parse-names":false,"suffix":""}],"container-title":"Lancet","id":"ITEM-2","issue":"9358","issued":{"date-parts":[["2003"]]},"page":"653-661","title":"Relapse prevention with antidepressant drug treatment in depressive disorders: A systematic review","type":"article-journal","volume":"361"},"uris":["http://www.mendeley.com/documents/?uuid=03e618fc-d506-4e74-834e-4d843da90914"]},{"id":"ITEM-3","itemData":{"DOI":"10.1192/bjp.2020.198","ISSN":"0007-1250","PMID":"33205715","abstract":"Background After remission, antidepressants are often taken long term to prevent depressive relapse or recurrence. Whether psychological interventions can be a viable alternative or addition to antidepressants remains unclear. Aims To compare the effectiveness of psychological interventions as an alternative (including delivered when tapering antidepressants) or addition to antidepressants alone for preventing depressive relapse. Method Embase, PubMed, the Cochrane Library and PsycINFO were searched from inception until 13 October 2019. Randomised controlled trials (RCTs) with previously depressed patients in (partial) remission where preventive psychological interventions with or without antidepressants (including tapering) were compared with antidepressant control were included. Data were extracted independently from published trials. A random-effects meta-Analysis on time to relapse (hazard ratio, HR) and risk of relapse (risk ratio, RR) at the last point of follow-up was conducted. PROSPERO ID: CRD42017055301. Results Among 11 included trials (n = 1559), we did not observe an increased risk of relapse for participants receiving a psychological intervention while tapering antidepressants versus antidepressants alone (RR = 1.02, 95% CI 0.84-1.25; P = 0.85). Psychological interventions added to antidepressants significantly reduced the risk of relapse (RR = 0.85, 95% CI 0.74-0.97; P = 0.01) compared with antidepressants alone. Conclusions This study found no evidence to suggest that adding a psychological intervention to tapering increases the risk of relapse when compared with antidepressants alone. Adding a psychological intervention to antidepressant use reduces relapse risk significantly versus antidepressants alone. As neither strategy is routinely implemented these findings are relevant for patients, clinicians and guideline developers.","author":[{"dropping-particle":"","family":"Breedvelt","given":"Josefien Johanna Froukje","non-dropping-particle":"","parse-names":false,"suffix":""},{"dropping-particle":"","family":"Brouwer","given":"Maria Elisabeth","non-dropping-particle":"","parse-names":false,"suffix":""},{"dropping-particle":"","family":"Harrer","given":"Mathias","non-dropping-particle":"","parse-names":false,"suffix":""},{"dropping-particle":"","family":"Semkovska","given":"Maria","non-dropping-particle":"","parse-names":false,"suffix":""},{"dropping-particle":"","family":"Ebert","given":"David Daniel","non-dropping-particle":"","parse-names":false,"suffix":""},{"dropping-particle":"","family":"Cuijpers","given":"Pim","non-dropping-particle":"","parse-names":false,"suffix":""},{"dropping-particle":"","family":"Bockting","given":"Claudi Louisa Hermina","non-dropping-particle":"","parse-names":false,"suffix":""}],"container-title":"The British Journal of Psychiatry","id":"ITEM-3","issue":"4","issued":{"date-parts":[["2021"]]},"page":"538-545","title":"Psychological interventions as an alternative and add-on to antidepressant medication to prevent depressive relapse: systematic review and meta-analysis","type":"article-journal","volume":"219"},"uris":["http://www.mendeley.com/documents/?uuid=ad7a0dca-712a-4176-ae55-8cd7a5c00e95"]}],"mendeley":{"formattedCitation":"(50–52)","plainTextFormattedCitation":"(50–52)","previouslyFormattedCitation":"(50–52)"},"properties":{"noteIndex":0},"schema":"https://github.com/citation-style-language/schema/raw/master/csl-citation.json"}</w:instrText>
      </w:r>
      <w:r w:rsidR="00A2113F" w:rsidRPr="00ED6F27">
        <w:rPr>
          <w:rFonts w:ascii="Times New Roman" w:hAnsi="Times New Roman" w:cs="Times New Roman"/>
        </w:rPr>
        <w:fldChar w:fldCharType="separate"/>
      </w:r>
      <w:r w:rsidR="005F32E2" w:rsidRPr="00ED6F27">
        <w:rPr>
          <w:rFonts w:ascii="Times New Roman" w:hAnsi="Times New Roman" w:cs="Times New Roman"/>
          <w:noProof/>
        </w:rPr>
        <w:t>(50–52)</w:t>
      </w:r>
      <w:r w:rsidR="00A2113F" w:rsidRPr="00ED6F27">
        <w:rPr>
          <w:rFonts w:ascii="Times New Roman" w:hAnsi="Times New Roman" w:cs="Times New Roman"/>
        </w:rPr>
        <w:fldChar w:fldCharType="end"/>
      </w:r>
      <w:r w:rsidR="00586C60" w:rsidRPr="00ED6F27">
        <w:rPr>
          <w:rFonts w:ascii="Times New Roman" w:hAnsi="Times New Roman" w:cs="Times New Roman"/>
        </w:rPr>
        <w:t xml:space="preserve"> and cost-effective</w:t>
      </w:r>
      <w:r w:rsidR="00E746FC" w:rsidRPr="00ED6F27">
        <w:rPr>
          <w:rFonts w:ascii="Times New Roman" w:hAnsi="Times New Roman" w:cs="Times New Roman"/>
        </w:rPr>
        <w:t xml:space="preserve"> </w:t>
      </w:r>
      <w:r w:rsidR="00D00B11"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192/bjo.2018.81","ISSN":"2056-4724","abstract":"BACKGROUND As depression has a recurrent course, relapse and recurrence prevention is essential.AimsIn our randomised controlled trial (registered with the Nederlands trial register, identifier: NTR1907), we found that adding preventive cognitive therapy (PCT) to maintenance antidepressants (PCT+AD) yielded substantial protective effects versus antidepressants only in individuals with recurrent depression. Antidepressants were not superior to PCT while tapering antidepressants (PCT/-AD). To inform decision-makers on treatment allocation, we present the corresponding cost-effectiveness, cost-utility and budget impact. METHOD Data were analysed (n = 289) using a societal perspective with 24-months of follow-up, with depression-free days and quality-adjusted life years (QALYs) as health outcomes. Incremental cost-effectiveness ratios were calculated and cost-effectiveness planes and cost-effectiveness acceptability curves were derived to provide information about cost-effectiveness. The budget impact was examined with a health economic simulation model. RESULTS Mean total costs over 24 months were €6814, €10 264 and €13 282 for AD+PCT, antidepressants only and PCT/-AD, respectively. Compared with antidepressants only, PCT+AD resulted in significant improvements in depression-free days but not QALYs. Health gains did not significantly favour antidepressants only versus PCT/-AD. High probabilities were found that PCT+AD versus antidepressants only and antidepressants only versus PCT/-AD were dominant with low willingness-to-pay thresholds. The budget impact analysis showed decreased societal costs for PCT+AD versus antidepressants only and for antidepressants only versus PCT/-AD. CONCLUSIONS Adding PCT to antidepressants is cost-effective over 24 months and PCT with guided tapering of antidepressants in long-term users might result in extra costs. Future studies examining costs and effects of antidepressants versus psychological interventions over a longer period may identify a break-even point where PCT/-AD will become cost-effective.Declaration of interestC.L.H.B. is co-editor of PLOS One and receives no honorarium for this role. She is also co-developer of the Dutch multidisciplinary clinical guideline for anxiety and depression, for which she receives no remuneration. She is a member of the scientific advisory board of the National Insure Institute, for which she receives an honorarium, although this role has no direct relation to this study. C.L.H.B. ha…","author":[{"dropping-particle":"","family":"Klein","given":"Nicola S.","non-dropping-particle":"","parse-names":false,"suffix":""},{"dropping-particle":"","family":"Wijnen","given":"Ben F. M.","non-dropping-particle":"","parse-names":false,"suffix":""},{"dropping-particle":"","family":"Lokkerbol","given":"Joran","non-dropping-particle":"","parse-names":false,"suffix":""},{"dropping-particle":"","family":"Buskens","given":"Erik","non-dropping-particle":"","parse-names":false,"suffix":""},{"dropping-particle":"","family":"Elgersma","given":"Hermien J.","non-dropping-particle":"","parse-names":false,"suffix":""},{"dropping-particle":"","family":"Rijsbergen","given":"Gerard D.","non-dropping-particle":"van","parse-names":false,"suffix":""},{"dropping-particle":"","family":"Slofstra","given":"Christien","non-dropping-particle":"","parse-names":false,"suffix":""},{"dropping-particle":"","family":"Ormel","given":"Johan","non-dropping-particle":"","parse-names":false,"suffix":""},{"dropping-particle":"","family":"Dekker","given":"Jack","non-dropping-particle":"","parse-names":false,"suffix":""},{"dropping-particle":"","family":"Jong","given":"Peter J.","non-dropping-particle":"de","parse-names":false,"suffix":""},{"dropping-particle":"","family":"Nolen","given":"Willem A.","non-dropping-particle":"","parse-names":false,"suffix":""},{"dropping-particle":"","family":"Schene","given":"Aart H.","non-dropping-particle":"","parse-names":false,"suffix":""},{"dropping-particle":"","family":"Hollon","given":"Steven D.","non-dropping-particle":"","parse-names":false,"suffix":""},{"dropping-particle":"","family":"Burger","given":"Huibert","non-dropping-particle":"","parse-names":false,"suffix":""},{"dropping-particle":"","family":"Bockting","given":"Claudi L. H.","non-dropping-particle":"","parse-names":false,"suffix":""}],"container-title":"BJPsych Open","id":"ITEM-1","issue":"1","issued":{"date-parts":[["2019"]]},"page":"1-9","title":"Cost-effectiveness, cost-utility and the budget impact of antidepressants versus preventive cognitive therapy with or without tapering of antidepressants","type":"article-journal","volume":"5"},"uris":["http://www.mendeley.com/documents/?uuid=b283e833-a7e9-4896-92e6-686690abbf44"]}],"mendeley":{"formattedCitation":"(53)","plainTextFormattedCitation":"(53)","previouslyFormattedCitation":"(53)"},"properties":{"noteIndex":0},"schema":"https://github.com/citation-style-language/schema/raw/master/csl-citation.json"}</w:instrText>
      </w:r>
      <w:r w:rsidR="00D00B11" w:rsidRPr="00ED6F27">
        <w:rPr>
          <w:rFonts w:ascii="Times New Roman" w:hAnsi="Times New Roman" w:cs="Times New Roman"/>
        </w:rPr>
        <w:fldChar w:fldCharType="separate"/>
      </w:r>
      <w:r w:rsidR="005F32E2" w:rsidRPr="00ED6F27">
        <w:rPr>
          <w:rFonts w:ascii="Times New Roman" w:hAnsi="Times New Roman" w:cs="Times New Roman"/>
          <w:noProof/>
        </w:rPr>
        <w:t>(53)</w:t>
      </w:r>
      <w:r w:rsidR="00D00B11" w:rsidRPr="00ED6F27">
        <w:rPr>
          <w:rFonts w:ascii="Times New Roman" w:hAnsi="Times New Roman" w:cs="Times New Roman"/>
        </w:rPr>
        <w:fldChar w:fldCharType="end"/>
      </w:r>
      <w:r w:rsidR="00E746FC" w:rsidRPr="00ED6F27">
        <w:rPr>
          <w:rFonts w:ascii="Times New Roman" w:hAnsi="Times New Roman" w:cs="Times New Roman"/>
        </w:rPr>
        <w:t xml:space="preserve">. </w:t>
      </w:r>
      <w:r w:rsidR="00CD5DDB" w:rsidRPr="00ED6F27">
        <w:rPr>
          <w:rFonts w:ascii="Times New Roman" w:hAnsi="Times New Roman" w:cs="Times New Roman"/>
        </w:rPr>
        <w:t>I</w:t>
      </w:r>
      <w:r w:rsidR="00181E1D" w:rsidRPr="00ED6F27">
        <w:rPr>
          <w:rFonts w:ascii="Times New Roman" w:hAnsi="Times New Roman" w:cs="Times New Roman"/>
        </w:rPr>
        <w:t>mplementation r</w:t>
      </w:r>
      <w:r w:rsidR="00D00B11" w:rsidRPr="00ED6F27">
        <w:rPr>
          <w:rFonts w:ascii="Times New Roman" w:hAnsi="Times New Roman" w:cs="Times New Roman"/>
        </w:rPr>
        <w:t>esearch is needed to ensure th</w:t>
      </w:r>
      <w:r w:rsidR="00586C60" w:rsidRPr="00ED6F27">
        <w:rPr>
          <w:rFonts w:ascii="Times New Roman" w:hAnsi="Times New Roman" w:cs="Times New Roman"/>
        </w:rPr>
        <w:t xml:space="preserve">at </w:t>
      </w:r>
      <w:r w:rsidR="00CD5DDB" w:rsidRPr="00ED6F27">
        <w:rPr>
          <w:rFonts w:ascii="Times New Roman" w:hAnsi="Times New Roman" w:cs="Times New Roman"/>
        </w:rPr>
        <w:t>such</w:t>
      </w:r>
      <w:r w:rsidR="00D00B11" w:rsidRPr="00ED6F27">
        <w:rPr>
          <w:rFonts w:ascii="Times New Roman" w:hAnsi="Times New Roman" w:cs="Times New Roman"/>
        </w:rPr>
        <w:t xml:space="preserve"> interventions</w:t>
      </w:r>
      <w:r w:rsidR="00181E1D" w:rsidRPr="00ED6F27">
        <w:rPr>
          <w:rFonts w:ascii="Times New Roman" w:hAnsi="Times New Roman" w:cs="Times New Roman"/>
        </w:rPr>
        <w:t xml:space="preserve"> can be made available to a greater number of patients in a scalable and feasible way</w:t>
      </w:r>
      <w:r w:rsidR="00A2113F" w:rsidRPr="00ED6F27">
        <w:rPr>
          <w:rFonts w:ascii="Times New Roman" w:hAnsi="Times New Roman" w:cs="Times New Roman"/>
        </w:rPr>
        <w:t>.</w:t>
      </w:r>
    </w:p>
    <w:p w14:paraId="015D80B4" w14:textId="77777777" w:rsidR="0036149A" w:rsidRPr="00ED6F27" w:rsidRDefault="0036149A" w:rsidP="00567C8B">
      <w:pPr>
        <w:spacing w:line="480" w:lineRule="auto"/>
        <w:rPr>
          <w:rFonts w:ascii="Times New Roman" w:hAnsi="Times New Roman" w:cs="Times New Roman"/>
        </w:rPr>
      </w:pPr>
    </w:p>
    <w:p w14:paraId="096F1499" w14:textId="331BFF4F" w:rsidR="00CD5DDB" w:rsidRPr="00ED6F27" w:rsidRDefault="00231DA4" w:rsidP="008E2743">
      <w:pPr>
        <w:spacing w:line="480" w:lineRule="auto"/>
        <w:rPr>
          <w:rFonts w:ascii="Times New Roman" w:hAnsi="Times New Roman" w:cs="Times New Roman"/>
        </w:rPr>
      </w:pPr>
      <w:r w:rsidRPr="00ED6F27">
        <w:rPr>
          <w:rFonts w:ascii="Times New Roman" w:hAnsi="Times New Roman" w:cs="Times New Roman"/>
        </w:rPr>
        <w:t>A</w:t>
      </w:r>
      <w:r w:rsidR="00D1177A" w:rsidRPr="00ED6F27">
        <w:rPr>
          <w:rFonts w:ascii="Times New Roman" w:hAnsi="Times New Roman" w:cs="Times New Roman"/>
        </w:rPr>
        <w:t xml:space="preserve"> potentially effective way of ensuring </w:t>
      </w:r>
      <w:r w:rsidR="00D02662" w:rsidRPr="00ED6F27">
        <w:rPr>
          <w:rFonts w:ascii="Times New Roman" w:hAnsi="Times New Roman" w:cs="Times New Roman"/>
        </w:rPr>
        <w:t xml:space="preserve">efficient allocation of relapse </w:t>
      </w:r>
      <w:r w:rsidR="00D1177A" w:rsidRPr="00ED6F27">
        <w:rPr>
          <w:rFonts w:ascii="Times New Roman" w:hAnsi="Times New Roman" w:cs="Times New Roman"/>
        </w:rPr>
        <w:t xml:space="preserve">prevention interventions is by risk-stratifying patients according to risk of relapse and recurrence. Interventions can then be provided to those most likely to benefit from them. </w:t>
      </w:r>
      <w:r w:rsidR="0025797D" w:rsidRPr="00ED6F27">
        <w:rPr>
          <w:rFonts w:ascii="Times New Roman" w:hAnsi="Times New Roman" w:cs="Times New Roman"/>
        </w:rPr>
        <w:t xml:space="preserve">The aetiology of depression and depressive relapse is multifaceted, and multivariable models are likely to be a more helpful approach to predicting outcomes than relying on the presence or absence of single prognostic factors. </w:t>
      </w:r>
      <w:r w:rsidR="00046D93" w:rsidRPr="00ED6F27">
        <w:rPr>
          <w:rFonts w:ascii="Times New Roman" w:hAnsi="Times New Roman" w:cs="Times New Roman"/>
        </w:rPr>
        <w:t xml:space="preserve">None of the </w:t>
      </w:r>
      <w:r w:rsidR="00CD5DDB" w:rsidRPr="00ED6F27">
        <w:rPr>
          <w:rFonts w:ascii="Times New Roman" w:hAnsi="Times New Roman" w:cs="Times New Roman"/>
        </w:rPr>
        <w:t xml:space="preserve">prognostic models </w:t>
      </w:r>
      <w:r w:rsidR="00046D93" w:rsidRPr="00ED6F27">
        <w:rPr>
          <w:rFonts w:ascii="Times New Roman" w:hAnsi="Times New Roman" w:cs="Times New Roman"/>
        </w:rPr>
        <w:t>identified in this review had sufficiently high performance metrics to enable a personalised approach to relapse prevention for depression</w:t>
      </w:r>
      <w:r w:rsidR="00CD5DDB" w:rsidRPr="00ED6F27">
        <w:rPr>
          <w:rFonts w:ascii="Times New Roman" w:hAnsi="Times New Roman" w:cs="Times New Roman"/>
        </w:rPr>
        <w:t xml:space="preserve"> at present</w:t>
      </w:r>
      <w:r w:rsidR="00046D93" w:rsidRPr="00ED6F27">
        <w:rPr>
          <w:rFonts w:ascii="Times New Roman" w:hAnsi="Times New Roman" w:cs="Times New Roman"/>
        </w:rPr>
        <w:t xml:space="preserve">. </w:t>
      </w:r>
    </w:p>
    <w:p w14:paraId="366B419B" w14:textId="77777777" w:rsidR="0012053A" w:rsidRPr="00ED6F27" w:rsidRDefault="0012053A" w:rsidP="00046D93">
      <w:pPr>
        <w:spacing w:line="480" w:lineRule="auto"/>
        <w:rPr>
          <w:rFonts w:ascii="Times New Roman" w:hAnsi="Times New Roman" w:cs="Times New Roman"/>
        </w:rPr>
      </w:pPr>
    </w:p>
    <w:p w14:paraId="7447915E" w14:textId="580A49A9" w:rsidR="00046D93" w:rsidRPr="00ED6F27" w:rsidRDefault="00046D93" w:rsidP="00046D93">
      <w:pPr>
        <w:spacing w:line="480" w:lineRule="auto"/>
        <w:rPr>
          <w:rFonts w:ascii="Times New Roman" w:hAnsi="Times New Roman" w:cs="Times New Roman"/>
        </w:rPr>
      </w:pPr>
      <w:r w:rsidRPr="00ED6F27">
        <w:rPr>
          <w:rFonts w:ascii="Times New Roman" w:hAnsi="Times New Roman" w:cs="Times New Roman"/>
        </w:rPr>
        <w:t>We reported some key methodological weaknesses in the studies identified in this revie</w:t>
      </w:r>
      <w:r w:rsidRPr="005375CD">
        <w:rPr>
          <w:rFonts w:ascii="Times New Roman" w:hAnsi="Times New Roman" w:cs="Times New Roman"/>
          <w:color w:val="000000" w:themeColor="text1"/>
        </w:rPr>
        <w:t xml:space="preserve">w, </w:t>
      </w:r>
      <w:r w:rsidR="00DC3470" w:rsidRPr="005375CD">
        <w:rPr>
          <w:rFonts w:ascii="Times New Roman" w:hAnsi="Times New Roman" w:cs="Times New Roman"/>
          <w:color w:val="000000" w:themeColor="text1"/>
        </w:rPr>
        <w:t>particularly</w:t>
      </w:r>
      <w:r w:rsidRPr="005375CD">
        <w:rPr>
          <w:rFonts w:ascii="Times New Roman" w:hAnsi="Times New Roman" w:cs="Times New Roman"/>
          <w:color w:val="000000" w:themeColor="text1"/>
        </w:rPr>
        <w:t xml:space="preserve"> with respect to </w:t>
      </w:r>
      <w:r w:rsidRPr="00ED6F27">
        <w:rPr>
          <w:rFonts w:ascii="Times New Roman" w:hAnsi="Times New Roman" w:cs="Times New Roman"/>
        </w:rPr>
        <w:t xml:space="preserve">sample size. Unless the sample size is adequate, </w:t>
      </w:r>
      <w:r w:rsidRPr="00ED6F27">
        <w:rPr>
          <w:rFonts w:ascii="Times New Roman" w:hAnsi="Times New Roman" w:cs="Times New Roman"/>
        </w:rPr>
        <w:lastRenderedPageBreak/>
        <w:t xml:space="preserve">there will be limitations to how far we can trust the predictive performance statistics presented by the model development study as </w:t>
      </w:r>
      <w:proofErr w:type="spellStart"/>
      <w:r w:rsidRPr="00ED6F27">
        <w:rPr>
          <w:rFonts w:ascii="Times New Roman" w:hAnsi="Times New Roman" w:cs="Times New Roman"/>
        </w:rPr>
        <w:t>overfitting</w:t>
      </w:r>
      <w:proofErr w:type="spellEnd"/>
      <w:r w:rsidRPr="00ED6F27">
        <w:rPr>
          <w:rFonts w:ascii="Times New Roman" w:hAnsi="Times New Roman" w:cs="Times New Roman"/>
        </w:rPr>
        <w:t xml:space="preserve"> </w:t>
      </w:r>
      <w:r w:rsidR="00DC3470" w:rsidRPr="00ED6F27">
        <w:rPr>
          <w:rFonts w:ascii="Times New Roman" w:hAnsi="Times New Roman" w:cs="Times New Roman"/>
        </w:rPr>
        <w:t>is</w:t>
      </w:r>
      <w:r w:rsidRPr="00ED6F27">
        <w:rPr>
          <w:rFonts w:ascii="Times New Roman" w:hAnsi="Times New Roman" w:cs="Times New Roman"/>
        </w:rPr>
        <w:t xml:space="preserve"> likely. </w:t>
      </w:r>
      <w:r w:rsidR="00DC3470" w:rsidRPr="00ED6F27">
        <w:rPr>
          <w:rFonts w:ascii="Times New Roman" w:hAnsi="Times New Roman" w:cs="Times New Roman"/>
        </w:rPr>
        <w:t>Going forward, i</w:t>
      </w:r>
      <w:r w:rsidRPr="00ED6F27">
        <w:rPr>
          <w:rFonts w:ascii="Times New Roman" w:hAnsi="Times New Roman" w:cs="Times New Roman"/>
        </w:rPr>
        <w:t xml:space="preserve">t might be that data from multiple sources should be combined and harmonised to increase the available sample size for model development. </w:t>
      </w:r>
      <w:r w:rsidR="0012053A" w:rsidRPr="00D702C9">
        <w:rPr>
          <w:rFonts w:ascii="Times New Roman" w:hAnsi="Times New Roman" w:cs="Times New Roman"/>
        </w:rPr>
        <w:t xml:space="preserve">A further consideration is that the data in the included studies were taken from samples collected for other purposes, for example RCTs and longitudinal cohort studies. While these are considered acceptable and feasible sources of data for prognostic model studies </w:t>
      </w:r>
      <w:r w:rsidR="0012053A" w:rsidRPr="00D702C9">
        <w:rPr>
          <w:rFonts w:ascii="Times New Roman" w:hAnsi="Times New Roman" w:cs="Times New Roman"/>
        </w:rPr>
        <w:fldChar w:fldCharType="begin" w:fldLock="1"/>
      </w:r>
      <w:r w:rsidR="00C31E74" w:rsidRPr="00D702C9">
        <w:rPr>
          <w:rFonts w:ascii="Times New Roman" w:hAnsi="Times New Roman" w:cs="Times New Roman"/>
        </w:rPr>
        <w:instrText>ADDIN CSL_CITATION {"citationItems":[{"id":"ITEM-1","itemData":{"DOI":"10.1136/bmj.l2154","ISSN":"0959-8138","author":[{"dropping-particle":"","family":"Pajouheshnia","given":"Romin","non-dropping-particle":"","parse-names":false,"suffix":""},{"dropping-particle":"","family":"Groenwold","given":"Rolf H H","non-dropping-particle":"","parse-names":false,"suffix":""},{"dropping-particle":"","family":"Peelen","given":"Linda M","non-dropping-particle":"","parse-names":false,"suffix":""},{"dropping-particle":"","family":"Reitsma","given":"Johannes B","non-dropping-particle":"","parse-names":false,"suffix":""},{"dropping-particle":"","family":"Moons","given":"Karel G M","non-dropping-particle":"","parse-names":false,"suffix":""}],"container-title":"Bmj","id":"ITEM-1","issued":{"date-parts":[["2019"]]},"page":"l2154","title":"When and how to use data from randomised trials to develop or validate prognostic models","type":"article-journal"},"uris":["http://www.mendeley.com/documents/?uuid=e235948d-b8cc-4264-b540-530f7d563194"]}],"mendeley":{"formattedCitation":"(54)","plainTextFormattedCitation":"(54)","previouslyFormattedCitation":"(54)"},"properties":{"noteIndex":0},"schema":"https://github.com/citation-style-language/schema/raw/master/csl-citation.json"}</w:instrText>
      </w:r>
      <w:r w:rsidR="0012053A" w:rsidRPr="00D702C9">
        <w:rPr>
          <w:rFonts w:ascii="Times New Roman" w:hAnsi="Times New Roman" w:cs="Times New Roman"/>
        </w:rPr>
        <w:fldChar w:fldCharType="separate"/>
      </w:r>
      <w:r w:rsidR="005F32E2" w:rsidRPr="00D702C9">
        <w:rPr>
          <w:rFonts w:ascii="Times New Roman" w:hAnsi="Times New Roman" w:cs="Times New Roman"/>
          <w:noProof/>
        </w:rPr>
        <w:t>(54)</w:t>
      </w:r>
      <w:r w:rsidR="0012053A" w:rsidRPr="00D702C9">
        <w:rPr>
          <w:rFonts w:ascii="Times New Roman" w:hAnsi="Times New Roman" w:cs="Times New Roman"/>
        </w:rPr>
        <w:fldChar w:fldCharType="end"/>
      </w:r>
      <w:r w:rsidR="0012053A" w:rsidRPr="00D702C9">
        <w:rPr>
          <w:rFonts w:ascii="Times New Roman" w:hAnsi="Times New Roman" w:cs="Times New Roman"/>
        </w:rPr>
        <w:t xml:space="preserve">, there may be advantages to prospectively gathering data </w:t>
      </w:r>
      <w:r w:rsidR="0012053A" w:rsidRPr="00ED6F27">
        <w:rPr>
          <w:rFonts w:ascii="Times New Roman" w:hAnsi="Times New Roman" w:cs="Times New Roman"/>
        </w:rPr>
        <w:t xml:space="preserve">(in a pre-designed prospective cohort study) </w:t>
      </w:r>
      <w:r w:rsidR="0012053A" w:rsidRPr="00D702C9">
        <w:rPr>
          <w:rFonts w:ascii="Times New Roman" w:hAnsi="Times New Roman" w:cs="Times New Roman"/>
        </w:rPr>
        <w:t>with the explicit purpose of prognostic model development</w:t>
      </w:r>
      <w:r w:rsidR="0012053A" w:rsidRPr="00ED6F27">
        <w:rPr>
          <w:rFonts w:ascii="Times New Roman" w:hAnsi="Times New Roman" w:cs="Times New Roman"/>
        </w:rPr>
        <w:t xml:space="preserve"> </w:t>
      </w:r>
      <w:r w:rsidR="0012053A" w:rsidRPr="00ED6F27">
        <w:rPr>
          <w:rFonts w:ascii="Times New Roman" w:hAnsi="Times New Roman" w:cs="Times New Roman"/>
        </w:rPr>
        <w:fldChar w:fldCharType="begin" w:fldLock="1"/>
      </w:r>
      <w:r w:rsidR="0012053A" w:rsidRPr="00ED6F27">
        <w:rPr>
          <w:rFonts w:ascii="Times New Roman" w:hAnsi="Times New Roman" w:cs="Times New Roman"/>
        </w:rPr>
        <w:instrText>ADDIN CSL_CITATION {"citationItems":[{"id":"ITEM-1","itemData":{"author":[{"dropping-particle":"","family":"Riley","given":"Richard D.","non-dropping-particle":"","parse-names":false,"suffix":""},{"dropping-particle":"","family":"Windt","given":"DA","non-dropping-particle":"van der","parse-names":false,"suffix":""},{"dropping-particle":"","family":"P","given":"Croft","non-dropping-particle":"","parse-names":false,"suffix":""},{"dropping-particle":"","family":"Moons","given":"KGM","non-dropping-particle":"","parse-names":false,"suffix":""}],"edition":"First edit","id":"ITEM-1","issued":{"date-parts":[["2019"]]},"publisher":"Oxford University Press.","title":"Prognosis Research in Healthcare: Concepts, Methods, and Impact.","type":"book"},"uris":["http://www.mendeley.com/documents/?uuid=9f863fb8-cee7-4e8a-ac9d-9d0932d8eed7"]}],"mendeley":{"formattedCitation":"(7)","plainTextFormattedCitation":"(7)","previouslyFormattedCitation":"(7)"},"properties":{"noteIndex":0},"schema":"https://github.com/citation-style-language/schema/raw/master/csl-citation.json"}</w:instrText>
      </w:r>
      <w:r w:rsidR="0012053A" w:rsidRPr="00ED6F27">
        <w:rPr>
          <w:rFonts w:ascii="Times New Roman" w:hAnsi="Times New Roman" w:cs="Times New Roman"/>
        </w:rPr>
        <w:fldChar w:fldCharType="separate"/>
      </w:r>
      <w:r w:rsidR="0012053A" w:rsidRPr="00ED6F27">
        <w:rPr>
          <w:rFonts w:ascii="Times New Roman" w:hAnsi="Times New Roman" w:cs="Times New Roman"/>
          <w:noProof/>
        </w:rPr>
        <w:t>(7)</w:t>
      </w:r>
      <w:r w:rsidR="0012053A" w:rsidRPr="00ED6F27">
        <w:rPr>
          <w:rFonts w:ascii="Times New Roman" w:hAnsi="Times New Roman" w:cs="Times New Roman"/>
        </w:rPr>
        <w:fldChar w:fldCharType="end"/>
      </w:r>
      <w:r w:rsidR="0012053A" w:rsidRPr="00ED6F27">
        <w:rPr>
          <w:rFonts w:ascii="Times New Roman" w:hAnsi="Times New Roman" w:cs="Times New Roman"/>
        </w:rPr>
        <w:t xml:space="preserve">. </w:t>
      </w:r>
      <w:r w:rsidR="0012053A" w:rsidRPr="00D702C9">
        <w:rPr>
          <w:rFonts w:ascii="Times New Roman" w:hAnsi="Times New Roman" w:cs="Times New Roman"/>
        </w:rPr>
        <w:t xml:space="preserve">A benefit of this is that researchers can control the collection and ensure standardised measurement of predictor and outcome information, </w:t>
      </w:r>
      <w:r w:rsidR="0012053A" w:rsidRPr="00ED6F27">
        <w:rPr>
          <w:rFonts w:ascii="Times New Roman" w:hAnsi="Times New Roman" w:cs="Times New Roman"/>
        </w:rPr>
        <w:t xml:space="preserve">but such an approach is more costly and time-consuming than the secondary analysis of pre-existing data and would require a commitment to resource and fund such work. </w:t>
      </w:r>
      <w:r w:rsidRPr="00ED6F27">
        <w:rPr>
          <w:rFonts w:ascii="Times New Roman" w:hAnsi="Times New Roman" w:cs="Times New Roman"/>
        </w:rPr>
        <w:t>The International Taskforce for relapse prevention of depression (ITFRA) (</w:t>
      </w:r>
      <w:hyperlink r:id="rId13" w:history="1">
        <w:r w:rsidRPr="00D702C9">
          <w:rPr>
            <w:rStyle w:val="Hyperlink"/>
            <w:rFonts w:ascii="Times New Roman" w:eastAsia="Times New Roman" w:hAnsi="Times New Roman" w:cs="Times New Roman"/>
            <w:shd w:val="clear" w:color="auto" w:fill="FFFFFF"/>
          </w:rPr>
          <w:t>www.itfra.org</w:t>
        </w:r>
      </w:hyperlink>
      <w:r w:rsidRPr="00D702C9">
        <w:rPr>
          <w:rFonts w:ascii="Times New Roman" w:eastAsia="Times New Roman" w:hAnsi="Times New Roman" w:cs="Times New Roman"/>
          <w:color w:val="000000"/>
          <w:shd w:val="clear" w:color="auto" w:fill="FFFFFF"/>
        </w:rPr>
        <w:t>)</w:t>
      </w:r>
      <w:r w:rsidRPr="00ED6F27">
        <w:rPr>
          <w:rFonts w:ascii="Times New Roman" w:hAnsi="Times New Roman" w:cs="Times New Roman"/>
        </w:rPr>
        <w:t xml:space="preserve"> </w:t>
      </w:r>
      <w:r w:rsidR="00CD5DDB" w:rsidRPr="00ED6F27">
        <w:rPr>
          <w:rFonts w:ascii="Times New Roman" w:hAnsi="Times New Roman" w:cs="Times New Roman"/>
        </w:rPr>
        <w:t xml:space="preserve">have </w:t>
      </w:r>
      <w:r w:rsidR="0012053A" w:rsidRPr="00ED6F27">
        <w:rPr>
          <w:rFonts w:ascii="Times New Roman" w:hAnsi="Times New Roman" w:cs="Times New Roman"/>
        </w:rPr>
        <w:t>begun to address these issues by bringing</w:t>
      </w:r>
      <w:r w:rsidR="00CD5DDB" w:rsidRPr="00ED6F27">
        <w:rPr>
          <w:rFonts w:ascii="Times New Roman" w:hAnsi="Times New Roman" w:cs="Times New Roman"/>
        </w:rPr>
        <w:t xml:space="preserve"> together</w:t>
      </w:r>
      <w:r w:rsidRPr="00ED6F27">
        <w:rPr>
          <w:rFonts w:ascii="Times New Roman" w:hAnsi="Times New Roman" w:cs="Times New Roman"/>
        </w:rPr>
        <w:t xml:space="preserve"> data from </w:t>
      </w:r>
      <w:r w:rsidR="000F7279" w:rsidRPr="00ED6F27">
        <w:rPr>
          <w:rFonts w:ascii="Times New Roman" w:hAnsi="Times New Roman" w:cs="Times New Roman"/>
        </w:rPr>
        <w:t xml:space="preserve">trials of </w:t>
      </w:r>
      <w:r w:rsidRPr="00ED6F27">
        <w:rPr>
          <w:rFonts w:ascii="Times New Roman" w:hAnsi="Times New Roman" w:cs="Times New Roman"/>
        </w:rPr>
        <w:t>existing relapse prevention interventions and aim</w:t>
      </w:r>
      <w:r w:rsidR="0012053A" w:rsidRPr="00ED6F27">
        <w:rPr>
          <w:rFonts w:ascii="Times New Roman" w:hAnsi="Times New Roman" w:cs="Times New Roman"/>
        </w:rPr>
        <w:t>ing</w:t>
      </w:r>
      <w:r w:rsidRPr="00ED6F27">
        <w:rPr>
          <w:rFonts w:ascii="Times New Roman" w:hAnsi="Times New Roman" w:cs="Times New Roman"/>
        </w:rPr>
        <w:t xml:space="preserve"> to harmonise </w:t>
      </w:r>
      <w:r w:rsidR="005C2464" w:rsidRPr="00ED6F27">
        <w:rPr>
          <w:rFonts w:ascii="Times New Roman" w:hAnsi="Times New Roman" w:cs="Times New Roman"/>
        </w:rPr>
        <w:t>predictor</w:t>
      </w:r>
      <w:r w:rsidRPr="00ED6F27">
        <w:rPr>
          <w:rFonts w:ascii="Times New Roman" w:hAnsi="Times New Roman" w:cs="Times New Roman"/>
        </w:rPr>
        <w:t xml:space="preserve"> and outcome measurement to improve personalised medicine in this area</w:t>
      </w:r>
      <w:r w:rsidR="00DC3470" w:rsidRPr="00ED6F27">
        <w:rPr>
          <w:rFonts w:ascii="Times New Roman" w:hAnsi="Times New Roman" w:cs="Times New Roman"/>
        </w:rPr>
        <w:t>. Work is also underway</w:t>
      </w:r>
      <w:r w:rsidR="00CD5DDB" w:rsidRPr="00ED6F27">
        <w:rPr>
          <w:rFonts w:ascii="Times New Roman" w:hAnsi="Times New Roman" w:cs="Times New Roman"/>
        </w:rPr>
        <w:t xml:space="preserve"> </w:t>
      </w:r>
      <w:r w:rsidR="005C2464" w:rsidRPr="00ED6F27">
        <w:rPr>
          <w:rFonts w:ascii="Times New Roman" w:hAnsi="Times New Roman" w:cs="Times New Roman"/>
        </w:rPr>
        <w:t xml:space="preserve">aiming to move </w:t>
      </w:r>
      <w:r w:rsidRPr="00ED6F27">
        <w:rPr>
          <w:rFonts w:ascii="Times New Roman" w:hAnsi="Times New Roman" w:cs="Times New Roman"/>
        </w:rPr>
        <w:t>beyond stratification to provide more robust evidence for treatment moderators</w:t>
      </w:r>
      <w:r w:rsidR="00DC3470" w:rsidRPr="00ED6F27">
        <w:rPr>
          <w:rFonts w:ascii="Times New Roman" w:hAnsi="Times New Roman" w:cs="Times New Roman"/>
        </w:rPr>
        <w:t xml:space="preserve"> and prescriptive factors</w:t>
      </w:r>
      <w:r w:rsidRPr="00ED6F27">
        <w:rPr>
          <w:rFonts w:ascii="Times New Roman" w:hAnsi="Times New Roman" w:cs="Times New Roman"/>
        </w:rPr>
        <w:t xml:space="preserve"> in relapse prevention </w:t>
      </w:r>
      <w:r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136/bmjopen-2019-034158","ISBN":"2019034158","ISSN":"20446055","PMID":"32060157","abstract":"Psychological interventions and antidepressant medication can be effective interventions to prevent depressive relapse for patients currently in remission of depression. Less is known about overall factors that predict or moderate treatment response for patients receiving a psychological intervention for recurrent depression. This is a protocol for an individual participant data (IPD) meta-analysis which aims to assess predictors and moderators of relapse or recurrence for patients currently in remission from depression. Methods and analysis Searches of PubMed, PsycINFO, Embase and Cochrane Central Register of Controlled Trials were completed on 13 October 2019. Study extractions and risk of bias assessments have been completed. Study authors will be asked to contribute IPD. Standard aggregate meta-analysis and IPD analysis will be conducted, and the outcomes will be compared with assess whether results differ between studies supplying data and those that did not. IPD files of individual data will be merged and variables homogenised where possible for consistency. IPD will be analysed via Cox regression and one and two-stage analyses will be conducted. Ethics and dissemination The results will be published in peer review journals and shared in a policy briefing as well as accessible formats and shared with a range of stakeholders. The results will inform patients and clinicians and researchers about our current understanding of more personalised ways to prevent a depressive relapse. No local ethics approval was necessary following consultation with the legal department. Guidance on patient data storage and management will be adhered to. PROSPERO registration number CRD42019127844.","author":[{"dropping-particle":"","family":"Breedvelt","given":"Josefien J.F.","non-dropping-particle":"","parse-names":false,"suffix":""},{"dropping-particle":"","family":"Warren","given":"Fiona C.Warren","non-dropping-particle":"","parse-names":false,"suffix":""},{"dropping-particle":"","family":"Brouwer","given":"Marlies E.Brouwer","non-dropping-particle":"","parse-names":false,"suffix":""},{"dropping-particle":"","family":"Karyotaki","given":"Eirini","non-dropping-particle":"","parse-names":false,"suffix":""},{"dropping-particle":"","family":"Kuyken","given":"Willem","non-dropping-particle":"","parse-names":false,"suffix":""},{"dropping-particle":"","family":"Cuijpers","given":"Pim","non-dropping-particle":"","parse-names":false,"suffix":""},{"dropping-particle":"Van","family":"Oppen","given":"Patricia","non-dropping-particle":"Van","parse-names":false,"suffix":""},{"dropping-particle":"","family":"Gilbody","given":"Simon","non-dropping-particle":"","parse-names":false,"suffix":""},{"dropping-particle":"","family":"Bockting","given":"Claudi L.H.","non-dropping-particle":"","parse-names":false,"suffix":""}],"container-title":"BMJ Open","id":"ITEM-1","issue":"2","issued":{"date-parts":[["2020"]]},"page":"1-8","title":"Individual participant data (IPD) meta-analysis of psychological relapse prevention interventions versus control for patients in remission from depression: A protocol","type":"article-journal","volume":"10"},"uris":["http://www.mendeley.com/documents/?uuid=6433b22f-0a68-4c43-aac6-5f872a8bd331"]}],"mendeley":{"formattedCitation":"(55)","plainTextFormattedCitation":"(55)","previouslyFormattedCitation":"(55)"},"properties":{"noteIndex":0},"schema":"https://github.com/citation-style-language/schema/raw/master/csl-citation.json"}</w:instrText>
      </w:r>
      <w:r w:rsidRPr="00ED6F27">
        <w:rPr>
          <w:rFonts w:ascii="Times New Roman" w:hAnsi="Times New Roman" w:cs="Times New Roman"/>
        </w:rPr>
        <w:fldChar w:fldCharType="separate"/>
      </w:r>
      <w:r w:rsidR="005F32E2" w:rsidRPr="00ED6F27">
        <w:rPr>
          <w:rFonts w:ascii="Times New Roman" w:hAnsi="Times New Roman" w:cs="Times New Roman"/>
          <w:noProof/>
        </w:rPr>
        <w:t>(55)</w:t>
      </w:r>
      <w:r w:rsidRPr="00ED6F27">
        <w:rPr>
          <w:rFonts w:ascii="Times New Roman" w:hAnsi="Times New Roman" w:cs="Times New Roman"/>
        </w:rPr>
        <w:fldChar w:fldCharType="end"/>
      </w:r>
      <w:r w:rsidR="0012053A" w:rsidRPr="00ED6F27">
        <w:rPr>
          <w:rFonts w:ascii="Times New Roman" w:hAnsi="Times New Roman" w:cs="Times New Roman"/>
        </w:rPr>
        <w:t>.</w:t>
      </w:r>
    </w:p>
    <w:p w14:paraId="041D82EB" w14:textId="7B4524C2" w:rsidR="0012053A" w:rsidRPr="00ED6F27" w:rsidRDefault="0012053A" w:rsidP="00567C8B">
      <w:pPr>
        <w:spacing w:line="480" w:lineRule="auto"/>
        <w:rPr>
          <w:rFonts w:ascii="Times New Roman" w:hAnsi="Times New Roman" w:cs="Times New Roman"/>
        </w:rPr>
      </w:pPr>
    </w:p>
    <w:p w14:paraId="491C3082" w14:textId="4962F1CF" w:rsidR="0012053A" w:rsidRPr="00ED6F27" w:rsidRDefault="0012053A" w:rsidP="0012053A">
      <w:pPr>
        <w:spacing w:line="480" w:lineRule="auto"/>
        <w:rPr>
          <w:rFonts w:ascii="Times New Roman" w:hAnsi="Times New Roman" w:cs="Times New Roman"/>
        </w:rPr>
      </w:pPr>
      <w:r w:rsidRPr="00ED6F27">
        <w:rPr>
          <w:rFonts w:ascii="Times New Roman" w:hAnsi="Times New Roman" w:cs="Times New Roman"/>
        </w:rPr>
        <w:t>Most of the included predictors in the studies identified</w:t>
      </w:r>
      <w:r w:rsidR="00DC3470" w:rsidRPr="00ED6F27">
        <w:rPr>
          <w:rFonts w:ascii="Times New Roman" w:hAnsi="Times New Roman" w:cs="Times New Roman"/>
        </w:rPr>
        <w:t xml:space="preserve"> in this review</w:t>
      </w:r>
      <w:r w:rsidRPr="00ED6F27">
        <w:rPr>
          <w:rFonts w:ascii="Times New Roman" w:hAnsi="Times New Roman" w:cs="Times New Roman"/>
        </w:rPr>
        <w:t xml:space="preserve"> were clinical or demographic variables. It is possible that including a greater number of biomarkers or genetic information may help move towards such a precision medicine approach, as has been shown promising in a number of other areas, including diagnosing mood disorders </w:t>
      </w:r>
      <w:r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038/s41380-021-01061-w","ISSN":"14765578","abstract":"Mood disorders (depression, bipolar disorders) are prevalent and disabling. They are also highly co-morbid with other psychiatric disorders. Currently there are no objective measures, such as blood tests, used in clinical practice, and available treatments do not work in everybody. The development of blood tests, as well as matching of patients with existing and new treatments, in a precise, personalized and preventive fashion, would make a significant difference at an individual and societal level. Early pilot studies by us to discover blood biomarkers for mood state were promising [1], and validated by others [2]. Recent work by us has identified blood gene expression biomarkers that track suicidality, a tragic behavioral outcome of mood disorders, using powerful longitudinal within-subject designs, validated them in suicide completers, and tested them in independent cohorts for ability to assess state (suicidal ideation), and ability to predict trait (future hospitalizations for suicidality) [3–6]. These studies showed good reproducibility with subsequent independent genetic studies [7]. More recently, we have conducted such studies also for pain [8], for stress disorders [9], and for memory/Alzheimer’s Disease [10]. We endeavored to use a similar comprehensive approach to identify more definitive biomarkers for mood disorders, that are transdiagnostic, by studying mood in psychiatric disorders patients. First, we used a longitudinal within-subject design and whole-genome gene expression approach to discover biomarkers which track mood state in subjects who had diametric changes in mood state from low to high, from visit to visit, as measured by a simple visual analog scale that we had previously developed (SMS-7). Second, we prioritized these biomarkers using a convergent functional genomics (CFG) approach encompassing in a comprehensive fashion prior published evidence in the field. Third, we validated the biomarkers in an independent cohort of subjects with clinically severe depression (as measured by Hamilton Depression Scale, (HAMD)) and with clinically severe mania (as measured by the Young Mania Rating Scale (YMRS)). Adding the scores from the first three steps into an overall convergent functional evidence (CFE) score, we ended up with 26 top candidate blood gene expression biomarkers that had a CFE score as good as or better than SLC6A4, an empirical finding which we used as a de facto positive control and cutoff. Notably, there was among th…","author":[{"dropping-particle":"","family":"Le-Niculescu","given":"H.","non-dropping-particle":"","parse-names":false,"suffix":""},{"dropping-particle":"","family":"Roseberry","given":"K.","non-dropping-particle":"","parse-names":false,"suffix":""},{"dropping-particle":"","family":"Gill","given":"S. S.","non-dropping-particle":"","parse-names":false,"suffix":""},{"dropping-particle":"","family":"Levey","given":"D. F.","non-dropping-particle":"","parse-names":false,"suffix":""},{"dropping-particle":"","family":"Phalen","given":"P. L.","non-dropping-particle":"","parse-names":false,"suffix":""},{"dropping-particle":"","family":"Mullen","given":"J.","non-dropping-particle":"","parse-names":false,"suffix":""},{"dropping-particle":"","family":"Williams","given":"A.","non-dropping-particle":"","parse-names":false,"suffix":""},{"dropping-particle":"","family":"Bhairo","given":"S.","non-dropping-particle":"","parse-names":false,"suffix":""},{"dropping-particle":"","family":"Voegtline","given":"T.","non-dropping-particle":"","parse-names":false,"suffix":""},{"dropping-particle":"","family":"Davis","given":"H.","non-dropping-particle":"","parse-names":false,"suffix":""},{"dropping-particle":"","family":"Shekhar","given":"A.","non-dropping-particle":"","parse-names":false,"suffix":""},{"dropping-particle":"","family":"Kurian","given":"S. M.","non-dropping-particle":"","parse-names":false,"suffix":""},{"dropping-particle":"","family":"Niculescu","given":"A. B.","non-dropping-particle":"","parse-names":false,"suffix":""}],"container-title":"Molecular Psychiatry","id":"ITEM-1","issued":{"date-parts":[["2021"]]},"publisher":"Springer US","title":"Precision medicine for mood disorders: objective assessment, risk prediction, pharmacogenomics, and repurposed drugs","type":"article-journal"},"uris":["http://www.mendeley.com/documents/?uuid=17a546a1-70f0-4e76-b9f7-dfa1d1f3e096"]}],"mendeley":{"formattedCitation":"(56)","plainTextFormattedCitation":"(56)","previouslyFormattedCitation":"(56)"},"properties":{"noteIndex":0},"schema":"https://github.com/citation-style-language/schema/raw/master/csl-citation.json"}</w:instrText>
      </w:r>
      <w:r w:rsidRPr="00ED6F27">
        <w:rPr>
          <w:rFonts w:ascii="Times New Roman" w:hAnsi="Times New Roman" w:cs="Times New Roman"/>
        </w:rPr>
        <w:fldChar w:fldCharType="separate"/>
      </w:r>
      <w:r w:rsidR="005F32E2" w:rsidRPr="00ED6F27">
        <w:rPr>
          <w:rFonts w:ascii="Times New Roman" w:hAnsi="Times New Roman" w:cs="Times New Roman"/>
          <w:noProof/>
        </w:rPr>
        <w:t>(56)</w:t>
      </w:r>
      <w:r w:rsidRPr="00ED6F27">
        <w:rPr>
          <w:rFonts w:ascii="Times New Roman" w:hAnsi="Times New Roman" w:cs="Times New Roman"/>
        </w:rPr>
        <w:fldChar w:fldCharType="end"/>
      </w:r>
      <w:r w:rsidRPr="00ED6F27">
        <w:rPr>
          <w:rFonts w:ascii="Times New Roman" w:hAnsi="Times New Roman" w:cs="Times New Roman"/>
        </w:rPr>
        <w:t xml:space="preserve">. Nevertheless, such an approach may not be clinically feasible, and an </w:t>
      </w:r>
      <w:r w:rsidR="005B45BD" w:rsidRPr="00ED6F27">
        <w:rPr>
          <w:rFonts w:ascii="Times New Roman" w:hAnsi="Times New Roman" w:cs="Times New Roman"/>
        </w:rPr>
        <w:lastRenderedPageBreak/>
        <w:t>important consideration for researchers is the context and setting in which a prognostic model is intended to be used</w:t>
      </w:r>
      <w:r w:rsidR="00ED27AD" w:rsidRPr="00ED6F27">
        <w:rPr>
          <w:rFonts w:ascii="Times New Roman" w:hAnsi="Times New Roman" w:cs="Times New Roman"/>
        </w:rPr>
        <w:t xml:space="preserve">. Models intended for a primary </w:t>
      </w:r>
      <w:r w:rsidR="005B45BD" w:rsidRPr="00ED6F27">
        <w:rPr>
          <w:rFonts w:ascii="Times New Roman" w:hAnsi="Times New Roman" w:cs="Times New Roman"/>
        </w:rPr>
        <w:t>care setting</w:t>
      </w:r>
      <w:r w:rsidRPr="00ED6F27">
        <w:rPr>
          <w:rFonts w:ascii="Times New Roman" w:hAnsi="Times New Roman" w:cs="Times New Roman"/>
        </w:rPr>
        <w:t>, for example,</w:t>
      </w:r>
      <w:r w:rsidR="005B45BD" w:rsidRPr="00ED6F27">
        <w:rPr>
          <w:rFonts w:ascii="Times New Roman" w:hAnsi="Times New Roman" w:cs="Times New Roman"/>
        </w:rPr>
        <w:t xml:space="preserve"> may need to focus on a different set of predictors than those intended for use within a specialist service.</w:t>
      </w:r>
      <w:r w:rsidR="00D00B11" w:rsidRPr="00ED6F27">
        <w:rPr>
          <w:rFonts w:ascii="Times New Roman" w:hAnsi="Times New Roman" w:cs="Times New Roman"/>
        </w:rPr>
        <w:t xml:space="preserve"> </w:t>
      </w:r>
      <w:r w:rsidRPr="00ED6F27">
        <w:rPr>
          <w:rFonts w:ascii="Times New Roman" w:hAnsi="Times New Roman" w:cs="Times New Roman"/>
        </w:rPr>
        <w:t>Primary</w:t>
      </w:r>
      <w:r w:rsidR="00D00B11" w:rsidRPr="00ED6F27">
        <w:rPr>
          <w:rFonts w:ascii="Times New Roman" w:hAnsi="Times New Roman" w:cs="Times New Roman"/>
        </w:rPr>
        <w:t xml:space="preserve"> care-based models would </w:t>
      </w:r>
      <w:r w:rsidRPr="00ED6F27">
        <w:rPr>
          <w:rFonts w:ascii="Times New Roman" w:hAnsi="Times New Roman" w:cs="Times New Roman"/>
        </w:rPr>
        <w:t xml:space="preserve">ideally </w:t>
      </w:r>
      <w:r w:rsidR="00D00B11" w:rsidRPr="00ED6F27">
        <w:rPr>
          <w:rFonts w:ascii="Times New Roman" w:hAnsi="Times New Roman" w:cs="Times New Roman"/>
        </w:rPr>
        <w:t xml:space="preserve">need to </w:t>
      </w:r>
      <w:r w:rsidRPr="00ED6F27">
        <w:rPr>
          <w:rFonts w:ascii="Times New Roman" w:hAnsi="Times New Roman" w:cs="Times New Roman"/>
        </w:rPr>
        <w:t>include</w:t>
      </w:r>
      <w:r w:rsidR="00D00B11" w:rsidRPr="00ED6F27">
        <w:rPr>
          <w:rFonts w:ascii="Times New Roman" w:hAnsi="Times New Roman" w:cs="Times New Roman"/>
        </w:rPr>
        <w:t xml:space="preserve"> predictors that were available and routinely collected in primary care, such as demographics, socioeconomic information, comorbidities and depression history characteristics. </w:t>
      </w:r>
    </w:p>
    <w:p w14:paraId="660EE6A8" w14:textId="77777777" w:rsidR="008E2743" w:rsidRPr="00ED6F27" w:rsidRDefault="008E2743" w:rsidP="00567C8B">
      <w:pPr>
        <w:spacing w:line="480" w:lineRule="auto"/>
        <w:rPr>
          <w:rFonts w:ascii="Times New Roman" w:hAnsi="Times New Roman" w:cs="Times New Roman"/>
        </w:rPr>
      </w:pPr>
    </w:p>
    <w:p w14:paraId="484C9E28" w14:textId="363B3DD7" w:rsidR="0067584A" w:rsidRPr="00ED6F27" w:rsidRDefault="00D1177A" w:rsidP="00567C8B">
      <w:pPr>
        <w:spacing w:line="480" w:lineRule="auto"/>
        <w:rPr>
          <w:rFonts w:ascii="Times New Roman" w:hAnsi="Times New Roman" w:cs="Times New Roman"/>
        </w:rPr>
      </w:pPr>
      <w:bookmarkStart w:id="0" w:name="_Hlk87275438"/>
      <w:r w:rsidRPr="00ED6F27">
        <w:rPr>
          <w:rFonts w:ascii="Times New Roman" w:hAnsi="Times New Roman" w:cs="Times New Roman"/>
        </w:rPr>
        <w:t xml:space="preserve">The review has highlighted a range of </w:t>
      </w:r>
      <w:r w:rsidR="0012053A" w:rsidRPr="00ED6F27">
        <w:rPr>
          <w:rFonts w:ascii="Times New Roman" w:hAnsi="Times New Roman" w:cs="Times New Roman"/>
        </w:rPr>
        <w:t xml:space="preserve">statistical </w:t>
      </w:r>
      <w:r w:rsidRPr="00ED6F27">
        <w:rPr>
          <w:rFonts w:ascii="Times New Roman" w:hAnsi="Times New Roman" w:cs="Times New Roman"/>
        </w:rPr>
        <w:t>approaches to prognostic model development</w:t>
      </w:r>
      <w:r w:rsidR="004F5EE4" w:rsidRPr="00ED6F27">
        <w:rPr>
          <w:rFonts w:ascii="Times New Roman" w:hAnsi="Times New Roman" w:cs="Times New Roman"/>
        </w:rPr>
        <w:t xml:space="preserve">, from </w:t>
      </w:r>
      <w:r w:rsidRPr="00ED6F27">
        <w:rPr>
          <w:rFonts w:ascii="Times New Roman" w:hAnsi="Times New Roman" w:cs="Times New Roman"/>
        </w:rPr>
        <w:t xml:space="preserve">'traditional' regression-based techniques </w:t>
      </w:r>
      <w:r w:rsidR="004F5EE4" w:rsidRPr="00ED6F27">
        <w:rPr>
          <w:rFonts w:ascii="Times New Roman" w:hAnsi="Times New Roman" w:cs="Times New Roman"/>
        </w:rPr>
        <w:t>to those using ML</w:t>
      </w:r>
      <w:r w:rsidRPr="00ED6F27">
        <w:rPr>
          <w:rFonts w:ascii="Times New Roman" w:hAnsi="Times New Roman" w:cs="Times New Roman"/>
        </w:rPr>
        <w:t xml:space="preserve">. </w:t>
      </w:r>
      <w:r w:rsidR="00CB3763" w:rsidRPr="00ED6F27">
        <w:rPr>
          <w:rFonts w:ascii="Times New Roman" w:hAnsi="Times New Roman" w:cs="Times New Roman"/>
        </w:rPr>
        <w:t xml:space="preserve">ML approaches offer the potential of greater predictive performances than more traditional approaches </w:t>
      </w:r>
      <w:r w:rsidR="00CB3763" w:rsidRPr="00D702C9">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192/bjp.2018.105","ISSN":"0007-1250","abstract":"&lt;p&gt;Machine learning methods are being increasingly applied to physical healthcare. In this article we describe some of the potential benefits, challenges and limitations of this approach in a mental health context. We provide a number of examples where machine learning could add value beyond conventional statistical modelling.&lt;/p&gt;","author":[{"dropping-particle":"","family":"Tiffin","given":"Paul A.","non-dropping-particle":"","parse-names":false,"suffix":""},{"dropping-particle":"","family":"Paton","given":"Lewis W.","non-dropping-particle":"","parse-names":false,"suffix":""}],"container-title":"The British Journal of Psychiatry","id":"ITEM-1","issue":"3","issued":{"date-parts":[["2018"]]},"page":"509-510","title":"Rise of the machines? Machine learning approaches and mental health: opportunities and challenges","type":"article-journal","volume":"213"},"uris":["http://www.mendeley.com/documents/?uuid=7ed78e8f-b061-43c1-863f-7cc62c4ade6e"]}],"mendeley":{"formattedCitation":"(57)","plainTextFormattedCitation":"(57)","previouslyFormattedCitation":"(57)"},"properties":{"noteIndex":0},"schema":"https://github.com/citation-style-language/schema/raw/master/csl-citation.json"}</w:instrText>
      </w:r>
      <w:r w:rsidR="00CB3763" w:rsidRPr="00D702C9">
        <w:rPr>
          <w:rFonts w:ascii="Times New Roman" w:hAnsi="Times New Roman" w:cs="Times New Roman"/>
        </w:rPr>
        <w:fldChar w:fldCharType="separate"/>
      </w:r>
      <w:r w:rsidR="005F32E2" w:rsidRPr="00ED6F27">
        <w:rPr>
          <w:rFonts w:ascii="Times New Roman" w:hAnsi="Times New Roman" w:cs="Times New Roman"/>
          <w:noProof/>
        </w:rPr>
        <w:t>(57)</w:t>
      </w:r>
      <w:r w:rsidR="00CB3763" w:rsidRPr="00D702C9">
        <w:rPr>
          <w:rFonts w:ascii="Times New Roman" w:hAnsi="Times New Roman" w:cs="Times New Roman"/>
        </w:rPr>
        <w:fldChar w:fldCharType="end"/>
      </w:r>
      <w:r w:rsidR="00CB3763" w:rsidRPr="00ED6F27">
        <w:rPr>
          <w:rFonts w:ascii="Times New Roman" w:hAnsi="Times New Roman" w:cs="Times New Roman"/>
        </w:rPr>
        <w:t xml:space="preserve">. However, this not always the case, as some studies </w:t>
      </w:r>
      <w:r w:rsidR="00CB3763" w:rsidRPr="00D702C9">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author":[{"dropping-particle":"","family":"Tate AE, McCabe RC, Larsson H, Lundström S, Lichtenstein P","given":"Kuja-Halkola R","non-dropping-particle":"","parse-names":false,"suffix":""}],"container-title":"PLoS One","id":"ITEM-1","issue":"4","issued":{"date-parts":[["2020"]]},"page":"e0230389","title":"Predicting mental health problems in adolescence using machine learning techniques","type":"article-journal","volume":"14"},"uris":["http://www.mendeley.com/documents/?uuid=36aa507d-7057-4947-bbdc-ade6c81a1571"]}],"mendeley":{"formattedCitation":"(58)","plainTextFormattedCitation":"(58)","previouslyFormattedCitation":"(58)"},"properties":{"noteIndex":0},"schema":"https://github.com/citation-style-language/schema/raw/master/csl-citation.json"}</w:instrText>
      </w:r>
      <w:r w:rsidR="00CB3763" w:rsidRPr="00D702C9">
        <w:rPr>
          <w:rFonts w:ascii="Times New Roman" w:hAnsi="Times New Roman" w:cs="Times New Roman"/>
        </w:rPr>
        <w:fldChar w:fldCharType="separate"/>
      </w:r>
      <w:r w:rsidR="005F32E2" w:rsidRPr="00ED6F27">
        <w:rPr>
          <w:rFonts w:ascii="Times New Roman" w:hAnsi="Times New Roman" w:cs="Times New Roman"/>
          <w:noProof/>
        </w:rPr>
        <w:t>(58)</w:t>
      </w:r>
      <w:r w:rsidR="00CB3763" w:rsidRPr="00D702C9">
        <w:rPr>
          <w:rFonts w:ascii="Times New Roman" w:hAnsi="Times New Roman" w:cs="Times New Roman"/>
        </w:rPr>
        <w:fldChar w:fldCharType="end"/>
      </w:r>
      <w:r w:rsidR="00CD5DDB" w:rsidRPr="00ED6F27">
        <w:rPr>
          <w:rFonts w:ascii="Times New Roman" w:hAnsi="Times New Roman" w:cs="Times New Roman"/>
        </w:rPr>
        <w:t xml:space="preserve"> </w:t>
      </w:r>
      <w:r w:rsidR="00CB3763" w:rsidRPr="00ED6F27">
        <w:rPr>
          <w:rFonts w:ascii="Times New Roman" w:hAnsi="Times New Roman" w:cs="Times New Roman"/>
        </w:rPr>
        <w:t>have shown. The technique can also be criticised for lack of interpretability, and variable reporting standards, although the forthcoming TRIPOD-AI may encourage greater consistency in this regard. When designing future prognosis research, researchers should be mindful of the relative benefits and disadvantages associated with different methodological approaches.</w:t>
      </w:r>
      <w:r w:rsidR="00CB3763" w:rsidRPr="00ED6F27" w:rsidDel="00CB3763">
        <w:rPr>
          <w:rFonts w:ascii="Times New Roman" w:hAnsi="Times New Roman" w:cs="Times New Roman"/>
        </w:rPr>
        <w:t xml:space="preserve"> </w:t>
      </w:r>
      <w:r w:rsidR="0067584A" w:rsidRPr="00ED6F27">
        <w:rPr>
          <w:rFonts w:ascii="Times New Roman" w:hAnsi="Times New Roman" w:cs="Times New Roman"/>
        </w:rPr>
        <w:t xml:space="preserve">Prognosis research has grown as an area over recent years </w:t>
      </w:r>
      <w:r w:rsidR="0067584A" w:rsidRPr="00ED6F27">
        <w:rPr>
          <w:rFonts w:ascii="Times New Roman" w:hAnsi="Times New Roman" w:cs="Times New Roman"/>
        </w:rPr>
        <w:fldChar w:fldCharType="begin" w:fldLock="1"/>
      </w:r>
      <w:r w:rsidR="0067584A" w:rsidRPr="00ED6F27">
        <w:rPr>
          <w:rFonts w:ascii="Times New Roman" w:hAnsi="Times New Roman" w:cs="Times New Roman"/>
        </w:rPr>
        <w:instrText>ADDIN CSL_CITATION {"citationItems":[{"id":"ITEM-1","itemData":{"author":[{"dropping-particle":"","family":"Riley","given":"Richard D.","non-dropping-particle":"","parse-names":false,"suffix":""},{"dropping-particle":"","family":"Windt","given":"DA","non-dropping-particle":"van der","parse-names":false,"suffix":""},{"dropping-particle":"","family":"P","given":"Croft","non-dropping-particle":"","parse-names":false,"suffix":""},{"dropping-particle":"","family":"Moons","given":"KGM","non-dropping-particle":"","parse-names":false,"suffix":""}],"edition":"First edit","id":"ITEM-1","issued":{"date-parts":[["2019"]]},"publisher":"Oxford University Press.","title":"Prognosis Research in Healthcare: Concepts, Methods, and Impact.","type":"book"},"uris":["http://www.mendeley.com/documents/?uuid=9f863fb8-cee7-4e8a-ac9d-9d0932d8eed7"]}],"mendeley":{"formattedCitation":"(7)","plainTextFormattedCitation":"(7)","previouslyFormattedCitation":"(7)"},"properties":{"noteIndex":0},"schema":"https://github.com/citation-style-language/schema/raw/master/csl-citation.json"}</w:instrText>
      </w:r>
      <w:r w:rsidR="0067584A" w:rsidRPr="00ED6F27">
        <w:rPr>
          <w:rFonts w:ascii="Times New Roman" w:hAnsi="Times New Roman" w:cs="Times New Roman"/>
        </w:rPr>
        <w:fldChar w:fldCharType="separate"/>
      </w:r>
      <w:r w:rsidR="0067584A" w:rsidRPr="00ED6F27">
        <w:rPr>
          <w:rFonts w:ascii="Times New Roman" w:hAnsi="Times New Roman" w:cs="Times New Roman"/>
          <w:noProof/>
        </w:rPr>
        <w:t>(7)</w:t>
      </w:r>
      <w:r w:rsidR="0067584A" w:rsidRPr="00ED6F27">
        <w:rPr>
          <w:rFonts w:ascii="Times New Roman" w:hAnsi="Times New Roman" w:cs="Times New Roman"/>
        </w:rPr>
        <w:fldChar w:fldCharType="end"/>
      </w:r>
      <w:r w:rsidR="0067584A" w:rsidRPr="00ED6F27">
        <w:rPr>
          <w:rFonts w:ascii="Times New Roman" w:hAnsi="Times New Roman" w:cs="Times New Roman"/>
        </w:rPr>
        <w:t xml:space="preserve"> and, with the development of the PROGRESS initiative, there are now standards and guidelines for conducting </w:t>
      </w:r>
      <w:r w:rsidR="0067584A"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1371/jour","ISBN":"0049-8114 (Print)\\r0049-8114 (Linking)","ISSN":"00400262","PMID":"22919737","author":[{"dropping-particle":"","family":"Steyerberg EW, Moons KGM, van der Windt DA, Hayden JA","given":"Perel P.","non-dropping-particle":"","parse-names":false,"suffix":""}],"container-title":"PLoS Med","id":"ITEM-1","issued":{"date-parts":[["2013"]]},"title":"Prognosis Research Strategy (PROGRESS) 3: Prognostic Model Research","type":"article-journal","volume":"10(2): e10"},"uris":["http://www.mendeley.com/documents/?uuid=d892707f-38a2-4b5c-8386-0a126f883a52"]}],"mendeley":{"formattedCitation":"(59)","plainTextFormattedCitation":"(59)","previouslyFormattedCitation":"(59)"},"properties":{"noteIndex":0},"schema":"https://github.com/citation-style-language/schema/raw/master/csl-citation.json"}</w:instrText>
      </w:r>
      <w:r w:rsidR="0067584A" w:rsidRPr="00ED6F27">
        <w:rPr>
          <w:rFonts w:ascii="Times New Roman" w:hAnsi="Times New Roman" w:cs="Times New Roman"/>
        </w:rPr>
        <w:fldChar w:fldCharType="separate"/>
      </w:r>
      <w:r w:rsidR="005F32E2" w:rsidRPr="00ED6F27">
        <w:rPr>
          <w:rFonts w:ascii="Times New Roman" w:hAnsi="Times New Roman" w:cs="Times New Roman"/>
          <w:noProof/>
        </w:rPr>
        <w:t>(59)</w:t>
      </w:r>
      <w:r w:rsidR="0067584A" w:rsidRPr="00ED6F27">
        <w:rPr>
          <w:rFonts w:ascii="Times New Roman" w:hAnsi="Times New Roman" w:cs="Times New Roman"/>
        </w:rPr>
        <w:fldChar w:fldCharType="end"/>
      </w:r>
      <w:r w:rsidR="0067584A" w:rsidRPr="00ED6F27">
        <w:rPr>
          <w:rFonts w:ascii="Times New Roman" w:hAnsi="Times New Roman" w:cs="Times New Roman"/>
        </w:rPr>
        <w:t xml:space="preserve">, reporting </w:t>
      </w:r>
      <w:r w:rsidR="0067584A"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7326/M14-0698","ISBN":"1539-3704 (Electronic)\\r0003-4819 (Linking)","ISSN":"15393704","PMID":"25561516","abstract":"The TRIPOD (Transparent Reporting of a multivariable prediction model for Individual Prognosis Or Diagnosis) Statement includes a 22-item checklist, which aims to improve the reporting of studies developing, validating, or updating a prediction model, whether for diagnostic or prognostic purposes. The TRIPOD Statement aims to improve the transparency of the reporting of a prediction model study regardless of the study methods used. This explanation and elaboration document describes the rationale; clarifies the meaning of each item; and discusses why transparent reporting is important, with a view to assessing risk of bias and clinical usefulness of the prediction model. Each checklist item of the TRIPOD Statement is explained in detail and accompanied by published examples of good reporting. The document also provides a valuable reference of issues to consider when designing, conducting, and analyzing prediction model studies. To aid the editorial process and help peer reviewers and, ultimately, readers and systematic reviewers of prediction model studies, it is recommended that authors include a completed checklist in their submission. The TRIPOD checklist can also be downloaded from www.tripod-statement.org.","author":[{"dropping-particle":"","family":"Moons","given":"Karel G.M.","non-dropping-particle":"","parse-names":false,"suffix":""},{"dropping-particle":"","family":"Altman","given":"Douglas G.","non-dropping-particle":"","parse-names":false,"suffix":""},{"dropping-particle":"","family":"Reitsma","given":"Johannes B.","non-dropping-particle":"","parse-names":false,"suffix":""},{"dropping-particle":"","family":"Ioannidis","given":"John P.A.","non-dropping-particle":"","parse-names":false,"suffix":""},{"dropping-particle":"","family":"Macaskill","given":"Petra","non-dropping-particle":"","parse-names":false,"suffix":""},{"dropping-particle":"","family":"Steyerberg","given":"Ewout W.","non-dropping-particle":"","parse-names":false,"suffix":""},{"dropping-particle":"","family":"Vickers","given":"Andrew J.","non-dropping-particle":"","parse-names":false,"suffix":""},{"dropping-particle":"","family":"Ransohoff","given":"David F.","non-dropping-particle":"","parse-names":false,"suffix":""},{"dropping-particle":"","family":"Collins","given":"Gary S.","non-dropping-particle":"","parse-names":false,"suffix":""}],"container-title":"Annals of Internal Medicine","id":"ITEM-1","issue":"1","issued":{"date-parts":[["2015"]]},"page":"W1-W73","title":"Transparent reporting of a multivariable prediction model for individual prognosis or diagnosis (TRIPOD): Explanation and elaboration","type":"article-journal","volume":"162"},"uris":["http://www.mendeley.com/documents/?uuid=d324cdcd-040f-4ff3-b5dd-26ad29b9ced2"]}],"mendeley":{"formattedCitation":"(60)","plainTextFormattedCitation":"(60)","previouslyFormattedCitation":"(60)"},"properties":{"noteIndex":0},"schema":"https://github.com/citation-style-language/schema/raw/master/csl-citation.json"}</w:instrText>
      </w:r>
      <w:r w:rsidR="0067584A" w:rsidRPr="00ED6F27">
        <w:rPr>
          <w:rFonts w:ascii="Times New Roman" w:hAnsi="Times New Roman" w:cs="Times New Roman"/>
        </w:rPr>
        <w:fldChar w:fldCharType="separate"/>
      </w:r>
      <w:r w:rsidR="005F32E2" w:rsidRPr="00ED6F27">
        <w:rPr>
          <w:rFonts w:ascii="Times New Roman" w:hAnsi="Times New Roman" w:cs="Times New Roman"/>
          <w:noProof/>
        </w:rPr>
        <w:t>(60)</w:t>
      </w:r>
      <w:r w:rsidR="0067584A" w:rsidRPr="00ED6F27">
        <w:rPr>
          <w:rFonts w:ascii="Times New Roman" w:hAnsi="Times New Roman" w:cs="Times New Roman"/>
        </w:rPr>
        <w:fldChar w:fldCharType="end"/>
      </w:r>
      <w:r w:rsidR="0067584A" w:rsidRPr="00ED6F27">
        <w:rPr>
          <w:rFonts w:ascii="Times New Roman" w:hAnsi="Times New Roman" w:cs="Times New Roman"/>
        </w:rPr>
        <w:t xml:space="preserve"> and appraising </w:t>
      </w:r>
      <w:r w:rsidR="0067584A"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7326/M18-1376","ISSN":"0003-4819","PMID":"30596875","author":[{"dropping-particle":"","family":"Wolff","given":"Robert F.","non-dropping-particle":"","parse-names":false,"suffix":""},{"dropping-particle":"","family":"Moons","given":"Karel G.M.","non-dropping-particle":"","parse-names":false,"suffix":""},{"dropping-particle":"","family":"Riley","given":"Richard D.","non-dropping-particle":"","parse-names":false,"suffix":""},{"dropping-particle":"","family":"Whiting","given":"Penny F.","non-dropping-particle":"","parse-names":false,"suffix":""},{"dropping-particle":"","family":"Westwood","given":"Marie","non-dropping-particle":"","parse-names":false,"suffix":""},{"dropping-particle":"","family":"Collins","given":"Gary S.","non-dropping-particle":"","parse-names":false,"suffix":""},{"dropping-particle":"","family":"Reitsma","given":"Johannes B.","non-dropping-particle":"","parse-names":false,"suffix":""},{"dropping-particle":"","family":"Kleijnen","given":"Jos","non-dropping-particle":"","parse-names":false,"suffix":""},{"dropping-particle":"","family":"Mallett","given":"Sue","non-dropping-particle":"","parse-names":false,"suffix":""}],"container-title":"Annals of Internal Medicine","id":"ITEM-1","issue":"1","issued":{"date-parts":[["2019"]]},"page":"51","title":"PROBAST: A Tool to Assess the Risk of Bias and Applicability of Prediction Model Studies","type":"article-journal","volume":"170"},"uris":["http://www.mendeley.com/documents/?uuid=2ccfadab-a324-4f8a-9b2e-6b2f5e12ce6a"]}],"mendeley":{"formattedCitation":"(19)","plainTextFormattedCitation":"(19)","previouslyFormattedCitation":"(19)"},"properties":{"noteIndex":0},"schema":"https://github.com/citation-style-language/schema/raw/master/csl-citation.json"}</w:instrText>
      </w:r>
      <w:r w:rsidR="0067584A" w:rsidRPr="00ED6F27">
        <w:rPr>
          <w:rFonts w:ascii="Times New Roman" w:hAnsi="Times New Roman" w:cs="Times New Roman"/>
        </w:rPr>
        <w:fldChar w:fldCharType="separate"/>
      </w:r>
      <w:r w:rsidR="005F32E2" w:rsidRPr="00ED6F27">
        <w:rPr>
          <w:rFonts w:ascii="Times New Roman" w:hAnsi="Times New Roman" w:cs="Times New Roman"/>
          <w:noProof/>
        </w:rPr>
        <w:t>(19)</w:t>
      </w:r>
      <w:r w:rsidR="0067584A" w:rsidRPr="00ED6F27">
        <w:rPr>
          <w:rFonts w:ascii="Times New Roman" w:hAnsi="Times New Roman" w:cs="Times New Roman"/>
        </w:rPr>
        <w:fldChar w:fldCharType="end"/>
      </w:r>
      <w:r w:rsidR="0067584A" w:rsidRPr="00ED6F27">
        <w:rPr>
          <w:rFonts w:ascii="Times New Roman" w:hAnsi="Times New Roman" w:cs="Times New Roman"/>
        </w:rPr>
        <w:t xml:space="preserve"> prognostic model studies. Future studies looking to develop prognostic models for relapse and recurrence of depression should follow best practice guidance when designing methodology, and should be reported in line with the TRIPOD statement </w:t>
      </w:r>
      <w:r w:rsidR="0067584A" w:rsidRPr="00ED6F27">
        <w:rPr>
          <w:rFonts w:ascii="Times New Roman" w:hAnsi="Times New Roman" w:cs="Times New Roman"/>
        </w:rPr>
        <w:fldChar w:fldCharType="begin" w:fldLock="1"/>
      </w:r>
      <w:r w:rsidR="00C31E74" w:rsidRPr="00ED6F27">
        <w:rPr>
          <w:rFonts w:ascii="Times New Roman" w:hAnsi="Times New Roman" w:cs="Times New Roman"/>
        </w:rPr>
        <w:instrText>ADDIN CSL_CITATION {"citationItems":[{"id":"ITEM-1","itemData":{"DOI":"10.7326/M14-0698","ISBN":"1539-3704 (Electronic)\\r0003-4819 (Linking)","ISSN":"15393704","PMID":"25561516","abstract":"The TRIPOD (Transparent Reporting of a multivariable prediction model for Individual Prognosis Or Diagnosis) Statement includes a 22-item checklist, which aims to improve the reporting of studies developing, validating, or updating a prediction model, whether for diagnostic or prognostic purposes. The TRIPOD Statement aims to improve the transparency of the reporting of a prediction model study regardless of the study methods used. This explanation and elaboration document describes the rationale; clarifies the meaning of each item; and discusses why transparent reporting is important, with a view to assessing risk of bias and clinical usefulness of the prediction model. Each checklist item of the TRIPOD Statement is explained in detail and accompanied by published examples of good reporting. The document also provides a valuable reference of issues to consider when designing, conducting, and analyzing prediction model studies. To aid the editorial process and help peer reviewers and, ultimately, readers and systematic reviewers of prediction model studies, it is recommended that authors include a completed checklist in their submission. The TRIPOD checklist can also be downloaded from www.tripod-statement.org.","author":[{"dropping-particle":"","family":"Moons","given":"Karel G.M.","non-dropping-particle":"","parse-names":false,"suffix":""},{"dropping-particle":"","family":"Altman","given":"Douglas G.","non-dropping-particle":"","parse-names":false,"suffix":""},{"dropping-particle":"","family":"Reitsma","given":"Johannes B.","non-dropping-particle":"","parse-names":false,"suffix":""},{"dropping-particle":"","family":"Ioannidis","given":"John P.A.","non-dropping-particle":"","parse-names":false,"suffix":""},{"dropping-particle":"","family":"Macaskill","given":"Petra","non-dropping-particle":"","parse-names":false,"suffix":""},{"dropping-particle":"","family":"Steyerberg","given":"Ewout W.","non-dropping-particle":"","parse-names":false,"suffix":""},{"dropping-particle":"","family":"Vickers","given":"Andrew J.","non-dropping-particle":"","parse-names":false,"suffix":""},{"dropping-particle":"","family":"Ransohoff","given":"David F.","non-dropping-particle":"","parse-names":false,"suffix":""},{"dropping-particle":"","family":"Collins","given":"Gary S.","non-dropping-particle":"","parse-names":false,"suffix":""}],"container-title":"Annals of Internal Medicine","id":"ITEM-1","issue":"1","issued":{"date-parts":[["2015"]]},"page":"W1-W73","title":"Transparent reporting of a multivariable prediction model for individual prognosis or diagnosis (TRIPOD): Explanation and elaboration","type":"article-journal","volume":"162"},"uris":["http://www.mendeley.com/documents/?uuid=d324cdcd-040f-4ff3-b5dd-26ad29b9ced2"]}],"mendeley":{"formattedCitation":"(60)","plainTextFormattedCitation":"(60)","previouslyFormattedCitation":"(60)"},"properties":{"noteIndex":0},"schema":"https://github.com/citation-style-language/schema/raw/master/csl-citation.json"}</w:instrText>
      </w:r>
      <w:r w:rsidR="0067584A" w:rsidRPr="00ED6F27">
        <w:rPr>
          <w:rFonts w:ascii="Times New Roman" w:hAnsi="Times New Roman" w:cs="Times New Roman"/>
        </w:rPr>
        <w:fldChar w:fldCharType="separate"/>
      </w:r>
      <w:r w:rsidR="005F32E2" w:rsidRPr="00ED6F27">
        <w:rPr>
          <w:rFonts w:ascii="Times New Roman" w:hAnsi="Times New Roman" w:cs="Times New Roman"/>
          <w:noProof/>
        </w:rPr>
        <w:t>(60)</w:t>
      </w:r>
      <w:r w:rsidR="0067584A" w:rsidRPr="00ED6F27">
        <w:rPr>
          <w:rFonts w:ascii="Times New Roman" w:hAnsi="Times New Roman" w:cs="Times New Roman"/>
        </w:rPr>
        <w:fldChar w:fldCharType="end"/>
      </w:r>
      <w:r w:rsidR="0067584A" w:rsidRPr="00ED6F27">
        <w:rPr>
          <w:rFonts w:ascii="Times New Roman" w:hAnsi="Times New Roman" w:cs="Times New Roman"/>
        </w:rPr>
        <w:t>.</w:t>
      </w:r>
    </w:p>
    <w:p w14:paraId="39F68B5D" w14:textId="031786BB" w:rsidR="00D1177A" w:rsidRPr="00ED6F27" w:rsidRDefault="00D1177A" w:rsidP="00567C8B">
      <w:pPr>
        <w:spacing w:line="480" w:lineRule="auto"/>
        <w:rPr>
          <w:rFonts w:ascii="Times New Roman" w:hAnsi="Times New Roman" w:cs="Times New Roman"/>
        </w:rPr>
      </w:pPr>
    </w:p>
    <w:bookmarkEnd w:id="0"/>
    <w:p w14:paraId="65891D38" w14:textId="77777777" w:rsidR="00D1177A" w:rsidRPr="00ED6F27" w:rsidRDefault="00D1177A" w:rsidP="00567C8B">
      <w:pPr>
        <w:spacing w:line="480" w:lineRule="auto"/>
        <w:rPr>
          <w:rFonts w:ascii="Times New Roman" w:hAnsi="Times New Roman" w:cs="Times New Roman"/>
        </w:rPr>
      </w:pPr>
    </w:p>
    <w:p w14:paraId="22D7A3AC" w14:textId="064A27BB" w:rsidR="00D1177A" w:rsidRPr="00ED6F27" w:rsidRDefault="00FF3398" w:rsidP="00567C8B">
      <w:pPr>
        <w:spacing w:line="480" w:lineRule="auto"/>
        <w:rPr>
          <w:rFonts w:ascii="Times New Roman" w:hAnsi="Times New Roman" w:cs="Times New Roman"/>
          <w:b/>
        </w:rPr>
      </w:pPr>
      <w:r w:rsidRPr="00ED6F27">
        <w:rPr>
          <w:rFonts w:ascii="Times New Roman" w:hAnsi="Times New Roman" w:cs="Times New Roman"/>
          <w:b/>
        </w:rPr>
        <w:lastRenderedPageBreak/>
        <w:t>Conclusion</w:t>
      </w:r>
    </w:p>
    <w:p w14:paraId="45AEB0BC" w14:textId="77777777" w:rsidR="00D1177A" w:rsidRPr="00ED6F27" w:rsidRDefault="00D1177A" w:rsidP="00567C8B">
      <w:pPr>
        <w:spacing w:line="480" w:lineRule="auto"/>
        <w:rPr>
          <w:rFonts w:ascii="Times New Roman" w:hAnsi="Times New Roman" w:cs="Times New Roman"/>
        </w:rPr>
      </w:pPr>
    </w:p>
    <w:p w14:paraId="0F59DE5B" w14:textId="389856C7" w:rsidR="00D1177A" w:rsidRPr="00ED6F27" w:rsidRDefault="002A335E" w:rsidP="009A4571">
      <w:pPr>
        <w:spacing w:line="480" w:lineRule="auto"/>
        <w:rPr>
          <w:rFonts w:ascii="Times New Roman" w:hAnsi="Times New Roman" w:cs="Times New Roman"/>
        </w:rPr>
      </w:pPr>
      <w:r w:rsidRPr="00ED6F27">
        <w:rPr>
          <w:rFonts w:ascii="Times New Roman" w:hAnsi="Times New Roman" w:cs="Times New Roman"/>
        </w:rPr>
        <w:t>This review identified 11</w:t>
      </w:r>
      <w:r w:rsidR="00D1177A" w:rsidRPr="00ED6F27">
        <w:rPr>
          <w:rFonts w:ascii="Times New Roman" w:hAnsi="Times New Roman" w:cs="Times New Roman"/>
        </w:rPr>
        <w:t xml:space="preserve"> prognostic models developed to predict </w:t>
      </w:r>
      <w:r w:rsidR="00176124" w:rsidRPr="00ED6F27">
        <w:rPr>
          <w:rFonts w:ascii="Times New Roman" w:hAnsi="Times New Roman" w:cs="Times New Roman"/>
        </w:rPr>
        <w:t xml:space="preserve">the </w:t>
      </w:r>
      <w:r w:rsidR="00D1177A" w:rsidRPr="00ED6F27">
        <w:rPr>
          <w:rFonts w:ascii="Times New Roman" w:hAnsi="Times New Roman" w:cs="Times New Roman"/>
        </w:rPr>
        <w:t>risk of relapse or recurrence in people with remitted depression. The models were developed in a variety of clinical settings and patient populations and with a range of included predictors. In summary, we are not yet at the point where we can reliably predict outcomes for a given person with remitted depression based on their demographic, clinical</w:t>
      </w:r>
      <w:r w:rsidR="00176124" w:rsidRPr="00ED6F27">
        <w:rPr>
          <w:rFonts w:ascii="Times New Roman" w:hAnsi="Times New Roman" w:cs="Times New Roman"/>
        </w:rPr>
        <w:t>,</w:t>
      </w:r>
      <w:r w:rsidR="00D1177A" w:rsidRPr="00ED6F27">
        <w:rPr>
          <w:rFonts w:ascii="Times New Roman" w:hAnsi="Times New Roman" w:cs="Times New Roman"/>
        </w:rPr>
        <w:t xml:space="preserve"> and disease-level characteristics. </w:t>
      </w:r>
      <w:r w:rsidR="00FF3398" w:rsidRPr="00ED6F27">
        <w:rPr>
          <w:rFonts w:ascii="Times New Roman" w:hAnsi="Times New Roman" w:cs="Times New Roman"/>
        </w:rPr>
        <w:t xml:space="preserve">This review suggests that this might be possible, although the studies identified here were limited by their high risk of bias due to methodological weaknesses. Researchers should conform to best practice when developing prognostic models in future. Beyond this, </w:t>
      </w:r>
      <w:r w:rsidR="009A4571" w:rsidRPr="00ED6F27">
        <w:rPr>
          <w:rFonts w:ascii="Times New Roman" w:hAnsi="Times New Roman" w:cs="Times New Roman"/>
        </w:rPr>
        <w:t xml:space="preserve">any such </w:t>
      </w:r>
      <w:r w:rsidR="00FF3398" w:rsidRPr="00ED6F27">
        <w:rPr>
          <w:rFonts w:ascii="Times New Roman" w:hAnsi="Times New Roman" w:cs="Times New Roman"/>
        </w:rPr>
        <w:t xml:space="preserve">prognostic models </w:t>
      </w:r>
      <w:r w:rsidR="009A4571" w:rsidRPr="00ED6F27">
        <w:rPr>
          <w:rFonts w:ascii="Times New Roman" w:hAnsi="Times New Roman" w:cs="Times New Roman"/>
        </w:rPr>
        <w:t xml:space="preserve">will </w:t>
      </w:r>
      <w:r w:rsidR="00FF3398" w:rsidRPr="00ED6F27">
        <w:rPr>
          <w:rFonts w:ascii="Times New Roman" w:hAnsi="Times New Roman" w:cs="Times New Roman"/>
        </w:rPr>
        <w:t xml:space="preserve">require </w:t>
      </w:r>
      <w:r w:rsidR="009A4571" w:rsidRPr="00ED6F27">
        <w:rPr>
          <w:rFonts w:ascii="Times New Roman" w:hAnsi="Times New Roman" w:cs="Times New Roman"/>
        </w:rPr>
        <w:t xml:space="preserve">good quality </w:t>
      </w:r>
      <w:r w:rsidR="00FF3398" w:rsidRPr="00ED6F27">
        <w:rPr>
          <w:rFonts w:ascii="Times New Roman" w:hAnsi="Times New Roman" w:cs="Times New Roman"/>
        </w:rPr>
        <w:t>external validation, assessment of clinical utility</w:t>
      </w:r>
      <w:r w:rsidR="00176124" w:rsidRPr="00ED6F27">
        <w:rPr>
          <w:rFonts w:ascii="Times New Roman" w:hAnsi="Times New Roman" w:cs="Times New Roman"/>
        </w:rPr>
        <w:t>,</w:t>
      </w:r>
      <w:r w:rsidR="00FF3398" w:rsidRPr="00ED6F27">
        <w:rPr>
          <w:rFonts w:ascii="Times New Roman" w:hAnsi="Times New Roman" w:cs="Times New Roman"/>
        </w:rPr>
        <w:t xml:space="preserve"> and evaluation of implementation before they can successfully be translated into clinical practice.</w:t>
      </w:r>
    </w:p>
    <w:p w14:paraId="7039EFCE" w14:textId="77777777" w:rsidR="00D1177A" w:rsidRPr="00ED6F27" w:rsidRDefault="00D1177A" w:rsidP="00D1177A">
      <w:pPr>
        <w:spacing w:line="360" w:lineRule="auto"/>
        <w:rPr>
          <w:rFonts w:ascii="Times New Roman" w:hAnsi="Times New Roman" w:cs="Times New Roman"/>
        </w:rPr>
      </w:pPr>
    </w:p>
    <w:p w14:paraId="0605D879" w14:textId="77777777" w:rsidR="00055B6C" w:rsidRPr="00ED6F27" w:rsidRDefault="00055B6C" w:rsidP="00055B6C">
      <w:pPr>
        <w:rPr>
          <w:rFonts w:ascii="Times New Roman" w:eastAsia="Times New Roman" w:hAnsi="Times New Roman" w:cs="Times New Roman"/>
          <w:b/>
          <w:color w:val="000000" w:themeColor="text1"/>
          <w:shd w:val="clear" w:color="auto" w:fill="FFFFFF"/>
        </w:rPr>
      </w:pPr>
      <w:r w:rsidRPr="00ED6F27">
        <w:rPr>
          <w:rFonts w:ascii="Times New Roman" w:eastAsia="Times New Roman" w:hAnsi="Times New Roman" w:cs="Times New Roman"/>
          <w:b/>
          <w:color w:val="000000" w:themeColor="text1"/>
          <w:shd w:val="clear" w:color="auto" w:fill="FFFFFF"/>
        </w:rPr>
        <w:t>Declaration of Interest</w:t>
      </w:r>
    </w:p>
    <w:p w14:paraId="3A6F4EE9" w14:textId="77777777" w:rsidR="00055B6C" w:rsidRPr="00ED6F27" w:rsidRDefault="00055B6C" w:rsidP="00055B6C">
      <w:pPr>
        <w:rPr>
          <w:rFonts w:ascii="Times New Roman" w:eastAsia="Times New Roman" w:hAnsi="Times New Roman" w:cs="Times New Roman"/>
          <w:b/>
          <w:color w:val="000000" w:themeColor="text1"/>
          <w:shd w:val="clear" w:color="auto" w:fill="FFFFFF"/>
        </w:rPr>
      </w:pPr>
    </w:p>
    <w:p w14:paraId="1C3039CD" w14:textId="294E430F" w:rsidR="00055B6C" w:rsidRPr="00ED6F27" w:rsidRDefault="00055B6C" w:rsidP="00055B6C">
      <w:pPr>
        <w:rPr>
          <w:rFonts w:ascii="Times New Roman" w:eastAsia="Times New Roman" w:hAnsi="Times New Roman" w:cs="Times New Roman"/>
          <w:color w:val="000000" w:themeColor="text1"/>
        </w:rPr>
      </w:pPr>
      <w:r w:rsidRPr="00ED6F27">
        <w:rPr>
          <w:rFonts w:ascii="Times New Roman" w:eastAsia="Times New Roman" w:hAnsi="Times New Roman" w:cs="Times New Roman"/>
          <w:color w:val="000000" w:themeColor="text1"/>
          <w:shd w:val="clear" w:color="auto" w:fill="FFFFFF"/>
        </w:rPr>
        <w:t>None</w:t>
      </w:r>
    </w:p>
    <w:p w14:paraId="6BD381E8" w14:textId="77777777" w:rsidR="00055B6C" w:rsidRPr="00ED6F27" w:rsidRDefault="00055B6C" w:rsidP="00D1177A">
      <w:pPr>
        <w:spacing w:line="360" w:lineRule="auto"/>
        <w:rPr>
          <w:rFonts w:ascii="Times New Roman" w:hAnsi="Times New Roman" w:cs="Times New Roman"/>
        </w:rPr>
      </w:pPr>
    </w:p>
    <w:p w14:paraId="2C2B823D" w14:textId="77777777" w:rsidR="00055B6C" w:rsidRPr="00ED6F27" w:rsidRDefault="00055B6C" w:rsidP="00D1177A">
      <w:pPr>
        <w:spacing w:line="360" w:lineRule="auto"/>
        <w:rPr>
          <w:rFonts w:ascii="Times New Roman" w:hAnsi="Times New Roman" w:cs="Times New Roman"/>
        </w:rPr>
      </w:pPr>
    </w:p>
    <w:p w14:paraId="4EE712B9" w14:textId="77777777" w:rsidR="00055B6C" w:rsidRPr="00ED6F27" w:rsidRDefault="00055B6C" w:rsidP="00D1177A">
      <w:pPr>
        <w:spacing w:line="360" w:lineRule="auto"/>
        <w:rPr>
          <w:rFonts w:ascii="Times New Roman" w:hAnsi="Times New Roman" w:cs="Times New Roman"/>
          <w:b/>
        </w:rPr>
      </w:pPr>
      <w:r w:rsidRPr="00ED6F27">
        <w:rPr>
          <w:rFonts w:ascii="Times New Roman" w:hAnsi="Times New Roman" w:cs="Times New Roman"/>
          <w:b/>
        </w:rPr>
        <w:t>Funding</w:t>
      </w:r>
    </w:p>
    <w:p w14:paraId="4C29CD8F" w14:textId="77777777" w:rsidR="00055B6C" w:rsidRPr="00ED6F27" w:rsidRDefault="00055B6C" w:rsidP="00D1177A">
      <w:pPr>
        <w:spacing w:line="360" w:lineRule="auto"/>
        <w:rPr>
          <w:rFonts w:ascii="Times New Roman" w:hAnsi="Times New Roman" w:cs="Times New Roman"/>
          <w:b/>
        </w:rPr>
      </w:pPr>
    </w:p>
    <w:p w14:paraId="0D17266D" w14:textId="76CBA1B8" w:rsidR="00055B6C" w:rsidRPr="00ED6F27" w:rsidRDefault="00055B6C" w:rsidP="00B135AB">
      <w:pPr>
        <w:spacing w:line="480" w:lineRule="auto"/>
        <w:rPr>
          <w:rFonts w:ascii="Times New Roman" w:hAnsi="Times New Roman" w:cs="Times New Roman"/>
        </w:rPr>
      </w:pPr>
      <w:proofErr w:type="gramStart"/>
      <w:r w:rsidRPr="00ED6F27">
        <w:rPr>
          <w:rFonts w:ascii="Times New Roman" w:hAnsi="Times New Roman" w:cs="Times New Roman"/>
        </w:rPr>
        <w:t>Andrew Moriarty is funded by a NIHR Doctoral Research Fellowship for this research project</w:t>
      </w:r>
      <w:proofErr w:type="gramEnd"/>
      <w:r w:rsidRPr="00ED6F27">
        <w:rPr>
          <w:rFonts w:ascii="Times New Roman" w:hAnsi="Times New Roman" w:cs="Times New Roman"/>
        </w:rPr>
        <w:t xml:space="preserve"> (NIHR Doctoral Research Fellowship, Dr Andrew Moriarty, DRF-2018-11-ST2-044). </w:t>
      </w:r>
      <w:proofErr w:type="gramStart"/>
      <w:r w:rsidRPr="00ED6F27">
        <w:rPr>
          <w:rFonts w:ascii="Times New Roman" w:hAnsi="Times New Roman" w:cs="Times New Roman"/>
        </w:rPr>
        <w:t>Kym Snell is funded by the NIHR School</w:t>
      </w:r>
      <w:proofErr w:type="gramEnd"/>
      <w:r w:rsidRPr="00ED6F27">
        <w:rPr>
          <w:rFonts w:ascii="Times New Roman" w:hAnsi="Times New Roman" w:cs="Times New Roman"/>
        </w:rPr>
        <w:t xml:space="preserve"> for Primary Care Research (SPCR Launching Fellowship). This publication presents independent research funded by the NIHR. The views expressed are those of the authors and not necessarily those of the NHS, the NIHR or the Department of Health and Social Care.</w:t>
      </w:r>
    </w:p>
    <w:p w14:paraId="77F92B2B" w14:textId="77777777" w:rsidR="00055B6C" w:rsidRPr="00ED6F27" w:rsidRDefault="00055B6C" w:rsidP="00D1177A">
      <w:pPr>
        <w:spacing w:line="360" w:lineRule="auto"/>
        <w:rPr>
          <w:rFonts w:ascii="Times New Roman" w:hAnsi="Times New Roman" w:cs="Times New Roman"/>
        </w:rPr>
      </w:pPr>
    </w:p>
    <w:p w14:paraId="2CF9FACC" w14:textId="77777777" w:rsidR="00055B6C" w:rsidRPr="00ED6F27" w:rsidRDefault="00055B6C" w:rsidP="00D1177A">
      <w:pPr>
        <w:spacing w:line="360" w:lineRule="auto"/>
        <w:rPr>
          <w:rFonts w:ascii="Times New Roman" w:hAnsi="Times New Roman" w:cs="Times New Roman"/>
        </w:rPr>
      </w:pPr>
    </w:p>
    <w:p w14:paraId="79B194D0" w14:textId="11C61AA7" w:rsidR="00D1177A" w:rsidRPr="00ED6F27" w:rsidRDefault="00D1177A" w:rsidP="00D1177A">
      <w:pPr>
        <w:spacing w:line="360" w:lineRule="auto"/>
        <w:rPr>
          <w:rFonts w:ascii="Times New Roman" w:hAnsi="Times New Roman" w:cs="Times New Roman"/>
          <w:b/>
        </w:rPr>
      </w:pPr>
      <w:r w:rsidRPr="00ED6F27">
        <w:rPr>
          <w:rFonts w:ascii="Times New Roman" w:hAnsi="Times New Roman" w:cs="Times New Roman"/>
          <w:b/>
        </w:rPr>
        <w:t>Acknowledgements  </w:t>
      </w:r>
    </w:p>
    <w:p w14:paraId="2CA6EDD1" w14:textId="77777777" w:rsidR="00D1177A" w:rsidRPr="00ED6F27" w:rsidRDefault="00D1177A" w:rsidP="00D1177A">
      <w:pPr>
        <w:spacing w:line="360" w:lineRule="auto"/>
        <w:rPr>
          <w:rFonts w:ascii="Times New Roman" w:hAnsi="Times New Roman" w:cs="Times New Roman"/>
        </w:rPr>
      </w:pPr>
    </w:p>
    <w:p w14:paraId="07D34F0D" w14:textId="68EA1706" w:rsidR="00D1177A" w:rsidRPr="006865FF" w:rsidRDefault="00EF441D" w:rsidP="00B135AB">
      <w:pPr>
        <w:spacing w:line="480" w:lineRule="auto"/>
        <w:rPr>
          <w:rFonts w:ascii="Times New Roman" w:hAnsi="Times New Roman" w:cs="Times New Roman"/>
        </w:rPr>
      </w:pPr>
      <w:r w:rsidRPr="00ED6F27">
        <w:rPr>
          <w:rFonts w:ascii="Times New Roman" w:hAnsi="Times New Roman" w:cs="Times New Roman"/>
        </w:rPr>
        <w:t xml:space="preserve">This article is based on a Cochrane Review published in the Cochrane Database of Systematic Reviews (CDSR) 2021, Issue 5, DOI: </w:t>
      </w:r>
      <w:r w:rsidRPr="00ED6F27">
        <w:rPr>
          <w:rFonts w:ascii="Times New Roman" w:hAnsi="Times New Roman" w:cs="Times New Roman"/>
          <w:color w:val="000000" w:themeColor="text1"/>
          <w:lang w:val="en-US"/>
        </w:rPr>
        <w:t>10.1002/14651858.CD013491.pub2</w:t>
      </w:r>
      <w:r w:rsidRPr="00ED6F27">
        <w:rPr>
          <w:rFonts w:ascii="Times New Roman" w:hAnsi="Times New Roman" w:cs="Times New Roman"/>
        </w:rPr>
        <w:t xml:space="preserve"> (see </w:t>
      </w:r>
      <w:hyperlink r:id="rId14" w:history="1">
        <w:r w:rsidRPr="00ED6F27">
          <w:rPr>
            <w:rStyle w:val="Hyperlink"/>
            <w:rFonts w:ascii="Times New Roman" w:hAnsi="Times New Roman" w:cs="Times New Roman"/>
          </w:rPr>
          <w:t>www.cochranelibrary.com</w:t>
        </w:r>
      </w:hyperlink>
      <w:r w:rsidRPr="00ED6F27">
        <w:rPr>
          <w:rFonts w:ascii="Times New Roman" w:hAnsi="Times New Roman" w:cs="Times New Roman"/>
        </w:rPr>
        <w:t xml:space="preserve"> for information). Cochrane Reviews are regularly updated as new evidence emerges and in response to feedback, and the CDSR should be consulted for the most recent version of the review.</w:t>
      </w:r>
      <w:r w:rsidRPr="00ED6F27">
        <w:rPr>
          <w:rFonts w:ascii="Source Sans Pro" w:hAnsi="Source Sans Pro"/>
        </w:rPr>
        <w:t xml:space="preserve"> </w:t>
      </w:r>
      <w:r w:rsidR="00D1177A" w:rsidRPr="00ED6F27">
        <w:rPr>
          <w:rFonts w:ascii="Times New Roman" w:hAnsi="Times New Roman" w:cs="Times New Roman"/>
        </w:rPr>
        <w:t>We thank the Cochrane Prognosis Methods Group for providing guidance</w:t>
      </w:r>
      <w:r w:rsidR="00B135AB" w:rsidRPr="00ED6F27">
        <w:rPr>
          <w:rFonts w:ascii="Times New Roman" w:hAnsi="Times New Roman" w:cs="Times New Roman"/>
        </w:rPr>
        <w:t xml:space="preserve"> </w:t>
      </w:r>
      <w:r w:rsidR="00D1177A" w:rsidRPr="00ED6F27">
        <w:rPr>
          <w:rFonts w:ascii="Times New Roman" w:hAnsi="Times New Roman" w:cs="Times New Roman"/>
        </w:rPr>
        <w:t>and the editorial</w:t>
      </w:r>
      <w:r w:rsidR="00D1177A" w:rsidRPr="006865FF">
        <w:rPr>
          <w:rFonts w:ascii="Times New Roman" w:hAnsi="Times New Roman" w:cs="Times New Roman"/>
        </w:rPr>
        <w:t xml:space="preserve"> team of the Cochrane Common Mental Disorders (CCMD) Group</w:t>
      </w:r>
      <w:r w:rsidR="00BE0255">
        <w:rPr>
          <w:rFonts w:ascii="Times New Roman" w:hAnsi="Times New Roman" w:cs="Times New Roman"/>
        </w:rPr>
        <w:t xml:space="preserve">. </w:t>
      </w:r>
      <w:r w:rsidR="00864477" w:rsidRPr="006865FF">
        <w:rPr>
          <w:rFonts w:ascii="Times New Roman" w:hAnsi="Times New Roman" w:cs="Times New Roman"/>
        </w:rPr>
        <w:t xml:space="preserve">The authors are grateful to the following </w:t>
      </w:r>
      <w:r w:rsidR="00864477">
        <w:rPr>
          <w:rFonts w:ascii="Times New Roman" w:hAnsi="Times New Roman" w:cs="Times New Roman"/>
        </w:rPr>
        <w:t xml:space="preserve">Patient Advisory Group </w:t>
      </w:r>
      <w:r w:rsidR="00864477" w:rsidRPr="006865FF">
        <w:rPr>
          <w:rFonts w:ascii="Times New Roman" w:hAnsi="Times New Roman" w:cs="Times New Roman"/>
        </w:rPr>
        <w:t xml:space="preserve">members who contributed to and provided constructive feedback on the </w:t>
      </w:r>
      <w:r w:rsidR="00864477">
        <w:rPr>
          <w:rFonts w:ascii="Times New Roman" w:hAnsi="Times New Roman" w:cs="Times New Roman"/>
        </w:rPr>
        <w:t>final review</w:t>
      </w:r>
      <w:r w:rsidR="00864477" w:rsidRPr="006865FF">
        <w:rPr>
          <w:rFonts w:ascii="Times New Roman" w:hAnsi="Times New Roman" w:cs="Times New Roman"/>
        </w:rPr>
        <w:t xml:space="preserve"> </w:t>
      </w:r>
      <w:r w:rsidR="00D1177A" w:rsidRPr="006865FF">
        <w:rPr>
          <w:rFonts w:ascii="Times New Roman" w:hAnsi="Times New Roman" w:cs="Times New Roman"/>
        </w:rPr>
        <w:t xml:space="preserve">Gregory Ball, Joanne Castleton, Gillian Payne, Sue Penn and Emma Williams. The authors thank Professor Trevor Sheldon and </w:t>
      </w:r>
      <w:r w:rsidR="001759D4">
        <w:rPr>
          <w:rFonts w:ascii="Times New Roman" w:hAnsi="Times New Roman" w:cs="Times New Roman"/>
        </w:rPr>
        <w:t>Professor</w:t>
      </w:r>
      <w:r w:rsidR="001759D4" w:rsidRPr="006865FF">
        <w:rPr>
          <w:rFonts w:ascii="Times New Roman" w:hAnsi="Times New Roman" w:cs="Times New Roman"/>
        </w:rPr>
        <w:t xml:space="preserve"> </w:t>
      </w:r>
      <w:r w:rsidR="00D1177A" w:rsidRPr="006865FF">
        <w:rPr>
          <w:rFonts w:ascii="Times New Roman" w:hAnsi="Times New Roman" w:cs="Times New Roman"/>
        </w:rPr>
        <w:t>Paul Tiffin, who have provided comments and advice on drafts of this review through their roles as Thesis Advisory Panel members.</w:t>
      </w:r>
      <w:r w:rsidR="00970DD7">
        <w:rPr>
          <w:rFonts w:ascii="Times New Roman" w:hAnsi="Times New Roman" w:cs="Times New Roman"/>
        </w:rPr>
        <w:t xml:space="preserve"> Thanks to </w:t>
      </w:r>
      <w:r w:rsidR="00D1177A" w:rsidRPr="006865FF">
        <w:rPr>
          <w:rFonts w:ascii="Times New Roman" w:hAnsi="Times New Roman" w:cs="Times New Roman"/>
        </w:rPr>
        <w:t xml:space="preserve">Johanna </w:t>
      </w:r>
      <w:proofErr w:type="spellStart"/>
      <w:r w:rsidR="00D1177A" w:rsidRPr="006865FF">
        <w:rPr>
          <w:rFonts w:ascii="Times New Roman" w:hAnsi="Times New Roman" w:cs="Times New Roman"/>
        </w:rPr>
        <w:t>Damen</w:t>
      </w:r>
      <w:proofErr w:type="spellEnd"/>
      <w:r w:rsidR="00D1177A" w:rsidRPr="006865FF">
        <w:rPr>
          <w:rFonts w:ascii="Times New Roman" w:hAnsi="Times New Roman" w:cs="Times New Roman"/>
        </w:rPr>
        <w:t xml:space="preserve"> (Cochrane Prognosis Methods Group), Professor Patty </w:t>
      </w:r>
      <w:proofErr w:type="spellStart"/>
      <w:r w:rsidR="00D1177A" w:rsidRPr="006865FF">
        <w:rPr>
          <w:rFonts w:ascii="Times New Roman" w:hAnsi="Times New Roman" w:cs="Times New Roman"/>
        </w:rPr>
        <w:t>Chondros</w:t>
      </w:r>
      <w:proofErr w:type="spellEnd"/>
      <w:r w:rsidR="00D1177A" w:rsidRPr="006865FF">
        <w:rPr>
          <w:rFonts w:ascii="Times New Roman" w:hAnsi="Times New Roman" w:cs="Times New Roman"/>
        </w:rPr>
        <w:t xml:space="preserve"> (Department of General Practice, University of Melbourne) and Karen Morley (Cochrane Consumer)</w:t>
      </w:r>
      <w:r w:rsidR="00970DD7">
        <w:rPr>
          <w:rFonts w:ascii="Times New Roman" w:hAnsi="Times New Roman" w:cs="Times New Roman"/>
        </w:rPr>
        <w:t xml:space="preserve"> who provided peer review on the </w:t>
      </w:r>
      <w:r w:rsidR="00B135AB">
        <w:rPr>
          <w:rFonts w:ascii="Times New Roman" w:hAnsi="Times New Roman" w:cs="Times New Roman"/>
        </w:rPr>
        <w:t xml:space="preserve">original </w:t>
      </w:r>
      <w:r w:rsidR="00970DD7">
        <w:rPr>
          <w:rFonts w:ascii="Times New Roman" w:hAnsi="Times New Roman" w:cs="Times New Roman"/>
        </w:rPr>
        <w:t>Cochrane review.</w:t>
      </w:r>
    </w:p>
    <w:p w14:paraId="508C5A52" w14:textId="77777777" w:rsidR="00D1177A" w:rsidRPr="006865FF" w:rsidRDefault="00D1177A" w:rsidP="00D1177A">
      <w:pPr>
        <w:spacing w:line="360" w:lineRule="auto"/>
        <w:rPr>
          <w:rFonts w:ascii="Times New Roman" w:hAnsi="Times New Roman" w:cs="Times New Roman"/>
        </w:rPr>
      </w:pPr>
    </w:p>
    <w:p w14:paraId="340E7147" w14:textId="77777777" w:rsidR="00D1177A" w:rsidRPr="006865FF" w:rsidRDefault="00D1177A" w:rsidP="00D1177A">
      <w:pPr>
        <w:spacing w:line="360" w:lineRule="auto"/>
        <w:rPr>
          <w:rFonts w:ascii="Times New Roman" w:hAnsi="Times New Roman" w:cs="Times New Roman"/>
        </w:rPr>
      </w:pPr>
    </w:p>
    <w:p w14:paraId="291C84A4" w14:textId="27B5E9AE" w:rsidR="00D1177A" w:rsidRPr="00055B6C" w:rsidRDefault="00055B6C" w:rsidP="00D1177A">
      <w:pPr>
        <w:spacing w:line="360" w:lineRule="auto"/>
        <w:rPr>
          <w:rFonts w:ascii="Times New Roman" w:hAnsi="Times New Roman" w:cs="Times New Roman"/>
          <w:b/>
        </w:rPr>
      </w:pPr>
      <w:r>
        <w:rPr>
          <w:rFonts w:ascii="Times New Roman" w:hAnsi="Times New Roman" w:cs="Times New Roman"/>
          <w:b/>
        </w:rPr>
        <w:t>Author contribution</w:t>
      </w:r>
    </w:p>
    <w:p w14:paraId="43B7708B" w14:textId="77777777" w:rsidR="00D1177A" w:rsidRPr="006865FF" w:rsidRDefault="00D1177A" w:rsidP="00D1177A">
      <w:pPr>
        <w:spacing w:line="360" w:lineRule="auto"/>
        <w:rPr>
          <w:rFonts w:ascii="Times New Roman" w:hAnsi="Times New Roman" w:cs="Times New Roman"/>
        </w:rPr>
      </w:pPr>
    </w:p>
    <w:p w14:paraId="6F655D6F" w14:textId="77777777" w:rsidR="00D1177A" w:rsidRPr="006865FF" w:rsidRDefault="00D1177A" w:rsidP="00D1177A">
      <w:pPr>
        <w:spacing w:line="360" w:lineRule="auto"/>
        <w:rPr>
          <w:rFonts w:ascii="Times New Roman" w:hAnsi="Times New Roman" w:cs="Times New Roman"/>
        </w:rPr>
      </w:pPr>
      <w:r w:rsidRPr="006865FF">
        <w:rPr>
          <w:rFonts w:ascii="Times New Roman" w:hAnsi="Times New Roman" w:cs="Times New Roman"/>
        </w:rPr>
        <w:t>ASM: Lead author of the review. Responsible for screening and selection of studies, data extraction, "Characteristics of studies" tables, risk of bias and applicability assessment.</w:t>
      </w:r>
    </w:p>
    <w:p w14:paraId="1EBE5C78" w14:textId="77777777" w:rsidR="00D1177A" w:rsidRPr="006865FF" w:rsidRDefault="00D1177A" w:rsidP="00D1177A">
      <w:pPr>
        <w:spacing w:line="360" w:lineRule="auto"/>
        <w:rPr>
          <w:rFonts w:ascii="Times New Roman" w:hAnsi="Times New Roman" w:cs="Times New Roman"/>
        </w:rPr>
      </w:pPr>
    </w:p>
    <w:p w14:paraId="07EE25DD" w14:textId="77777777" w:rsidR="00D1177A" w:rsidRPr="006865FF" w:rsidRDefault="00D1177A" w:rsidP="00D1177A">
      <w:pPr>
        <w:spacing w:line="360" w:lineRule="auto"/>
        <w:rPr>
          <w:rFonts w:ascii="Times New Roman" w:hAnsi="Times New Roman" w:cs="Times New Roman"/>
        </w:rPr>
      </w:pPr>
      <w:r w:rsidRPr="006865FF">
        <w:rPr>
          <w:rFonts w:ascii="Times New Roman" w:hAnsi="Times New Roman" w:cs="Times New Roman"/>
        </w:rPr>
        <w:t>NM: Contributed to the write-up of the review. Responsible for screening and selection of studies, data extraction, "Characteristics of studies" tables, risk of bias and applicability assessment.</w:t>
      </w:r>
    </w:p>
    <w:p w14:paraId="562F4096" w14:textId="77777777" w:rsidR="00D1177A" w:rsidRPr="006865FF" w:rsidRDefault="00D1177A" w:rsidP="00D1177A">
      <w:pPr>
        <w:spacing w:line="360" w:lineRule="auto"/>
        <w:rPr>
          <w:rFonts w:ascii="Times New Roman" w:hAnsi="Times New Roman" w:cs="Times New Roman"/>
        </w:rPr>
      </w:pPr>
    </w:p>
    <w:p w14:paraId="6DCDA842" w14:textId="77777777" w:rsidR="00D1177A" w:rsidRPr="006865FF" w:rsidRDefault="00D1177A" w:rsidP="00D1177A">
      <w:pPr>
        <w:spacing w:line="360" w:lineRule="auto"/>
        <w:rPr>
          <w:rFonts w:ascii="Times New Roman" w:hAnsi="Times New Roman" w:cs="Times New Roman"/>
        </w:rPr>
      </w:pPr>
      <w:r w:rsidRPr="006865FF">
        <w:rPr>
          <w:rFonts w:ascii="Times New Roman" w:hAnsi="Times New Roman" w:cs="Times New Roman"/>
        </w:rPr>
        <w:t>KIES: Third review author in screening of references and selection of studies and 'Risk of bias' assessment. Contributed to the write-up of the review. Methodological expertise.</w:t>
      </w:r>
    </w:p>
    <w:p w14:paraId="05BCF027" w14:textId="77777777" w:rsidR="00D1177A" w:rsidRPr="006865FF" w:rsidRDefault="00D1177A" w:rsidP="00D1177A">
      <w:pPr>
        <w:spacing w:line="360" w:lineRule="auto"/>
        <w:rPr>
          <w:rFonts w:ascii="Times New Roman" w:hAnsi="Times New Roman" w:cs="Times New Roman"/>
        </w:rPr>
      </w:pPr>
    </w:p>
    <w:p w14:paraId="3C55CB87" w14:textId="77777777" w:rsidR="00D1177A" w:rsidRPr="006865FF" w:rsidRDefault="00D1177A" w:rsidP="00D1177A">
      <w:pPr>
        <w:spacing w:line="360" w:lineRule="auto"/>
        <w:rPr>
          <w:rFonts w:ascii="Times New Roman" w:hAnsi="Times New Roman" w:cs="Times New Roman"/>
        </w:rPr>
      </w:pPr>
      <w:r w:rsidRPr="006865FF">
        <w:rPr>
          <w:rFonts w:ascii="Times New Roman" w:hAnsi="Times New Roman" w:cs="Times New Roman"/>
        </w:rPr>
        <w:t>RDR: Contributed to the write-up of the review. Methodological expertise.</w:t>
      </w:r>
    </w:p>
    <w:p w14:paraId="426DDF32" w14:textId="77777777" w:rsidR="00D1177A" w:rsidRPr="006865FF" w:rsidRDefault="00D1177A" w:rsidP="00D1177A">
      <w:pPr>
        <w:spacing w:line="360" w:lineRule="auto"/>
        <w:rPr>
          <w:rFonts w:ascii="Times New Roman" w:hAnsi="Times New Roman" w:cs="Times New Roman"/>
        </w:rPr>
      </w:pPr>
    </w:p>
    <w:p w14:paraId="0C186340" w14:textId="77777777" w:rsidR="00D1177A" w:rsidRPr="006865FF" w:rsidRDefault="00D1177A" w:rsidP="00D1177A">
      <w:pPr>
        <w:spacing w:line="360" w:lineRule="auto"/>
        <w:rPr>
          <w:rFonts w:ascii="Times New Roman" w:hAnsi="Times New Roman" w:cs="Times New Roman"/>
        </w:rPr>
      </w:pPr>
      <w:r w:rsidRPr="006865FF">
        <w:rPr>
          <w:rFonts w:ascii="Times New Roman" w:hAnsi="Times New Roman" w:cs="Times New Roman"/>
        </w:rPr>
        <w:t>LWP: Contributed to the write-up of the review.</w:t>
      </w:r>
    </w:p>
    <w:p w14:paraId="1C0AF6F1" w14:textId="77777777" w:rsidR="00202F65" w:rsidRPr="006865FF" w:rsidRDefault="00202F65" w:rsidP="00D1177A">
      <w:pPr>
        <w:spacing w:line="360" w:lineRule="auto"/>
        <w:rPr>
          <w:rFonts w:ascii="Times New Roman" w:hAnsi="Times New Roman" w:cs="Times New Roman"/>
        </w:rPr>
      </w:pPr>
    </w:p>
    <w:p w14:paraId="6BB046DA" w14:textId="649B0816" w:rsidR="00202F65" w:rsidRDefault="00202F65" w:rsidP="00D1177A">
      <w:pPr>
        <w:spacing w:line="360" w:lineRule="auto"/>
        <w:rPr>
          <w:rFonts w:ascii="Times New Roman" w:hAnsi="Times New Roman" w:cs="Times New Roman"/>
        </w:rPr>
      </w:pPr>
      <w:r w:rsidRPr="006865FF">
        <w:rPr>
          <w:rFonts w:ascii="Times New Roman" w:hAnsi="Times New Roman" w:cs="Times New Roman"/>
        </w:rPr>
        <w:t>SD: Developed and conduction information searching strategy</w:t>
      </w:r>
    </w:p>
    <w:p w14:paraId="11DA0678" w14:textId="77777777" w:rsidR="001C56D8" w:rsidRDefault="001C56D8" w:rsidP="00D1177A">
      <w:pPr>
        <w:spacing w:line="360" w:lineRule="auto"/>
        <w:rPr>
          <w:rFonts w:ascii="Times New Roman" w:hAnsi="Times New Roman" w:cs="Times New Roman"/>
        </w:rPr>
      </w:pPr>
    </w:p>
    <w:p w14:paraId="7436DD37" w14:textId="77D18CF3" w:rsidR="001C56D8" w:rsidRPr="006865FF" w:rsidRDefault="001C56D8" w:rsidP="00D1177A">
      <w:pPr>
        <w:spacing w:line="360" w:lineRule="auto"/>
        <w:rPr>
          <w:rFonts w:ascii="Times New Roman" w:hAnsi="Times New Roman" w:cs="Times New Roman"/>
        </w:rPr>
      </w:pPr>
      <w:r>
        <w:rPr>
          <w:rFonts w:ascii="Times New Roman" w:hAnsi="Times New Roman" w:cs="Times New Roman"/>
        </w:rPr>
        <w:t>JH: Contributed to review and write-up of manuscript.</w:t>
      </w:r>
    </w:p>
    <w:p w14:paraId="1EA438D0" w14:textId="77777777" w:rsidR="00D1177A" w:rsidRPr="006865FF" w:rsidRDefault="00D1177A" w:rsidP="00D1177A">
      <w:pPr>
        <w:spacing w:line="360" w:lineRule="auto"/>
        <w:rPr>
          <w:rFonts w:ascii="Times New Roman" w:hAnsi="Times New Roman" w:cs="Times New Roman"/>
        </w:rPr>
      </w:pPr>
    </w:p>
    <w:p w14:paraId="1D243DA2" w14:textId="77777777" w:rsidR="00D1177A" w:rsidRPr="006865FF" w:rsidRDefault="00D1177A" w:rsidP="00D1177A">
      <w:pPr>
        <w:spacing w:line="360" w:lineRule="auto"/>
        <w:rPr>
          <w:rFonts w:ascii="Times New Roman" w:hAnsi="Times New Roman" w:cs="Times New Roman"/>
        </w:rPr>
      </w:pPr>
      <w:r w:rsidRPr="006865FF">
        <w:rPr>
          <w:rFonts w:ascii="Times New Roman" w:hAnsi="Times New Roman" w:cs="Times New Roman"/>
        </w:rPr>
        <w:t>SG: Contributed to the conception of the review. Content expertise.</w:t>
      </w:r>
    </w:p>
    <w:p w14:paraId="125D40ED" w14:textId="77777777" w:rsidR="00D1177A" w:rsidRPr="006865FF" w:rsidRDefault="00D1177A" w:rsidP="00D1177A">
      <w:pPr>
        <w:spacing w:line="360" w:lineRule="auto"/>
        <w:rPr>
          <w:rFonts w:ascii="Times New Roman" w:hAnsi="Times New Roman" w:cs="Times New Roman"/>
        </w:rPr>
      </w:pPr>
    </w:p>
    <w:p w14:paraId="1E908C1B" w14:textId="77777777" w:rsidR="00D1177A" w:rsidRPr="006865FF" w:rsidRDefault="00D1177A" w:rsidP="00D1177A">
      <w:pPr>
        <w:spacing w:line="360" w:lineRule="auto"/>
        <w:rPr>
          <w:rFonts w:ascii="Times New Roman" w:hAnsi="Times New Roman" w:cs="Times New Roman"/>
        </w:rPr>
      </w:pPr>
      <w:r w:rsidRPr="006865FF">
        <w:rPr>
          <w:rFonts w:ascii="Times New Roman" w:hAnsi="Times New Roman" w:cs="Times New Roman"/>
        </w:rPr>
        <w:t>CACG: Contributed to the conception and write-up of the review. Content expertise.</w:t>
      </w:r>
    </w:p>
    <w:p w14:paraId="2A5BB0A4" w14:textId="77777777" w:rsidR="00D1177A" w:rsidRPr="006865FF" w:rsidRDefault="00D1177A" w:rsidP="00D1177A">
      <w:pPr>
        <w:spacing w:line="360" w:lineRule="auto"/>
        <w:rPr>
          <w:rFonts w:ascii="Times New Roman" w:hAnsi="Times New Roman" w:cs="Times New Roman"/>
        </w:rPr>
      </w:pPr>
    </w:p>
    <w:p w14:paraId="1A944C56" w14:textId="77777777" w:rsidR="00D1177A" w:rsidRPr="006865FF" w:rsidRDefault="00D1177A" w:rsidP="00D1177A">
      <w:pPr>
        <w:spacing w:line="360" w:lineRule="auto"/>
        <w:rPr>
          <w:rFonts w:ascii="Times New Roman" w:hAnsi="Times New Roman" w:cs="Times New Roman"/>
        </w:rPr>
      </w:pPr>
      <w:r w:rsidRPr="006865FF">
        <w:rPr>
          <w:rFonts w:ascii="Times New Roman" w:hAnsi="Times New Roman" w:cs="Times New Roman"/>
        </w:rPr>
        <w:t>RC: Contributed to the write-up of the review.</w:t>
      </w:r>
    </w:p>
    <w:p w14:paraId="46414107" w14:textId="77777777" w:rsidR="00D1177A" w:rsidRPr="006865FF" w:rsidRDefault="00D1177A" w:rsidP="00D1177A">
      <w:pPr>
        <w:spacing w:line="360" w:lineRule="auto"/>
        <w:rPr>
          <w:rFonts w:ascii="Times New Roman" w:hAnsi="Times New Roman" w:cs="Times New Roman"/>
        </w:rPr>
      </w:pPr>
    </w:p>
    <w:p w14:paraId="506895D0" w14:textId="77777777" w:rsidR="00D1177A" w:rsidRPr="006865FF" w:rsidRDefault="00D1177A" w:rsidP="00D1177A">
      <w:pPr>
        <w:spacing w:line="360" w:lineRule="auto"/>
        <w:rPr>
          <w:rFonts w:ascii="Times New Roman" w:hAnsi="Times New Roman" w:cs="Times New Roman"/>
        </w:rPr>
      </w:pPr>
      <w:r w:rsidRPr="006865FF">
        <w:rPr>
          <w:rFonts w:ascii="Times New Roman" w:hAnsi="Times New Roman" w:cs="Times New Roman"/>
        </w:rPr>
        <w:t>RSP: Commented on the final draft and provided methodological expertise.</w:t>
      </w:r>
    </w:p>
    <w:p w14:paraId="57483875" w14:textId="77777777" w:rsidR="00D1177A" w:rsidRPr="006865FF" w:rsidRDefault="00D1177A" w:rsidP="00D1177A">
      <w:pPr>
        <w:spacing w:line="360" w:lineRule="auto"/>
        <w:rPr>
          <w:rFonts w:ascii="Times New Roman" w:hAnsi="Times New Roman" w:cs="Times New Roman"/>
        </w:rPr>
      </w:pPr>
    </w:p>
    <w:p w14:paraId="08AACFED" w14:textId="77777777" w:rsidR="00D1177A" w:rsidRPr="006865FF" w:rsidRDefault="00D1177A" w:rsidP="00D1177A">
      <w:pPr>
        <w:spacing w:line="360" w:lineRule="auto"/>
        <w:rPr>
          <w:rFonts w:ascii="Times New Roman" w:hAnsi="Times New Roman" w:cs="Times New Roman"/>
        </w:rPr>
      </w:pPr>
      <w:r w:rsidRPr="006865FF">
        <w:rPr>
          <w:rFonts w:ascii="Times New Roman" w:hAnsi="Times New Roman" w:cs="Times New Roman"/>
        </w:rPr>
        <w:t>SA: Contributed to the conception of the review and commented on the final draft.</w:t>
      </w:r>
    </w:p>
    <w:p w14:paraId="1BF76E66" w14:textId="77777777" w:rsidR="00D1177A" w:rsidRPr="006865FF" w:rsidRDefault="00D1177A" w:rsidP="00D1177A">
      <w:pPr>
        <w:spacing w:line="360" w:lineRule="auto"/>
        <w:rPr>
          <w:rFonts w:ascii="Times New Roman" w:hAnsi="Times New Roman" w:cs="Times New Roman"/>
        </w:rPr>
      </w:pPr>
    </w:p>
    <w:p w14:paraId="7E52F47A" w14:textId="77777777" w:rsidR="00D1177A" w:rsidRDefault="00D1177A" w:rsidP="00D1177A">
      <w:pPr>
        <w:spacing w:line="360" w:lineRule="auto"/>
        <w:rPr>
          <w:rFonts w:ascii="Times New Roman" w:hAnsi="Times New Roman" w:cs="Times New Roman"/>
        </w:rPr>
      </w:pPr>
      <w:r w:rsidRPr="006865FF">
        <w:rPr>
          <w:rFonts w:ascii="Times New Roman" w:hAnsi="Times New Roman" w:cs="Times New Roman"/>
        </w:rPr>
        <w:t>DM: Contributed to the conception of the review and commented on the final draft. Content expertise.</w:t>
      </w:r>
    </w:p>
    <w:p w14:paraId="20727A29" w14:textId="77777777" w:rsidR="00B63A68" w:rsidRDefault="00B63A68" w:rsidP="00D1177A">
      <w:pPr>
        <w:spacing w:line="360" w:lineRule="auto"/>
        <w:rPr>
          <w:rFonts w:ascii="Times New Roman" w:hAnsi="Times New Roman" w:cs="Times New Roman"/>
        </w:rPr>
      </w:pPr>
    </w:p>
    <w:p w14:paraId="3D193DCA" w14:textId="77777777" w:rsidR="001C56D8" w:rsidRDefault="001C56D8" w:rsidP="00D1177A">
      <w:pPr>
        <w:spacing w:line="360" w:lineRule="auto"/>
        <w:rPr>
          <w:rFonts w:ascii="Times New Roman" w:hAnsi="Times New Roman" w:cs="Times New Roman"/>
        </w:rPr>
      </w:pPr>
    </w:p>
    <w:p w14:paraId="527320F2" w14:textId="1390665F" w:rsidR="00D674DF" w:rsidRDefault="001C56D8" w:rsidP="00712E47">
      <w:pPr>
        <w:spacing w:line="360" w:lineRule="auto"/>
        <w:rPr>
          <w:rFonts w:ascii="Times New Roman" w:hAnsi="Times New Roman" w:cs="Times New Roman"/>
          <w:b/>
        </w:rPr>
      </w:pPr>
      <w:r w:rsidRPr="007A4E36">
        <w:rPr>
          <w:rFonts w:ascii="Times New Roman" w:hAnsi="Times New Roman" w:cs="Times New Roman"/>
          <w:b/>
        </w:rPr>
        <w:t>References</w:t>
      </w:r>
    </w:p>
    <w:p w14:paraId="438DE70C" w14:textId="69621979" w:rsidR="00C31E74" w:rsidRPr="00C31E74" w:rsidRDefault="00712E47" w:rsidP="00C31E74">
      <w:pPr>
        <w:widowControl w:val="0"/>
        <w:autoSpaceDE w:val="0"/>
        <w:autoSpaceDN w:val="0"/>
        <w:adjustRightInd w:val="0"/>
        <w:spacing w:line="360" w:lineRule="auto"/>
        <w:ind w:left="640" w:hanging="640"/>
        <w:rPr>
          <w:rFonts w:ascii="Times New Roman" w:hAnsi="Times New Roman" w:cs="Times New Roman"/>
          <w:noProof/>
          <w:lang w:val="en-US"/>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C31E74" w:rsidRPr="00C31E74">
        <w:rPr>
          <w:rFonts w:ascii="Times New Roman" w:hAnsi="Times New Roman" w:cs="Times New Roman"/>
          <w:noProof/>
          <w:lang w:val="en-US"/>
        </w:rPr>
        <w:t xml:space="preserve">1. </w:t>
      </w:r>
      <w:r w:rsidR="00C31E74" w:rsidRPr="00C31E74">
        <w:rPr>
          <w:rFonts w:ascii="Times New Roman" w:hAnsi="Times New Roman" w:cs="Times New Roman"/>
          <w:noProof/>
          <w:lang w:val="en-US"/>
        </w:rPr>
        <w:tab/>
        <w:t>WHO. Depression. [Internet]. 2018. Available from: https://www.who.int/news-room/fact-sheets/detail/depression%0D</w:t>
      </w:r>
    </w:p>
    <w:p w14:paraId="35E592EC" w14:textId="12ABA059"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2. </w:t>
      </w:r>
      <w:r w:rsidRPr="00C31E74">
        <w:rPr>
          <w:rFonts w:ascii="Times New Roman" w:hAnsi="Times New Roman" w:cs="Times New Roman"/>
          <w:noProof/>
          <w:lang w:val="en-US"/>
        </w:rPr>
        <w:tab/>
        <w:t>Beshai S, Dobson KS, Bockting CLH, Quigley L. Relapse and recurrence prevention in depression: Current research and future prospe</w:t>
      </w:r>
      <w:r w:rsidR="008E5021">
        <w:rPr>
          <w:rFonts w:ascii="Times New Roman" w:hAnsi="Times New Roman" w:cs="Times New Roman"/>
          <w:noProof/>
          <w:lang w:val="en-US"/>
        </w:rPr>
        <w:t>cts. Clin Psychol Rev</w:t>
      </w:r>
      <w:r w:rsidRPr="00C31E74">
        <w:rPr>
          <w:rFonts w:ascii="Times New Roman" w:hAnsi="Times New Roman" w:cs="Times New Roman"/>
          <w:noProof/>
          <w:lang w:val="en-US"/>
        </w:rPr>
        <w:t xml:space="preserve">. 2011;31(8):1349–60. </w:t>
      </w:r>
    </w:p>
    <w:p w14:paraId="4342403A" w14:textId="76951051"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3. </w:t>
      </w:r>
      <w:r w:rsidRPr="00C31E74">
        <w:rPr>
          <w:rFonts w:ascii="Times New Roman" w:hAnsi="Times New Roman" w:cs="Times New Roman"/>
          <w:noProof/>
          <w:lang w:val="en-US"/>
        </w:rPr>
        <w:tab/>
        <w:t xml:space="preserve">Ali S, Rhodes L, Moreea O, McMillan D, Gilbody S, Leach C, et al. How </w:t>
      </w:r>
      <w:r w:rsidRPr="00C31E74">
        <w:rPr>
          <w:rFonts w:ascii="Times New Roman" w:hAnsi="Times New Roman" w:cs="Times New Roman"/>
          <w:noProof/>
          <w:lang w:val="en-US"/>
        </w:rPr>
        <w:lastRenderedPageBreak/>
        <w:t>durable is the effect of low intensity CBT for depression and anxiety? Remission and relapse in a longitudinal cohort study. Be</w:t>
      </w:r>
      <w:r w:rsidR="008E5021">
        <w:rPr>
          <w:rFonts w:ascii="Times New Roman" w:hAnsi="Times New Roman" w:cs="Times New Roman"/>
          <w:noProof/>
          <w:lang w:val="en-US"/>
        </w:rPr>
        <w:t>hav Res Ther</w:t>
      </w:r>
      <w:r w:rsidRPr="00C31E74">
        <w:rPr>
          <w:rFonts w:ascii="Times New Roman" w:hAnsi="Times New Roman" w:cs="Times New Roman"/>
          <w:noProof/>
          <w:lang w:val="en-US"/>
        </w:rPr>
        <w:t xml:space="preserve">. 2017;94:1–8. </w:t>
      </w:r>
    </w:p>
    <w:p w14:paraId="5FA6B867"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4. </w:t>
      </w:r>
      <w:r w:rsidRPr="00C31E74">
        <w:rPr>
          <w:rFonts w:ascii="Times New Roman" w:hAnsi="Times New Roman" w:cs="Times New Roman"/>
          <w:noProof/>
          <w:lang w:val="en-US"/>
        </w:rPr>
        <w:tab/>
        <w:t xml:space="preserve">Burcusa SL, Iacono WG. Risk for recurrence in depression. Clin Psychol Rev. 2007;27(8):959–85. </w:t>
      </w:r>
    </w:p>
    <w:p w14:paraId="19FD1E43" w14:textId="21E091EF"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5. </w:t>
      </w:r>
      <w:r w:rsidRPr="00C31E74">
        <w:rPr>
          <w:rFonts w:ascii="Times New Roman" w:hAnsi="Times New Roman" w:cs="Times New Roman"/>
          <w:noProof/>
          <w:lang w:val="en-US"/>
        </w:rPr>
        <w:tab/>
        <w:t>Post M. Transduction of Psychosocial Stress into the Neurobiology of Recurrent Affective Dis</w:t>
      </w:r>
      <w:r w:rsidR="008E5021">
        <w:rPr>
          <w:rFonts w:ascii="Times New Roman" w:hAnsi="Times New Roman" w:cs="Times New Roman"/>
          <w:noProof/>
          <w:lang w:val="en-US"/>
        </w:rPr>
        <w:t>order. Depression. 1992;</w:t>
      </w:r>
      <w:r w:rsidRPr="00C31E74">
        <w:rPr>
          <w:rFonts w:ascii="Times New Roman" w:hAnsi="Times New Roman" w:cs="Times New Roman"/>
          <w:noProof/>
          <w:lang w:val="en-US"/>
        </w:rPr>
        <w:t xml:space="preserve">999–1010. </w:t>
      </w:r>
    </w:p>
    <w:p w14:paraId="1E7EB7D3" w14:textId="1319494C"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6. </w:t>
      </w:r>
      <w:r w:rsidRPr="00C31E74">
        <w:rPr>
          <w:rFonts w:ascii="Times New Roman" w:hAnsi="Times New Roman" w:cs="Times New Roman"/>
          <w:noProof/>
          <w:lang w:val="en-US"/>
        </w:rPr>
        <w:tab/>
        <w:t>Buckman JEJ, Underwood A, Clarke K, Saunders R, Hollon SD, Fearon P, et al. Risk factors for relapse and recurrence of depression in adults and how they operate: A four-phase systematic review and meta-synthesis. Clin</w:t>
      </w:r>
      <w:r w:rsidR="008E5021">
        <w:rPr>
          <w:rFonts w:ascii="Times New Roman" w:hAnsi="Times New Roman" w:cs="Times New Roman"/>
          <w:noProof/>
          <w:lang w:val="en-US"/>
        </w:rPr>
        <w:t xml:space="preserve"> Psychol Rev. 2018;64</w:t>
      </w:r>
      <w:r w:rsidRPr="00C31E74">
        <w:rPr>
          <w:rFonts w:ascii="Times New Roman" w:hAnsi="Times New Roman" w:cs="Times New Roman"/>
          <w:noProof/>
          <w:lang w:val="en-US"/>
        </w:rPr>
        <w:t xml:space="preserve">:13–38. </w:t>
      </w:r>
    </w:p>
    <w:p w14:paraId="7E5ED810"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7. </w:t>
      </w:r>
      <w:r w:rsidRPr="00C31E74">
        <w:rPr>
          <w:rFonts w:ascii="Times New Roman" w:hAnsi="Times New Roman" w:cs="Times New Roman"/>
          <w:noProof/>
          <w:lang w:val="en-US"/>
        </w:rPr>
        <w:tab/>
        <w:t xml:space="preserve">Riley RD, van der Windt D, P C, Moons K. Prognosis Research in Healthcare: Concepts, Methods, and Impact. First edit. Oxford University Press.; 2019. </w:t>
      </w:r>
    </w:p>
    <w:p w14:paraId="1793E9C8" w14:textId="03612DB2"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8. </w:t>
      </w:r>
      <w:r w:rsidRPr="00C31E74">
        <w:rPr>
          <w:rFonts w:ascii="Times New Roman" w:hAnsi="Times New Roman" w:cs="Times New Roman"/>
          <w:noProof/>
          <w:lang w:val="en-US"/>
        </w:rPr>
        <w:tab/>
        <w:t>Bone C, Simmonds-Buckley M, Thwaites R, Sandford D, Merzhvynska M, Rubel J, et al. Dynamic prediction of psychological treatment outcomes: development and validation of a prediction model using routinely collected symptom da</w:t>
      </w:r>
      <w:r w:rsidR="008E5021">
        <w:rPr>
          <w:rFonts w:ascii="Times New Roman" w:hAnsi="Times New Roman" w:cs="Times New Roman"/>
          <w:noProof/>
          <w:lang w:val="en-US"/>
        </w:rPr>
        <w:t>ta. Lancet Digit Heal</w:t>
      </w:r>
      <w:r w:rsidRPr="00C31E74">
        <w:rPr>
          <w:rFonts w:ascii="Times New Roman" w:hAnsi="Times New Roman" w:cs="Times New Roman"/>
          <w:noProof/>
          <w:lang w:val="en-US"/>
        </w:rPr>
        <w:t xml:space="preserve">. 2021;3(4):e231–40. </w:t>
      </w:r>
    </w:p>
    <w:p w14:paraId="207C5CD3"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9. </w:t>
      </w:r>
      <w:r w:rsidRPr="00C31E74">
        <w:rPr>
          <w:rFonts w:ascii="Times New Roman" w:hAnsi="Times New Roman" w:cs="Times New Roman"/>
          <w:noProof/>
          <w:lang w:val="en-US"/>
        </w:rPr>
        <w:tab/>
        <w:t xml:space="preserve">van Bronswijk SC, Lemmens LHJM, Keefe JR, Huibers MJH, DeRubeis RJ, Peeters FPML. A prognostic index for long-term outcome after successful acute phase cognitive therapy and interpersonal psychotherapy for major depressive disorder. Depress Anxiety. 2019;36(3):252–61. </w:t>
      </w:r>
    </w:p>
    <w:p w14:paraId="5E01C2D9"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10. </w:t>
      </w:r>
      <w:r w:rsidRPr="00C31E74">
        <w:rPr>
          <w:rFonts w:ascii="Times New Roman" w:hAnsi="Times New Roman" w:cs="Times New Roman"/>
          <w:noProof/>
          <w:lang w:val="en-US"/>
        </w:rPr>
        <w:tab/>
        <w:t xml:space="preserve">Angstman KB, Garrison GM, Gonzalez CA, Cozine DW, Cozine EW, Katzelnick DJ. Prediction of Primary Care Depression Outcomes at Six Months: Validation of DOC-6 ©. J Am Board Fam Med. 2017;30(3):281–7. </w:t>
      </w:r>
    </w:p>
    <w:p w14:paraId="049CE184" w14:textId="6BB58660"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11. </w:t>
      </w:r>
      <w:r w:rsidRPr="00C31E74">
        <w:rPr>
          <w:rFonts w:ascii="Times New Roman" w:hAnsi="Times New Roman" w:cs="Times New Roman"/>
          <w:noProof/>
          <w:lang w:val="en-US"/>
        </w:rPr>
        <w:tab/>
        <w:t>King. Prediction of depression in European general practice attendees: the PREDICT study. BMC Publ</w:t>
      </w:r>
      <w:r w:rsidR="008E5021">
        <w:rPr>
          <w:rFonts w:ascii="Times New Roman" w:hAnsi="Times New Roman" w:cs="Times New Roman"/>
          <w:noProof/>
          <w:lang w:val="en-US"/>
        </w:rPr>
        <w:t>ic Health. 2006;6</w:t>
      </w:r>
      <w:r w:rsidRPr="00C31E74">
        <w:rPr>
          <w:rFonts w:ascii="Times New Roman" w:hAnsi="Times New Roman" w:cs="Times New Roman"/>
          <w:noProof/>
          <w:lang w:val="en-US"/>
        </w:rPr>
        <w:t xml:space="preserve">:1–8. </w:t>
      </w:r>
    </w:p>
    <w:p w14:paraId="118440E6"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12. </w:t>
      </w:r>
      <w:r w:rsidRPr="00C31E74">
        <w:rPr>
          <w:rFonts w:ascii="Times New Roman" w:hAnsi="Times New Roman" w:cs="Times New Roman"/>
          <w:noProof/>
          <w:lang w:val="en-US"/>
        </w:rPr>
        <w:tab/>
        <w:t xml:space="preserve">Moriarty AS, Meader N, Gilbody S, Chew-Graham CA, Churchill R, Ali S, et al. Prognostic models for predicting relapse or recurrence of depression. Cochrane Database Syst Rev. 2019;2019(12). </w:t>
      </w:r>
    </w:p>
    <w:p w14:paraId="19BA7706" w14:textId="4B3F05E5"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13. </w:t>
      </w:r>
      <w:r w:rsidRPr="00C31E74">
        <w:rPr>
          <w:rFonts w:ascii="Times New Roman" w:hAnsi="Times New Roman" w:cs="Times New Roman"/>
          <w:noProof/>
          <w:lang w:val="en-US"/>
        </w:rPr>
        <w:tab/>
        <w:t>Moriarty AS, Meader N, Snell KIE, Riley RD, Paton LW, Chew-Graham CA, Gilbody S, Churchill R, Phillips RS, Ali S MD. Prognostic models for predicting relapse or recurrence of major depres</w:t>
      </w:r>
      <w:r w:rsidR="008E5021">
        <w:rPr>
          <w:rFonts w:ascii="Times New Roman" w:hAnsi="Times New Roman" w:cs="Times New Roman"/>
          <w:noProof/>
          <w:lang w:val="en-US"/>
        </w:rPr>
        <w:t>sive disorder in adults</w:t>
      </w:r>
      <w:r w:rsidRPr="00C31E74">
        <w:rPr>
          <w:rFonts w:ascii="Times New Roman" w:hAnsi="Times New Roman" w:cs="Times New Roman"/>
          <w:noProof/>
          <w:lang w:val="en-US"/>
        </w:rPr>
        <w:t xml:space="preserve">. Cochrane Database Syst Rev 2021,. 2021;(5):CD013491. </w:t>
      </w:r>
    </w:p>
    <w:p w14:paraId="2174CEE3" w14:textId="5FF766AE"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14. </w:t>
      </w:r>
      <w:r w:rsidRPr="00C31E74">
        <w:rPr>
          <w:rFonts w:ascii="Times New Roman" w:hAnsi="Times New Roman" w:cs="Times New Roman"/>
          <w:noProof/>
          <w:lang w:val="en-US"/>
        </w:rPr>
        <w:tab/>
        <w:t xml:space="preserve">Page MJ, McKenzie JE, Bossuyt PM, Boutron I, Hoffmann TC, Mulrow CD  et </w:t>
      </w:r>
      <w:r w:rsidRPr="00C31E74">
        <w:rPr>
          <w:rFonts w:ascii="Times New Roman" w:hAnsi="Times New Roman" w:cs="Times New Roman"/>
          <w:noProof/>
          <w:lang w:val="en-US"/>
        </w:rPr>
        <w:lastRenderedPageBreak/>
        <w:t>al. The PRISMA 2020 statement: an updated guideline for reporting sy</w:t>
      </w:r>
      <w:r w:rsidR="008E5021">
        <w:rPr>
          <w:rFonts w:ascii="Times New Roman" w:hAnsi="Times New Roman" w:cs="Times New Roman"/>
          <w:noProof/>
          <w:lang w:val="en-US"/>
        </w:rPr>
        <w:t>stematic reviews. BMJ</w:t>
      </w:r>
      <w:r w:rsidRPr="00C31E74">
        <w:rPr>
          <w:rFonts w:ascii="Times New Roman" w:hAnsi="Times New Roman" w:cs="Times New Roman"/>
          <w:noProof/>
          <w:lang w:val="en-US"/>
        </w:rPr>
        <w:t xml:space="preserve">. 2021;372(N71). </w:t>
      </w:r>
    </w:p>
    <w:p w14:paraId="1931ACAA"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15. </w:t>
      </w:r>
      <w:r w:rsidRPr="00C31E74">
        <w:rPr>
          <w:rFonts w:ascii="Times New Roman" w:hAnsi="Times New Roman" w:cs="Times New Roman"/>
          <w:noProof/>
          <w:lang w:val="en-US"/>
        </w:rPr>
        <w:tab/>
        <w:t xml:space="preserve">Debray TPA, Damen JAAG, Snell KIE, Ensor J, Hooft L, Reitsma JB, et al. A guide to systematic review and meta-analysis of prediction model performance. BMJ. 2017;356. </w:t>
      </w:r>
    </w:p>
    <w:p w14:paraId="21B9B334" w14:textId="7C7DE880"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16. </w:t>
      </w:r>
      <w:r w:rsidRPr="00C31E74">
        <w:rPr>
          <w:rFonts w:ascii="Times New Roman" w:hAnsi="Times New Roman" w:cs="Times New Roman"/>
          <w:noProof/>
          <w:lang w:val="en-US"/>
        </w:rPr>
        <w:tab/>
        <w:t xml:space="preserve">Bockting CL, Hollon SD, Jarrett RB, Kuyken W, Dobson K. A lifetime approach to major depressive disorder: The contributions of psychological interventions in preventing relapse and recurrence. Clin Psychol Rev. 2015;41:16–26. </w:t>
      </w:r>
    </w:p>
    <w:p w14:paraId="6C1C8344"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17. </w:t>
      </w:r>
      <w:r w:rsidRPr="00C31E74">
        <w:rPr>
          <w:rFonts w:ascii="Times New Roman" w:hAnsi="Times New Roman" w:cs="Times New Roman"/>
          <w:noProof/>
          <w:lang w:val="en-US"/>
        </w:rPr>
        <w:tab/>
        <w:t xml:space="preserve">Frank E, Prien RF, Jarrett RB, Keller MB, Kupfer DJ, Lavori PW, et al. Conceptualization and Rationale for Consensus Definitions of Terms in Major Depressive Disorder: Remission, Recovery, Relapse, and Recurrence. JAMA Psychiatry. 1991 Sep;48(9):851–5. </w:t>
      </w:r>
    </w:p>
    <w:p w14:paraId="1CE4BC72"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18. </w:t>
      </w:r>
      <w:r w:rsidRPr="00C31E74">
        <w:rPr>
          <w:rFonts w:ascii="Times New Roman" w:hAnsi="Times New Roman" w:cs="Times New Roman"/>
          <w:noProof/>
          <w:lang w:val="en-US"/>
        </w:rPr>
        <w:tab/>
        <w:t xml:space="preserve">Rush AJ, Kraemer HC, Sackeim HA, Fava M, Trivedi MH, Frank E, et al. Report by the ACNP Task Force on response and remission in major depressive disorder. Neuropsychopharmacology. 2006;31(9):1841–53. </w:t>
      </w:r>
    </w:p>
    <w:p w14:paraId="0E1E14E5" w14:textId="5E47D0E2"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19. </w:t>
      </w:r>
      <w:r w:rsidRPr="00C31E74">
        <w:rPr>
          <w:rFonts w:ascii="Times New Roman" w:hAnsi="Times New Roman" w:cs="Times New Roman"/>
          <w:noProof/>
          <w:lang w:val="en-US"/>
        </w:rPr>
        <w:tab/>
        <w:t>Wolff RF, Moons KGM, Riley RD, Whiting PF, Westwood M, Collins GS, et al. PROBAST: A Tool to Assess the Risk of Bias and Applicability of Prediction Model Studies. Ann Intern Med</w:t>
      </w:r>
      <w:r w:rsidR="00AA7CD2">
        <w:rPr>
          <w:rFonts w:ascii="Times New Roman" w:hAnsi="Times New Roman" w:cs="Times New Roman"/>
          <w:noProof/>
          <w:lang w:val="en-US"/>
        </w:rPr>
        <w:t>.</w:t>
      </w:r>
      <w:r w:rsidRPr="00C31E74">
        <w:rPr>
          <w:rFonts w:ascii="Times New Roman" w:hAnsi="Times New Roman" w:cs="Times New Roman"/>
          <w:noProof/>
          <w:lang w:val="en-US"/>
        </w:rPr>
        <w:t xml:space="preserve"> 2019;170(1):51. </w:t>
      </w:r>
    </w:p>
    <w:p w14:paraId="33144080"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20. </w:t>
      </w:r>
      <w:r w:rsidRPr="00C31E74">
        <w:rPr>
          <w:rFonts w:ascii="Times New Roman" w:hAnsi="Times New Roman" w:cs="Times New Roman"/>
          <w:noProof/>
          <w:lang w:val="en-US"/>
        </w:rPr>
        <w:tab/>
        <w:t xml:space="preserve">Collins GS, De Groot JA, Dutton S, Omar O, Shanyinde M, Tajar A  et al. External validation of multivariable prediction models: a systematic review of methodological conduct and reporting. BMC Med Res Methodol. 2014;14(1):1–11. </w:t>
      </w:r>
    </w:p>
    <w:p w14:paraId="2AFB47E4"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21. </w:t>
      </w:r>
      <w:r w:rsidRPr="00C31E74">
        <w:rPr>
          <w:rFonts w:ascii="Times New Roman" w:hAnsi="Times New Roman" w:cs="Times New Roman"/>
          <w:noProof/>
          <w:lang w:val="en-US"/>
        </w:rPr>
        <w:tab/>
        <w:t xml:space="preserve">Collins GS, De Groot JA, Dutton S, Omar O, Shanyinde M, Tajar A, et al. External validation of multivariable prediction models: A systematic review of methodological conduct and reporting. BMC Med Res Methodol. 2014;14(1):1–11. </w:t>
      </w:r>
    </w:p>
    <w:p w14:paraId="0501C40F"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22. </w:t>
      </w:r>
      <w:r w:rsidRPr="00C31E74">
        <w:rPr>
          <w:rFonts w:ascii="Times New Roman" w:hAnsi="Times New Roman" w:cs="Times New Roman"/>
          <w:noProof/>
          <w:lang w:val="en-US"/>
        </w:rPr>
        <w:tab/>
        <w:t xml:space="preserve">Debray TPA, Damen JAAG, Riley RD, Snell K, Reitsma JB, Hooft L, et al. A framework for meta-analysis of prediction model studies with binary and time-to-event outcomes. Stat Methods Med Res. 2018; </w:t>
      </w:r>
    </w:p>
    <w:p w14:paraId="2FCB18D7"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23. </w:t>
      </w:r>
      <w:r w:rsidRPr="00C31E74">
        <w:rPr>
          <w:rFonts w:ascii="Times New Roman" w:hAnsi="Times New Roman" w:cs="Times New Roman"/>
          <w:noProof/>
          <w:lang w:val="en-US"/>
        </w:rPr>
        <w:tab/>
        <w:t xml:space="preserve">Vickers AJ, Van Calster B, Steyerberg EW. Net benefit approaches to the evaluation of prediction models, molecular markers, and diagnostic tests. BMJ. 2016;352:3–7. </w:t>
      </w:r>
    </w:p>
    <w:p w14:paraId="1D84BC16"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24. </w:t>
      </w:r>
      <w:r w:rsidRPr="00C31E74">
        <w:rPr>
          <w:rFonts w:ascii="Times New Roman" w:hAnsi="Times New Roman" w:cs="Times New Roman"/>
          <w:noProof/>
          <w:lang w:val="en-US"/>
        </w:rPr>
        <w:tab/>
        <w:t xml:space="preserve">Moons KGM, Wolff RF, Riley RD, Whiting PF, Westwood M, Collins GS, et </w:t>
      </w:r>
      <w:r w:rsidRPr="00C31E74">
        <w:rPr>
          <w:rFonts w:ascii="Times New Roman" w:hAnsi="Times New Roman" w:cs="Times New Roman"/>
          <w:noProof/>
          <w:lang w:val="en-US"/>
        </w:rPr>
        <w:lastRenderedPageBreak/>
        <w:t xml:space="preserve">al. PROBAST: A tool to assess risk of bias and applicability of prediction model studies: Explanation and elaboration. Ann Intern Med. 2019;170(1):W1–33. </w:t>
      </w:r>
    </w:p>
    <w:p w14:paraId="08305284" w14:textId="6973543A"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25. </w:t>
      </w:r>
      <w:r w:rsidRPr="00C31E74">
        <w:rPr>
          <w:rFonts w:ascii="Times New Roman" w:hAnsi="Times New Roman" w:cs="Times New Roman"/>
          <w:noProof/>
          <w:lang w:val="en-US"/>
        </w:rPr>
        <w:tab/>
        <w:t>van Loo HM, Bigdeli TB, Milaneschi Y, Aggen SH, Kendler KS. Data mining algorithm predicts a range of adverse outcomes in major depression. J Affect Di</w:t>
      </w:r>
      <w:r w:rsidR="00AA7CD2">
        <w:rPr>
          <w:rFonts w:ascii="Times New Roman" w:hAnsi="Times New Roman" w:cs="Times New Roman"/>
          <w:noProof/>
          <w:lang w:val="en-US"/>
        </w:rPr>
        <w:t>sord</w:t>
      </w:r>
      <w:r w:rsidR="008E5021">
        <w:rPr>
          <w:rFonts w:ascii="Times New Roman" w:hAnsi="Times New Roman" w:cs="Times New Roman"/>
          <w:noProof/>
          <w:lang w:val="en-US"/>
        </w:rPr>
        <w:t>. 2020;276</w:t>
      </w:r>
      <w:r w:rsidRPr="00C31E74">
        <w:rPr>
          <w:rFonts w:ascii="Times New Roman" w:hAnsi="Times New Roman" w:cs="Times New Roman"/>
          <w:noProof/>
          <w:lang w:val="en-US"/>
        </w:rPr>
        <w:t xml:space="preserve">:945–53. </w:t>
      </w:r>
    </w:p>
    <w:p w14:paraId="40DA401C"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26. </w:t>
      </w:r>
      <w:r w:rsidRPr="00C31E74">
        <w:rPr>
          <w:rFonts w:ascii="Times New Roman" w:hAnsi="Times New Roman" w:cs="Times New Roman"/>
          <w:noProof/>
          <w:lang w:val="en-US"/>
        </w:rPr>
        <w:tab/>
        <w:t xml:space="preserve">Van Loo HM, Aggen SH, Gardner CO, Kendler KS. Sex similarities and differences in risk factors for recurrence of major depression. Psychol Med. 2018;48(10):1685–93. </w:t>
      </w:r>
    </w:p>
    <w:p w14:paraId="0FDA47D1"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27. </w:t>
      </w:r>
      <w:r w:rsidRPr="00C31E74">
        <w:rPr>
          <w:rFonts w:ascii="Times New Roman" w:hAnsi="Times New Roman" w:cs="Times New Roman"/>
          <w:noProof/>
          <w:lang w:val="en-US"/>
        </w:rPr>
        <w:tab/>
        <w:t xml:space="preserve">Trivedi, M.; Morrison, R.; Daly, E.; Singh, J. B.; Fedgchin, M.; Jamieson, C.; Cooper, K.; Drevets, W.; Narayan Vaibhav A. Biobehavioral prediction of relapse in major depression: A prospective, multicenter, observational study. In: Neuropsychopharmacology;41 (Supplement 1)():S517-S518. 2016. </w:t>
      </w:r>
    </w:p>
    <w:p w14:paraId="4401E801" w14:textId="5CDD95DF"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28. </w:t>
      </w:r>
      <w:r w:rsidRPr="00C31E74">
        <w:rPr>
          <w:rFonts w:ascii="Times New Roman" w:hAnsi="Times New Roman" w:cs="Times New Roman"/>
          <w:noProof/>
          <w:lang w:val="en-US"/>
        </w:rPr>
        <w:tab/>
        <w:t>Cohen Z, DeRubeis R, Hayes R, Watkins E, Lewis G, Byng R, Byford S, Crane C, Kuyken W, Dalgleish T SS. The Development and Internal Evaluation of a Predictive Model to Identify for Whom Mindfulness-Based Cognitive Therapy Offers Superior Relapse Prevention for Recurrent Depression Versus Maintenance Antidepressant Medication. Biol Psychiatry. 2021;89 (9 Supp</w:t>
      </w:r>
      <w:r w:rsidR="008E5021">
        <w:rPr>
          <w:rFonts w:ascii="Times New Roman" w:hAnsi="Times New Roman" w:cs="Times New Roman"/>
          <w:noProof/>
          <w:lang w:val="en-US"/>
        </w:rPr>
        <w:t>)</w:t>
      </w:r>
      <w:r w:rsidRPr="00C31E74">
        <w:rPr>
          <w:rFonts w:ascii="Times New Roman" w:hAnsi="Times New Roman" w:cs="Times New Roman"/>
          <w:noProof/>
          <w:lang w:val="en-US"/>
        </w:rPr>
        <w:t xml:space="preserve">. </w:t>
      </w:r>
    </w:p>
    <w:p w14:paraId="182E485B" w14:textId="44D60DDC"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29. </w:t>
      </w:r>
      <w:r w:rsidRPr="00C31E74">
        <w:rPr>
          <w:rFonts w:ascii="Times New Roman" w:hAnsi="Times New Roman" w:cs="Times New Roman"/>
          <w:noProof/>
          <w:lang w:val="en-US"/>
        </w:rPr>
        <w:tab/>
        <w:t>Klein NS, Holtman GA, Bockting CLH, Heymans MW, Burger H. Development and validation of a clinical prediction tool to estimate the individual risk of depressive relapse or recurrence in individuals with recurrent depres</w:t>
      </w:r>
      <w:r w:rsidR="008E5021">
        <w:rPr>
          <w:rFonts w:ascii="Times New Roman" w:hAnsi="Times New Roman" w:cs="Times New Roman"/>
          <w:noProof/>
          <w:lang w:val="en-US"/>
        </w:rPr>
        <w:t>sion. J Psychiatr Res</w:t>
      </w:r>
      <w:r w:rsidRPr="00C31E74">
        <w:rPr>
          <w:rFonts w:ascii="Times New Roman" w:hAnsi="Times New Roman" w:cs="Times New Roman"/>
          <w:noProof/>
          <w:lang w:val="en-US"/>
        </w:rPr>
        <w:t xml:space="preserve">. 2018;104:1–7. </w:t>
      </w:r>
    </w:p>
    <w:p w14:paraId="429A844E" w14:textId="3A42FAB9"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30. </w:t>
      </w:r>
      <w:r w:rsidRPr="00C31E74">
        <w:rPr>
          <w:rFonts w:ascii="Times New Roman" w:hAnsi="Times New Roman" w:cs="Times New Roman"/>
          <w:noProof/>
          <w:lang w:val="en-US"/>
        </w:rPr>
        <w:tab/>
        <w:t xml:space="preserve">van Loo HM, Aggen SH, Gardner CO, Kendler KS. Multiple risk factors predict recurrence of major depressive disorder in women. J </w:t>
      </w:r>
      <w:r w:rsidR="008E5021">
        <w:rPr>
          <w:rFonts w:ascii="Times New Roman" w:hAnsi="Times New Roman" w:cs="Times New Roman"/>
          <w:noProof/>
          <w:lang w:val="en-US"/>
        </w:rPr>
        <w:t>Affect Disord. 2015;</w:t>
      </w:r>
      <w:r w:rsidRPr="00C31E74">
        <w:rPr>
          <w:rFonts w:ascii="Times New Roman" w:hAnsi="Times New Roman" w:cs="Times New Roman"/>
          <w:noProof/>
          <w:lang w:val="en-US"/>
        </w:rPr>
        <w:t xml:space="preserve">180:52–61. </w:t>
      </w:r>
    </w:p>
    <w:p w14:paraId="3CD2757C"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31. </w:t>
      </w:r>
      <w:r w:rsidRPr="00C31E74">
        <w:rPr>
          <w:rFonts w:ascii="Times New Roman" w:hAnsi="Times New Roman" w:cs="Times New Roman"/>
          <w:noProof/>
          <w:lang w:val="en-US"/>
        </w:rPr>
        <w:tab/>
        <w:t xml:space="preserve">Wang JL, Patten S, Sareen J, Bolton J, Schmitz N, MacQueen G. Development and validation of a prediction algorithm for use by health professionals in prediction of recurrence of major depression. Depress Anxiety. 2014;31(5):451–7. </w:t>
      </w:r>
    </w:p>
    <w:p w14:paraId="70F1E505" w14:textId="5702824C"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32. </w:t>
      </w:r>
      <w:r w:rsidRPr="00C31E74">
        <w:rPr>
          <w:rFonts w:ascii="Times New Roman" w:hAnsi="Times New Roman" w:cs="Times New Roman"/>
          <w:noProof/>
          <w:lang w:val="en-US"/>
        </w:rPr>
        <w:tab/>
        <w:t>Backs-Dermott BJ, Dobson KS, Jones SL. An evaluation of an integrated model of relapse in depres</w:t>
      </w:r>
      <w:r w:rsidR="008E5021">
        <w:rPr>
          <w:rFonts w:ascii="Times New Roman" w:hAnsi="Times New Roman" w:cs="Times New Roman"/>
          <w:noProof/>
          <w:lang w:val="en-US"/>
        </w:rPr>
        <w:t>sion. J Affect Disord</w:t>
      </w:r>
      <w:r w:rsidRPr="00C31E74">
        <w:rPr>
          <w:rFonts w:ascii="Times New Roman" w:hAnsi="Times New Roman" w:cs="Times New Roman"/>
          <w:noProof/>
          <w:lang w:val="en-US"/>
        </w:rPr>
        <w:t xml:space="preserve">. 2010;124(1–2):60–7. </w:t>
      </w:r>
    </w:p>
    <w:p w14:paraId="0AEBDBE4"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33. </w:t>
      </w:r>
      <w:r w:rsidRPr="00C31E74">
        <w:rPr>
          <w:rFonts w:ascii="Times New Roman" w:hAnsi="Times New Roman" w:cs="Times New Roman"/>
          <w:noProof/>
          <w:lang w:val="en-US"/>
        </w:rPr>
        <w:tab/>
        <w:t>Berlanga C, Heinze G, Torres M, Apiquián R, Caballero A. Personality and clinical predictors of recurrence of depression. Psychiatr Serv. 1999;50(3):376–</w:t>
      </w:r>
      <w:r w:rsidRPr="00C31E74">
        <w:rPr>
          <w:rFonts w:ascii="Times New Roman" w:hAnsi="Times New Roman" w:cs="Times New Roman"/>
          <w:noProof/>
          <w:lang w:val="en-US"/>
        </w:rPr>
        <w:lastRenderedPageBreak/>
        <w:t xml:space="preserve">80. </w:t>
      </w:r>
    </w:p>
    <w:p w14:paraId="155F8309"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34. </w:t>
      </w:r>
      <w:r w:rsidRPr="00C31E74">
        <w:rPr>
          <w:rFonts w:ascii="Times New Roman" w:hAnsi="Times New Roman" w:cs="Times New Roman"/>
          <w:noProof/>
          <w:lang w:val="en-US"/>
        </w:rPr>
        <w:tab/>
        <w:t xml:space="preserve">Johansson O, Lundh LG, Bjärehed J. 12-Month Outcome and Predictors of Recurrence in Psychiatric Treatment of Depression: A Retrospective Study. Psychiatr Q. 2015;86(3):407–17. </w:t>
      </w:r>
    </w:p>
    <w:p w14:paraId="0C32B582"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35. </w:t>
      </w:r>
      <w:r w:rsidRPr="00C31E74">
        <w:rPr>
          <w:rFonts w:ascii="Times New Roman" w:hAnsi="Times New Roman" w:cs="Times New Roman"/>
          <w:noProof/>
          <w:lang w:val="en-US"/>
        </w:rPr>
        <w:tab/>
        <w:t xml:space="preserve">Judd LL, Schettler PJ, Rush AJ. A brief clinical tool to estimate individual patients’ risk of depressive relapse following remission: Proof of concept. Am J Psychiatry. 2016;173(11):1140–6. </w:t>
      </w:r>
    </w:p>
    <w:p w14:paraId="1069E969"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36. </w:t>
      </w:r>
      <w:r w:rsidRPr="00C31E74">
        <w:rPr>
          <w:rFonts w:ascii="Times New Roman" w:hAnsi="Times New Roman" w:cs="Times New Roman"/>
          <w:noProof/>
          <w:lang w:val="en-US"/>
        </w:rPr>
        <w:tab/>
        <w:t xml:space="preserve">Mocking RJT, Naviaux JC, Li K, Wang L, Monk JM, Bright AT, et al. Metabolic features of recurrent major depressive disorder in remission, and the risk of future recurrence. Transl Psychiatry. 2021;11(1). </w:t>
      </w:r>
    </w:p>
    <w:p w14:paraId="4A2C28ED" w14:textId="513CBB26"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37. </w:t>
      </w:r>
      <w:r w:rsidRPr="00C31E74">
        <w:rPr>
          <w:rFonts w:ascii="Times New Roman" w:hAnsi="Times New Roman" w:cs="Times New Roman"/>
          <w:noProof/>
          <w:lang w:val="en-US"/>
        </w:rPr>
        <w:tab/>
        <w:t>Ruhe HG, Mocking RJT, Figueroa CA, Seeverens PWJ, Ikani N, Tyborowska A, et al. Emotional biases and recurrence in major depressive disorder. Results of 2.5 years follow-up of drug-free cohort vulnerable for recurrence</w:t>
      </w:r>
      <w:r w:rsidR="00AA7CD2">
        <w:rPr>
          <w:rFonts w:ascii="Times New Roman" w:hAnsi="Times New Roman" w:cs="Times New Roman"/>
          <w:noProof/>
          <w:lang w:val="en-US"/>
        </w:rPr>
        <w:t>. Front Psychiatry. 2019;10</w:t>
      </w:r>
      <w:r w:rsidRPr="00C31E74">
        <w:rPr>
          <w:rFonts w:ascii="Times New Roman" w:hAnsi="Times New Roman" w:cs="Times New Roman"/>
          <w:noProof/>
          <w:lang w:val="en-US"/>
        </w:rPr>
        <w:t xml:space="preserve">:1–18. </w:t>
      </w:r>
    </w:p>
    <w:p w14:paraId="1B2AE664" w14:textId="125D30DF"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38. </w:t>
      </w:r>
      <w:r w:rsidRPr="00C31E74">
        <w:rPr>
          <w:rFonts w:ascii="Times New Roman" w:hAnsi="Times New Roman" w:cs="Times New Roman"/>
          <w:noProof/>
          <w:lang w:val="en-US"/>
        </w:rPr>
        <w:tab/>
        <w:t>Pintor L, Torres X, Navarro V, Martinez de Osaba MJ, Matrai S, Gastó C. Prediction of relapse in melancholic depressive patients in a 2-year follow-up study with corticotropin releasing factor test. Prog Neuro-Psychopharmacology Biol Psych</w:t>
      </w:r>
      <w:r w:rsidR="008E5021">
        <w:rPr>
          <w:rFonts w:ascii="Times New Roman" w:hAnsi="Times New Roman" w:cs="Times New Roman"/>
          <w:noProof/>
          <w:lang w:val="en-US"/>
        </w:rPr>
        <w:t>iatry. 2009</w:t>
      </w:r>
      <w:r w:rsidRPr="00C31E74">
        <w:rPr>
          <w:rFonts w:ascii="Times New Roman" w:hAnsi="Times New Roman" w:cs="Times New Roman"/>
          <w:noProof/>
          <w:lang w:val="en-US"/>
        </w:rPr>
        <w:t xml:space="preserve">;33(3):463–9. </w:t>
      </w:r>
    </w:p>
    <w:p w14:paraId="57D53915" w14:textId="19413751"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39. </w:t>
      </w:r>
      <w:r w:rsidRPr="00C31E74">
        <w:rPr>
          <w:rFonts w:ascii="Times New Roman" w:hAnsi="Times New Roman" w:cs="Times New Roman"/>
          <w:noProof/>
          <w:lang w:val="en-US"/>
        </w:rPr>
        <w:tab/>
        <w:t>Riley RD, Ensor J, Snell KIE, Harrell FE, Martin GP, Reitsma JB, et al. Calculating the sample size required for developing a clinical prediction mo</w:t>
      </w:r>
      <w:r w:rsidR="008E5021">
        <w:rPr>
          <w:rFonts w:ascii="Times New Roman" w:hAnsi="Times New Roman" w:cs="Times New Roman"/>
          <w:noProof/>
          <w:lang w:val="en-US"/>
        </w:rPr>
        <w:t>del. BMJ. 2020</w:t>
      </w:r>
      <w:r w:rsidRPr="00C31E74">
        <w:rPr>
          <w:rFonts w:ascii="Times New Roman" w:hAnsi="Times New Roman" w:cs="Times New Roman"/>
          <w:noProof/>
          <w:lang w:val="en-US"/>
        </w:rPr>
        <w:t xml:space="preserve">;m441. </w:t>
      </w:r>
    </w:p>
    <w:p w14:paraId="29FBC1A8"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40. </w:t>
      </w:r>
      <w:r w:rsidRPr="00C31E74">
        <w:rPr>
          <w:rFonts w:ascii="Times New Roman" w:hAnsi="Times New Roman" w:cs="Times New Roman"/>
          <w:noProof/>
          <w:lang w:val="en-US"/>
        </w:rPr>
        <w:tab/>
        <w:t xml:space="preserve">Van Der Ploeg T, Austin PC, Steyerberg EW. Modern modelling techniques are data hungry: A simulation study for predicting dichotomous endpoints. BMC Med Res Methodol. 2014;14(1):1–13. </w:t>
      </w:r>
    </w:p>
    <w:p w14:paraId="3A411A81" w14:textId="7C4D4BA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41. </w:t>
      </w:r>
      <w:r w:rsidRPr="00C31E74">
        <w:rPr>
          <w:rFonts w:ascii="Times New Roman" w:hAnsi="Times New Roman" w:cs="Times New Roman"/>
          <w:noProof/>
          <w:lang w:val="en-US"/>
        </w:rPr>
        <w:tab/>
        <w:t>Wojnarowski C, Firth N, Finegan M, Delgadillo J. Predictors of depression relapse and recurrence after cognitive behavioural therapy: a systematic review and meta-analysis. Behav Cogn Psy</w:t>
      </w:r>
      <w:r w:rsidR="008E5021">
        <w:rPr>
          <w:rFonts w:ascii="Times New Roman" w:hAnsi="Times New Roman" w:cs="Times New Roman"/>
          <w:noProof/>
          <w:lang w:val="en-US"/>
        </w:rPr>
        <w:t>chother. 2019</w:t>
      </w:r>
      <w:r w:rsidRPr="00C31E74">
        <w:rPr>
          <w:rFonts w:ascii="Times New Roman" w:hAnsi="Times New Roman" w:cs="Times New Roman"/>
          <w:noProof/>
          <w:lang w:val="en-US"/>
        </w:rPr>
        <w:t xml:space="preserve">;47(5):514–29. </w:t>
      </w:r>
    </w:p>
    <w:p w14:paraId="6EA2A3D9"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42. </w:t>
      </w:r>
      <w:r w:rsidRPr="00C31E74">
        <w:rPr>
          <w:rFonts w:ascii="Times New Roman" w:hAnsi="Times New Roman" w:cs="Times New Roman"/>
          <w:noProof/>
          <w:lang w:val="en-US"/>
        </w:rPr>
        <w:tab/>
        <w:t xml:space="preserve">Kuyken W, Warren FC, Taylor RS, Whalley B, Crane C, Bondolfi G, et al. Efficacy of mindfulness-based cognitive therapy in prevention of depressive relapse an individual patient data meta-analysis from randomized trials. JAMA Psychiatry. 2016;73(6):565–74. </w:t>
      </w:r>
    </w:p>
    <w:p w14:paraId="7074A5A1"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43. </w:t>
      </w:r>
      <w:r w:rsidRPr="00C31E74">
        <w:rPr>
          <w:rFonts w:ascii="Times New Roman" w:hAnsi="Times New Roman" w:cs="Times New Roman"/>
          <w:noProof/>
          <w:lang w:val="en-US"/>
        </w:rPr>
        <w:tab/>
        <w:t xml:space="preserve">Breedvelt JJF, Warren FC, Segal Z, Kuyken W, Bockting CL. Continuation of Antidepressants vs Sequential Psychological Interventions to Prevent Relapse in Depression: An Individual Participant Data Meta-analysis. JAMA </w:t>
      </w:r>
      <w:r w:rsidRPr="00C31E74">
        <w:rPr>
          <w:rFonts w:ascii="Times New Roman" w:hAnsi="Times New Roman" w:cs="Times New Roman"/>
          <w:noProof/>
          <w:lang w:val="en-US"/>
        </w:rPr>
        <w:lastRenderedPageBreak/>
        <w:t xml:space="preserve">Psychiatry. 2021;78(8):868–75. </w:t>
      </w:r>
    </w:p>
    <w:p w14:paraId="4602FD9C" w14:textId="77777777" w:rsidR="00C31E74" w:rsidRPr="008E5021" w:rsidRDefault="00C31E74" w:rsidP="008E5021">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C31E74">
        <w:rPr>
          <w:rFonts w:ascii="Times New Roman" w:hAnsi="Times New Roman" w:cs="Times New Roman"/>
          <w:noProof/>
          <w:lang w:val="en-US"/>
        </w:rPr>
        <w:t xml:space="preserve">44. </w:t>
      </w:r>
      <w:r w:rsidRPr="00C31E74">
        <w:rPr>
          <w:rFonts w:ascii="Times New Roman" w:hAnsi="Times New Roman" w:cs="Times New Roman"/>
          <w:noProof/>
          <w:lang w:val="en-US"/>
        </w:rPr>
        <w:tab/>
        <w:t>Hardeveld F, Spijker J, De Graaf R, Nolen WA, Beekman ATF. Prevalence and predictors of recurrence of major depressive disorder in the adult pop</w:t>
      </w:r>
      <w:r w:rsidRPr="008E5021">
        <w:rPr>
          <w:rFonts w:ascii="Times New Roman" w:hAnsi="Times New Roman" w:cs="Times New Roman"/>
          <w:noProof/>
          <w:lang w:val="en-US"/>
        </w:rPr>
        <w:t>ulatio</w:t>
      </w:r>
      <w:r w:rsidRPr="008E5021">
        <w:rPr>
          <w:rFonts w:ascii="Times New Roman" w:hAnsi="Times New Roman" w:cs="Times New Roman"/>
          <w:noProof/>
          <w:color w:val="000000" w:themeColor="text1"/>
          <w:lang w:val="en-US"/>
        </w:rPr>
        <w:t xml:space="preserve">n. Acta Psychiatr Scand. 2010;122(3):184–91. </w:t>
      </w:r>
    </w:p>
    <w:p w14:paraId="7BC827B4" w14:textId="19FACFF8" w:rsidR="00C31E74" w:rsidRPr="008E5021" w:rsidRDefault="00C31E74" w:rsidP="008E5021">
      <w:pPr>
        <w:spacing w:line="360" w:lineRule="auto"/>
        <w:ind w:left="640" w:hanging="640"/>
        <w:rPr>
          <w:rFonts w:ascii="Times New Roman" w:eastAsia="Times New Roman" w:hAnsi="Times New Roman" w:cs="Times New Roman"/>
          <w:color w:val="000000" w:themeColor="text1"/>
        </w:rPr>
      </w:pPr>
      <w:r w:rsidRPr="008E5021">
        <w:rPr>
          <w:rFonts w:ascii="Times New Roman" w:hAnsi="Times New Roman" w:cs="Times New Roman"/>
          <w:noProof/>
          <w:color w:val="000000" w:themeColor="text1"/>
          <w:lang w:val="en-US"/>
        </w:rPr>
        <w:t xml:space="preserve">45. </w:t>
      </w:r>
      <w:r w:rsidRPr="008E5021">
        <w:rPr>
          <w:rFonts w:ascii="Times New Roman" w:hAnsi="Times New Roman" w:cs="Times New Roman"/>
          <w:noProof/>
          <w:color w:val="000000" w:themeColor="text1"/>
          <w:lang w:val="en-US"/>
        </w:rPr>
        <w:tab/>
      </w:r>
      <w:r w:rsidR="008E5021" w:rsidRPr="008E5021">
        <w:rPr>
          <w:rFonts w:ascii="Times New Roman" w:eastAsia="Times New Roman" w:hAnsi="Times New Roman" w:cs="Times New Roman"/>
          <w:color w:val="000000" w:themeColor="text1"/>
          <w:shd w:val="clear" w:color="auto" w:fill="FFFFFF"/>
        </w:rPr>
        <w:t>Evans MD, Hollon SD, DeRubeis RJ, et al. Differential Relapse Following Cognitive Therapy and Pharmacotherapy for Depression. </w:t>
      </w:r>
      <w:r w:rsidR="008E5021" w:rsidRPr="008E5021">
        <w:rPr>
          <w:rFonts w:ascii="Times New Roman" w:eastAsia="Times New Roman" w:hAnsi="Times New Roman" w:cs="Times New Roman"/>
          <w:i/>
          <w:iCs/>
          <w:color w:val="000000" w:themeColor="text1"/>
          <w:shd w:val="clear" w:color="auto" w:fill="FFFFFF"/>
        </w:rPr>
        <w:t>Arch Gen Psychiatry.</w:t>
      </w:r>
      <w:r w:rsidR="008E5021" w:rsidRPr="008E5021">
        <w:rPr>
          <w:rFonts w:ascii="Times New Roman" w:eastAsia="Times New Roman" w:hAnsi="Times New Roman" w:cs="Times New Roman"/>
          <w:color w:val="000000" w:themeColor="text1"/>
          <w:shd w:val="clear" w:color="auto" w:fill="FFFFFF"/>
        </w:rPr>
        <w:t> 1992;49(10):802–808</w:t>
      </w:r>
    </w:p>
    <w:p w14:paraId="48A82305"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46. </w:t>
      </w:r>
      <w:r w:rsidRPr="00C31E74">
        <w:rPr>
          <w:rFonts w:ascii="Times New Roman" w:hAnsi="Times New Roman" w:cs="Times New Roman"/>
          <w:noProof/>
          <w:lang w:val="en-US"/>
        </w:rPr>
        <w:tab/>
        <w:t xml:space="preserve">Angstman KB, Garrison GM, Gonzalez CA, Cozine DW, Cozine EW, Katzelnick DJ. Prediction of Primary Care Depression Outcomes at Six Months : Validation of DOC-6 ©. 2017;281–7. </w:t>
      </w:r>
    </w:p>
    <w:p w14:paraId="75544FC1" w14:textId="4F3555E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47. </w:t>
      </w:r>
      <w:r w:rsidRPr="00C31E74">
        <w:rPr>
          <w:rFonts w:ascii="Times New Roman" w:hAnsi="Times New Roman" w:cs="Times New Roman"/>
          <w:noProof/>
          <w:lang w:val="en-US"/>
        </w:rPr>
        <w:tab/>
        <w:t>Rubenstein L V., Rayburn NR, Keeler EB, Ford DE, Rost KM, Sherbourne CD. Predicting Outcomes of Primary Care Patients With Major Depression: Development of a Depression Pro</w:t>
      </w:r>
      <w:r w:rsidR="008E5021">
        <w:rPr>
          <w:rFonts w:ascii="Times New Roman" w:hAnsi="Times New Roman" w:cs="Times New Roman"/>
          <w:noProof/>
          <w:lang w:val="en-US"/>
        </w:rPr>
        <w:t>gnosis Index. Psychiatr Serv</w:t>
      </w:r>
      <w:r w:rsidRPr="00C31E74">
        <w:rPr>
          <w:rFonts w:ascii="Times New Roman" w:hAnsi="Times New Roman" w:cs="Times New Roman"/>
          <w:noProof/>
          <w:lang w:val="en-US"/>
        </w:rPr>
        <w:t xml:space="preserve">. 2007;58(8):1049–56. </w:t>
      </w:r>
    </w:p>
    <w:p w14:paraId="3E849041"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48. </w:t>
      </w:r>
      <w:r w:rsidRPr="00C31E74">
        <w:rPr>
          <w:rFonts w:ascii="Times New Roman" w:hAnsi="Times New Roman" w:cs="Times New Roman"/>
          <w:noProof/>
          <w:lang w:val="en-US"/>
        </w:rPr>
        <w:tab/>
        <w:t xml:space="preserve">King, Weich S, Juan A, Gonc M. Development and Validation of an International Risk Prediction Algorithm for Episodes of Major Depression in General Practice Attendees. 2010;65(12):1368–77. </w:t>
      </w:r>
    </w:p>
    <w:p w14:paraId="7E9EF23D" w14:textId="438EE783"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49. </w:t>
      </w:r>
      <w:r w:rsidRPr="00C31E74">
        <w:rPr>
          <w:rFonts w:ascii="Times New Roman" w:hAnsi="Times New Roman" w:cs="Times New Roman"/>
          <w:noProof/>
          <w:lang w:val="en-US"/>
        </w:rPr>
        <w:tab/>
        <w:t>Gauthier G, Mucha L, Shi S, Guerin A. Economic burden of relapse/recurrence in patients with major depressive disorder. J Drug Assess</w:t>
      </w:r>
      <w:r w:rsidR="008E5021">
        <w:rPr>
          <w:rFonts w:ascii="Times New Roman" w:hAnsi="Times New Roman" w:cs="Times New Roman"/>
          <w:noProof/>
          <w:lang w:val="en-US"/>
        </w:rPr>
        <w:t xml:space="preserve">. 2019;8(1):97–103. </w:t>
      </w:r>
    </w:p>
    <w:p w14:paraId="32C00C31" w14:textId="707B9C96"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50. </w:t>
      </w:r>
      <w:r w:rsidRPr="00C31E74">
        <w:rPr>
          <w:rFonts w:ascii="Times New Roman" w:hAnsi="Times New Roman" w:cs="Times New Roman"/>
          <w:noProof/>
          <w:lang w:val="en-US"/>
        </w:rPr>
        <w:tab/>
        <w:t>Clarke K, Mayo-Wilson E, Kenny J, Pilling S. Can non-pharmacological interventions prevent relapse in adults who have recovered from depression? A systematic review and meta-analysis of randomised controlled trials. Clin Psychol R</w:t>
      </w:r>
      <w:r w:rsidR="008E5021">
        <w:rPr>
          <w:rFonts w:ascii="Times New Roman" w:hAnsi="Times New Roman" w:cs="Times New Roman"/>
          <w:noProof/>
          <w:lang w:val="en-US"/>
        </w:rPr>
        <w:t>ev</w:t>
      </w:r>
      <w:r w:rsidRPr="00C31E74">
        <w:rPr>
          <w:rFonts w:ascii="Times New Roman" w:hAnsi="Times New Roman" w:cs="Times New Roman"/>
          <w:noProof/>
          <w:lang w:val="en-US"/>
        </w:rPr>
        <w:t xml:space="preserve">. 2015;39:58–70. </w:t>
      </w:r>
    </w:p>
    <w:p w14:paraId="0CA07B5C" w14:textId="7DEC6FBB" w:rsidR="00C31E74" w:rsidRPr="00C31E74" w:rsidRDefault="008E5021" w:rsidP="00C31E74">
      <w:pPr>
        <w:widowControl w:val="0"/>
        <w:autoSpaceDE w:val="0"/>
        <w:autoSpaceDN w:val="0"/>
        <w:adjustRightInd w:val="0"/>
        <w:spacing w:line="360" w:lineRule="auto"/>
        <w:ind w:left="640" w:hanging="640"/>
        <w:rPr>
          <w:rFonts w:ascii="Times New Roman" w:hAnsi="Times New Roman" w:cs="Times New Roman"/>
          <w:noProof/>
          <w:lang w:val="en-US"/>
        </w:rPr>
      </w:pPr>
      <w:r>
        <w:rPr>
          <w:rFonts w:ascii="Times New Roman" w:hAnsi="Times New Roman" w:cs="Times New Roman"/>
          <w:noProof/>
          <w:lang w:val="en-US"/>
        </w:rPr>
        <w:t xml:space="preserve">51. </w:t>
      </w:r>
      <w:r>
        <w:rPr>
          <w:rFonts w:ascii="Times New Roman" w:hAnsi="Times New Roman" w:cs="Times New Roman"/>
          <w:noProof/>
          <w:lang w:val="en-US"/>
        </w:rPr>
        <w:tab/>
      </w:r>
      <w:r w:rsidR="00C31E74" w:rsidRPr="00C31E74">
        <w:rPr>
          <w:rFonts w:ascii="Times New Roman" w:hAnsi="Times New Roman" w:cs="Times New Roman"/>
          <w:noProof/>
          <w:lang w:val="en-US"/>
        </w:rPr>
        <w:t>Geddes</w:t>
      </w:r>
      <w:r>
        <w:rPr>
          <w:rFonts w:ascii="Times New Roman" w:hAnsi="Times New Roman" w:cs="Times New Roman"/>
          <w:noProof/>
          <w:lang w:val="en-US"/>
        </w:rPr>
        <w:t xml:space="preserve"> JR, </w:t>
      </w:r>
      <w:r w:rsidR="00C31E74" w:rsidRPr="00C31E74">
        <w:rPr>
          <w:rFonts w:ascii="Times New Roman" w:hAnsi="Times New Roman" w:cs="Times New Roman"/>
          <w:noProof/>
          <w:lang w:val="en-US"/>
        </w:rPr>
        <w:t>Carney</w:t>
      </w:r>
      <w:r>
        <w:rPr>
          <w:rFonts w:ascii="Times New Roman" w:hAnsi="Times New Roman" w:cs="Times New Roman"/>
          <w:noProof/>
          <w:lang w:val="en-US"/>
        </w:rPr>
        <w:t xml:space="preserve"> SM</w:t>
      </w:r>
      <w:r w:rsidR="00C31E74" w:rsidRPr="00C31E74">
        <w:rPr>
          <w:rFonts w:ascii="Times New Roman" w:hAnsi="Times New Roman" w:cs="Times New Roman"/>
          <w:noProof/>
          <w:lang w:val="en-US"/>
        </w:rPr>
        <w:t>, Davies</w:t>
      </w:r>
      <w:r>
        <w:rPr>
          <w:rFonts w:ascii="Times New Roman" w:hAnsi="Times New Roman" w:cs="Times New Roman"/>
          <w:noProof/>
          <w:lang w:val="en-US"/>
        </w:rPr>
        <w:t xml:space="preserve"> C</w:t>
      </w:r>
      <w:r w:rsidR="00C31E74" w:rsidRPr="00C31E74">
        <w:rPr>
          <w:rFonts w:ascii="Times New Roman" w:hAnsi="Times New Roman" w:cs="Times New Roman"/>
          <w:noProof/>
          <w:lang w:val="en-US"/>
        </w:rPr>
        <w:t>, Furukawa</w:t>
      </w:r>
      <w:r w:rsidR="00221708">
        <w:rPr>
          <w:rFonts w:ascii="Times New Roman" w:hAnsi="Times New Roman" w:cs="Times New Roman"/>
          <w:noProof/>
          <w:lang w:val="en-US"/>
        </w:rPr>
        <w:t xml:space="preserve"> TA</w:t>
      </w:r>
      <w:r w:rsidR="00C31E74" w:rsidRPr="00C31E74">
        <w:rPr>
          <w:rFonts w:ascii="Times New Roman" w:hAnsi="Times New Roman" w:cs="Times New Roman"/>
          <w:noProof/>
          <w:lang w:val="en-US"/>
        </w:rPr>
        <w:t>, Kupfer</w:t>
      </w:r>
      <w:r w:rsidR="00221708">
        <w:rPr>
          <w:rFonts w:ascii="Times New Roman" w:hAnsi="Times New Roman" w:cs="Times New Roman"/>
          <w:noProof/>
          <w:lang w:val="en-US"/>
        </w:rPr>
        <w:t xml:space="preserve"> DJ</w:t>
      </w:r>
      <w:r w:rsidR="00C31E74" w:rsidRPr="00C31E74">
        <w:rPr>
          <w:rFonts w:ascii="Times New Roman" w:hAnsi="Times New Roman" w:cs="Times New Roman"/>
          <w:noProof/>
          <w:lang w:val="en-US"/>
        </w:rPr>
        <w:t xml:space="preserve">, Frank </w:t>
      </w:r>
      <w:r w:rsidR="00221708">
        <w:rPr>
          <w:rFonts w:ascii="Times New Roman" w:hAnsi="Times New Roman" w:cs="Times New Roman"/>
          <w:noProof/>
          <w:lang w:val="en-US"/>
        </w:rPr>
        <w:t>E</w:t>
      </w:r>
      <w:r w:rsidR="00C31E74" w:rsidRPr="00C31E74">
        <w:rPr>
          <w:rFonts w:ascii="Times New Roman" w:hAnsi="Times New Roman" w:cs="Times New Roman"/>
          <w:noProof/>
          <w:lang w:val="en-US"/>
        </w:rPr>
        <w:t>. Relapse prevention with antidepressant drug treatment in depressive disorders: A syst</w:t>
      </w:r>
      <w:r w:rsidR="00221708">
        <w:rPr>
          <w:rFonts w:ascii="Times New Roman" w:hAnsi="Times New Roman" w:cs="Times New Roman"/>
          <w:noProof/>
          <w:lang w:val="en-US"/>
        </w:rPr>
        <w:t>ematic review. Lancet</w:t>
      </w:r>
      <w:r w:rsidR="00C31E74" w:rsidRPr="00C31E74">
        <w:rPr>
          <w:rFonts w:ascii="Times New Roman" w:hAnsi="Times New Roman" w:cs="Times New Roman"/>
          <w:noProof/>
          <w:lang w:val="en-US"/>
        </w:rPr>
        <w:t xml:space="preserve">. 2003;361(9358):653–61. </w:t>
      </w:r>
    </w:p>
    <w:p w14:paraId="03A93DCF"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52. </w:t>
      </w:r>
      <w:r w:rsidRPr="00C31E74">
        <w:rPr>
          <w:rFonts w:ascii="Times New Roman" w:hAnsi="Times New Roman" w:cs="Times New Roman"/>
          <w:noProof/>
          <w:lang w:val="en-US"/>
        </w:rPr>
        <w:tab/>
        <w:t xml:space="preserve">Breedvelt JJF, Brouwer ME, Harrer M, Semkovska M, Ebert DD, Cuijpers P, et al. Psychological interventions as an alternative and add-on to antidepressant medication to prevent depressive relapse: systematic review and meta-analysis. Br J Psychiatry. 2021;219(4):538–45. </w:t>
      </w:r>
    </w:p>
    <w:p w14:paraId="0EB4E952"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53. </w:t>
      </w:r>
      <w:r w:rsidRPr="00C31E74">
        <w:rPr>
          <w:rFonts w:ascii="Times New Roman" w:hAnsi="Times New Roman" w:cs="Times New Roman"/>
          <w:noProof/>
          <w:lang w:val="en-US"/>
        </w:rPr>
        <w:tab/>
        <w:t xml:space="preserve">Klein NS, Wijnen BFM, Lokkerbol J, Buskens E, Elgersma HJ, van Rijsbergen GD, et al. Cost-effectiveness, cost-utility and the budget impact of antidepressants versus preventive cognitive therapy with or without tapering of antidepressants. BJPsych Open. 2019;5(1):1–9. </w:t>
      </w:r>
    </w:p>
    <w:p w14:paraId="4D67AE54" w14:textId="668AE7C0"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lastRenderedPageBreak/>
        <w:t xml:space="preserve">54. </w:t>
      </w:r>
      <w:r w:rsidRPr="00C31E74">
        <w:rPr>
          <w:rFonts w:ascii="Times New Roman" w:hAnsi="Times New Roman" w:cs="Times New Roman"/>
          <w:noProof/>
          <w:lang w:val="en-US"/>
        </w:rPr>
        <w:tab/>
        <w:t>Pajouheshnia R, Groenwold RHH, Peelen LM, Reitsma JB, Moons KGM. When and how to use data from randomised trials to develop or validate p</w:t>
      </w:r>
      <w:r w:rsidR="00221708">
        <w:rPr>
          <w:rFonts w:ascii="Times New Roman" w:hAnsi="Times New Roman" w:cs="Times New Roman"/>
          <w:noProof/>
          <w:lang w:val="en-US"/>
        </w:rPr>
        <w:t>rognostic models. BMJ</w:t>
      </w:r>
      <w:r w:rsidRPr="00C31E74">
        <w:rPr>
          <w:rFonts w:ascii="Times New Roman" w:hAnsi="Times New Roman" w:cs="Times New Roman"/>
          <w:noProof/>
          <w:lang w:val="en-US"/>
        </w:rPr>
        <w:t xml:space="preserve">. 2019;l2154. </w:t>
      </w:r>
    </w:p>
    <w:p w14:paraId="1D97A78E"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55. </w:t>
      </w:r>
      <w:r w:rsidRPr="00C31E74">
        <w:rPr>
          <w:rFonts w:ascii="Times New Roman" w:hAnsi="Times New Roman" w:cs="Times New Roman"/>
          <w:noProof/>
          <w:lang w:val="en-US"/>
        </w:rPr>
        <w:tab/>
        <w:t xml:space="preserve">Breedvelt JJF, Warren FCW, Brouwer MEB, Karyotaki E, Kuyken W, Cuijpers P, et al. Individual participant data (IPD) meta-analysis of psychological relapse prevention interventions versus control for patients in remission from depression: A protocol. BMJ Open. 2020;10(2):1–8. </w:t>
      </w:r>
    </w:p>
    <w:p w14:paraId="5E03C0A9" w14:textId="2E30A27D"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56. </w:t>
      </w:r>
      <w:r w:rsidRPr="00C31E74">
        <w:rPr>
          <w:rFonts w:ascii="Times New Roman" w:hAnsi="Times New Roman" w:cs="Times New Roman"/>
          <w:noProof/>
          <w:lang w:val="en-US"/>
        </w:rPr>
        <w:tab/>
        <w:t xml:space="preserve">Le-Niculescu H, Roseberry K, Gill SS, Levey DF, Phalen PL, Mullen J, et al. Precision medicine for mood disorders: objective assessment, risk prediction, pharmacogenomics, and repurposed </w:t>
      </w:r>
      <w:r w:rsidR="00AA7CD2">
        <w:rPr>
          <w:rFonts w:ascii="Times New Roman" w:hAnsi="Times New Roman" w:cs="Times New Roman"/>
          <w:noProof/>
          <w:lang w:val="en-US"/>
        </w:rPr>
        <w:t>drugs. Mol Psychiatry</w:t>
      </w:r>
      <w:r w:rsidRPr="00C31E74">
        <w:rPr>
          <w:rFonts w:ascii="Times New Roman" w:hAnsi="Times New Roman" w:cs="Times New Roman"/>
          <w:noProof/>
          <w:lang w:val="en-US"/>
        </w:rPr>
        <w:t xml:space="preserve">. </w:t>
      </w:r>
      <w:r w:rsidR="00AA7CD2">
        <w:rPr>
          <w:rFonts w:ascii="Times New Roman" w:hAnsi="Times New Roman" w:cs="Times New Roman"/>
          <w:noProof/>
          <w:lang w:val="en-US"/>
        </w:rPr>
        <w:t>2021;26:2776-2804</w:t>
      </w:r>
    </w:p>
    <w:p w14:paraId="5102F793" w14:textId="48CA9154"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57. </w:t>
      </w:r>
      <w:r w:rsidRPr="00C31E74">
        <w:rPr>
          <w:rFonts w:ascii="Times New Roman" w:hAnsi="Times New Roman" w:cs="Times New Roman"/>
          <w:noProof/>
          <w:lang w:val="en-US"/>
        </w:rPr>
        <w:tab/>
        <w:t>Tiffin PA, Paton LW. Rise of the machines? Machine learning approaches and mental health: opportunities and challe</w:t>
      </w:r>
      <w:r w:rsidR="00AA7CD2">
        <w:rPr>
          <w:rFonts w:ascii="Times New Roman" w:hAnsi="Times New Roman" w:cs="Times New Roman"/>
          <w:noProof/>
          <w:lang w:val="en-US"/>
        </w:rPr>
        <w:t>nges. Br J Psychiatry</w:t>
      </w:r>
      <w:bookmarkStart w:id="1" w:name="_GoBack"/>
      <w:bookmarkEnd w:id="1"/>
      <w:r w:rsidRPr="00C31E74">
        <w:rPr>
          <w:rFonts w:ascii="Times New Roman" w:hAnsi="Times New Roman" w:cs="Times New Roman"/>
          <w:noProof/>
          <w:lang w:val="en-US"/>
        </w:rPr>
        <w:t xml:space="preserve">. 2018;213(3):509–10. </w:t>
      </w:r>
    </w:p>
    <w:p w14:paraId="79E0969E"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58. </w:t>
      </w:r>
      <w:r w:rsidRPr="00C31E74">
        <w:rPr>
          <w:rFonts w:ascii="Times New Roman" w:hAnsi="Times New Roman" w:cs="Times New Roman"/>
          <w:noProof/>
          <w:lang w:val="en-US"/>
        </w:rPr>
        <w:tab/>
        <w:t xml:space="preserve">Tate AE, McCabe RC, Larsson H, Lundström S, Lichtenstein P K-HR. Predicting mental health problems in adolescence using machine learning techniques. PLoS One. 2020;14(4):e0230389. </w:t>
      </w:r>
    </w:p>
    <w:p w14:paraId="37FF31E5" w14:textId="1C6E4B9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lang w:val="en-US"/>
        </w:rPr>
      </w:pPr>
      <w:r w:rsidRPr="00C31E74">
        <w:rPr>
          <w:rFonts w:ascii="Times New Roman" w:hAnsi="Times New Roman" w:cs="Times New Roman"/>
          <w:noProof/>
          <w:lang w:val="en-US"/>
        </w:rPr>
        <w:t xml:space="preserve">59. </w:t>
      </w:r>
      <w:r w:rsidRPr="00C31E74">
        <w:rPr>
          <w:rFonts w:ascii="Times New Roman" w:hAnsi="Times New Roman" w:cs="Times New Roman"/>
          <w:noProof/>
          <w:lang w:val="en-US"/>
        </w:rPr>
        <w:tab/>
        <w:t>Steyerberg EW, Moons KGM, van der Windt DA, Hayden JA PP. Prognosis Research Strategy (PROGRESS) 3: Prognostic Mod</w:t>
      </w:r>
      <w:r w:rsidR="000C5E19">
        <w:rPr>
          <w:rFonts w:ascii="Times New Roman" w:hAnsi="Times New Roman" w:cs="Times New Roman"/>
          <w:noProof/>
          <w:lang w:val="en-US"/>
        </w:rPr>
        <w:t>el Research. PLoS Med</w:t>
      </w:r>
      <w:r w:rsidRPr="00C31E74">
        <w:rPr>
          <w:rFonts w:ascii="Times New Roman" w:hAnsi="Times New Roman" w:cs="Times New Roman"/>
          <w:noProof/>
          <w:lang w:val="en-US"/>
        </w:rPr>
        <w:t xml:space="preserve">. 2013;10(2): e10. </w:t>
      </w:r>
    </w:p>
    <w:p w14:paraId="5429F9D4" w14:textId="77777777" w:rsidR="00C31E74" w:rsidRPr="00C31E74" w:rsidRDefault="00C31E74" w:rsidP="00C31E74">
      <w:pPr>
        <w:widowControl w:val="0"/>
        <w:autoSpaceDE w:val="0"/>
        <w:autoSpaceDN w:val="0"/>
        <w:adjustRightInd w:val="0"/>
        <w:spacing w:line="360" w:lineRule="auto"/>
        <w:ind w:left="640" w:hanging="640"/>
        <w:rPr>
          <w:rFonts w:ascii="Times New Roman" w:hAnsi="Times New Roman" w:cs="Times New Roman"/>
          <w:noProof/>
        </w:rPr>
      </w:pPr>
      <w:r w:rsidRPr="00C31E74">
        <w:rPr>
          <w:rFonts w:ascii="Times New Roman" w:hAnsi="Times New Roman" w:cs="Times New Roman"/>
          <w:noProof/>
          <w:lang w:val="en-US"/>
        </w:rPr>
        <w:t xml:space="preserve">60. </w:t>
      </w:r>
      <w:r w:rsidRPr="00C31E74">
        <w:rPr>
          <w:rFonts w:ascii="Times New Roman" w:hAnsi="Times New Roman" w:cs="Times New Roman"/>
          <w:noProof/>
          <w:lang w:val="en-US"/>
        </w:rPr>
        <w:tab/>
        <w:t xml:space="preserve">Moons KGM, Altman DG, Reitsma JB, Ioannidis JPA, Macaskill P, Steyerberg EW, et al. Transparent reporting of a multivariable prediction model for individual prognosis or diagnosis (TRIPOD): Explanation and elaboration. Ann Intern Med. 2015;162(1):W1–73. </w:t>
      </w:r>
    </w:p>
    <w:p w14:paraId="6CEFA31A" w14:textId="3C130218" w:rsidR="00712E47" w:rsidRPr="00712E47" w:rsidRDefault="00712E47" w:rsidP="00C31E74">
      <w:pPr>
        <w:widowControl w:val="0"/>
        <w:autoSpaceDE w:val="0"/>
        <w:autoSpaceDN w:val="0"/>
        <w:adjustRightInd w:val="0"/>
        <w:spacing w:line="360" w:lineRule="auto"/>
        <w:ind w:left="640" w:hanging="640"/>
        <w:rPr>
          <w:rFonts w:ascii="Times New Roman" w:hAnsi="Times New Roman" w:cs="Times New Roman"/>
          <w:b/>
        </w:rPr>
      </w:pPr>
      <w:r>
        <w:rPr>
          <w:rFonts w:ascii="Times New Roman" w:hAnsi="Times New Roman" w:cs="Times New Roman"/>
          <w:b/>
        </w:rPr>
        <w:fldChar w:fldCharType="end"/>
      </w:r>
    </w:p>
    <w:sectPr w:rsidR="00712E47" w:rsidRPr="00712E47" w:rsidSect="00055B6C">
      <w:footerReference w:type="even" r:id="rId15"/>
      <w:footerReference w:type="default" r:id="rId16"/>
      <w:pgSz w:w="11900" w:h="16840"/>
      <w:pgMar w:top="1440" w:right="1800" w:bottom="1440" w:left="180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2BFD03" w15:done="0"/>
  <w15:commentEx w15:paraId="4D596462" w15:done="0"/>
  <w15:commentEx w15:paraId="7ADF4300" w15:done="0"/>
  <w15:commentEx w15:paraId="064BBD58" w15:done="0"/>
  <w15:commentEx w15:paraId="27CA21E0" w15:done="0"/>
  <w15:commentEx w15:paraId="639E3BEE" w15:done="0"/>
  <w15:commentEx w15:paraId="092C6815" w15:done="0"/>
  <w15:commentEx w15:paraId="6153193A" w15:done="0"/>
  <w15:commentEx w15:paraId="5246717A" w15:done="0"/>
  <w15:commentEx w15:paraId="2AB71DA5" w15:done="0"/>
  <w15:commentEx w15:paraId="439C7BF9" w15:done="0"/>
  <w15:commentEx w15:paraId="5889139E" w15:done="0"/>
  <w15:commentEx w15:paraId="60718E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305D6" w16cex:dateUtc="2021-07-09T16:28:00Z"/>
  <w16cex:commentExtensible w16cex:durableId="24944DB8" w16cex:dateUtc="2021-07-10T15:47:00Z"/>
  <w16cex:commentExtensible w16cex:durableId="24930696" w16cex:dateUtc="2021-07-09T16: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2BFD03" w16cid:durableId="2533AE63"/>
  <w16cid:commentId w16cid:paraId="4D596462" w16cid:durableId="2533A450"/>
  <w16cid:commentId w16cid:paraId="7ADF4300" w16cid:durableId="2533A420"/>
  <w16cid:commentId w16cid:paraId="064BBD58" w16cid:durableId="2533A53E"/>
  <w16cid:commentId w16cid:paraId="27CA21E0" w16cid:durableId="2533A5A1"/>
  <w16cid:commentId w16cid:paraId="639E3BEE" w16cid:durableId="2533AF79"/>
  <w16cid:commentId w16cid:paraId="092C6815" w16cid:durableId="2533B4EE"/>
  <w16cid:commentId w16cid:paraId="6153193A" w16cid:durableId="2533BA0F"/>
  <w16cid:commentId w16cid:paraId="5246717A" w16cid:durableId="2533B2DF"/>
  <w16cid:commentId w16cid:paraId="2AB71DA5" w16cid:durableId="2533B305"/>
  <w16cid:commentId w16cid:paraId="439C7BF9" w16cid:durableId="2533B9C2"/>
  <w16cid:commentId w16cid:paraId="5889139E" w16cid:durableId="2533B6E4"/>
  <w16cid:commentId w16cid:paraId="60718E33" w16cid:durableId="2533B8B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528F36" w14:textId="77777777" w:rsidR="008E5021" w:rsidRDefault="008E5021" w:rsidP="00055B6C">
      <w:r>
        <w:separator/>
      </w:r>
    </w:p>
  </w:endnote>
  <w:endnote w:type="continuationSeparator" w:id="0">
    <w:p w14:paraId="0A898956" w14:textId="77777777" w:rsidR="008E5021" w:rsidRDefault="008E5021" w:rsidP="00055B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altName w:val="Segoe UI"/>
    <w:panose1 w:val="020B0600040502020204"/>
    <w:charset w:val="00"/>
    <w:family w:val="auto"/>
    <w:pitch w:val="variable"/>
    <w:sig w:usb0="E1000AEF" w:usb1="5000A1FF" w:usb2="00000000" w:usb3="00000000" w:csb0="000001BF" w:csb1="00000000"/>
  </w:font>
  <w:font w:name="Source Sans Pro">
    <w:altName w:val="Arial"/>
    <w:charset w:val="00"/>
    <w:family w:val="swiss"/>
    <w:pitch w:val="variable"/>
    <w:sig w:usb0="600002F7" w:usb1="02000001" w:usb2="00000000"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43FBC9" w14:textId="77777777" w:rsidR="008E5021" w:rsidRDefault="008E5021" w:rsidP="00FE537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47D5574" w14:textId="77777777" w:rsidR="008E5021" w:rsidRDefault="008E502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F81AAE" w14:textId="77777777" w:rsidR="008E5021" w:rsidRDefault="008E5021" w:rsidP="00FE537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A7CD2">
      <w:rPr>
        <w:rStyle w:val="PageNumber"/>
        <w:noProof/>
      </w:rPr>
      <w:t>25</w:t>
    </w:r>
    <w:r>
      <w:rPr>
        <w:rStyle w:val="PageNumber"/>
      </w:rPr>
      <w:fldChar w:fldCharType="end"/>
    </w:r>
  </w:p>
  <w:p w14:paraId="56205F62" w14:textId="77777777" w:rsidR="008E5021" w:rsidRDefault="008E502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82A436" w14:textId="77777777" w:rsidR="008E5021" w:rsidRDefault="008E5021" w:rsidP="00055B6C">
      <w:r>
        <w:separator/>
      </w:r>
    </w:p>
  </w:footnote>
  <w:footnote w:type="continuationSeparator" w:id="0">
    <w:p w14:paraId="130EFE40" w14:textId="77777777" w:rsidR="008E5021" w:rsidRDefault="008E5021" w:rsidP="00055B6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537E27"/>
    <w:multiLevelType w:val="multilevel"/>
    <w:tmpl w:val="CCC65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D081613"/>
    <w:multiLevelType w:val="hybridMultilevel"/>
    <w:tmpl w:val="3FAE4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wis Paton">
    <w15:presenceInfo w15:providerId="AD" w15:userId="S-1-5-21-1531108181-3683089376-3301072873-1393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158"/>
    <w:rsid w:val="0001389F"/>
    <w:rsid w:val="000146A5"/>
    <w:rsid w:val="00025A25"/>
    <w:rsid w:val="00046943"/>
    <w:rsid w:val="00046D93"/>
    <w:rsid w:val="000543E0"/>
    <w:rsid w:val="00054808"/>
    <w:rsid w:val="00054FCC"/>
    <w:rsid w:val="00055B6C"/>
    <w:rsid w:val="00071D1A"/>
    <w:rsid w:val="00076E2D"/>
    <w:rsid w:val="000A61D2"/>
    <w:rsid w:val="000C5E19"/>
    <w:rsid w:val="000D0727"/>
    <w:rsid w:val="000E7BAE"/>
    <w:rsid w:val="000F0C9C"/>
    <w:rsid w:val="000F7279"/>
    <w:rsid w:val="00110A4A"/>
    <w:rsid w:val="001169C7"/>
    <w:rsid w:val="0012053A"/>
    <w:rsid w:val="00127372"/>
    <w:rsid w:val="00127664"/>
    <w:rsid w:val="00127DA3"/>
    <w:rsid w:val="00160F5B"/>
    <w:rsid w:val="00174DAF"/>
    <w:rsid w:val="001759D4"/>
    <w:rsid w:val="001760FF"/>
    <w:rsid w:val="00176124"/>
    <w:rsid w:val="0018068D"/>
    <w:rsid w:val="00181E1D"/>
    <w:rsid w:val="00192868"/>
    <w:rsid w:val="001A0DCD"/>
    <w:rsid w:val="001A7E0E"/>
    <w:rsid w:val="001C45E6"/>
    <w:rsid w:val="001C56D8"/>
    <w:rsid w:val="001E07F1"/>
    <w:rsid w:val="001E0E17"/>
    <w:rsid w:val="001E3272"/>
    <w:rsid w:val="001E44B4"/>
    <w:rsid w:val="001F76AF"/>
    <w:rsid w:val="00202F65"/>
    <w:rsid w:val="00213EA8"/>
    <w:rsid w:val="00221708"/>
    <w:rsid w:val="00225C29"/>
    <w:rsid w:val="00231DA4"/>
    <w:rsid w:val="002321E8"/>
    <w:rsid w:val="00243007"/>
    <w:rsid w:val="00247826"/>
    <w:rsid w:val="0025797D"/>
    <w:rsid w:val="0026075A"/>
    <w:rsid w:val="00261BD5"/>
    <w:rsid w:val="0026380F"/>
    <w:rsid w:val="00272A21"/>
    <w:rsid w:val="00283817"/>
    <w:rsid w:val="002848EB"/>
    <w:rsid w:val="00286740"/>
    <w:rsid w:val="00291093"/>
    <w:rsid w:val="002A335E"/>
    <w:rsid w:val="002A6A70"/>
    <w:rsid w:val="002B2F64"/>
    <w:rsid w:val="002B4F07"/>
    <w:rsid w:val="002B7366"/>
    <w:rsid w:val="002D54F0"/>
    <w:rsid w:val="002D6BCD"/>
    <w:rsid w:val="00304137"/>
    <w:rsid w:val="0030641E"/>
    <w:rsid w:val="00314142"/>
    <w:rsid w:val="0033272E"/>
    <w:rsid w:val="00352E46"/>
    <w:rsid w:val="00357E98"/>
    <w:rsid w:val="0036149A"/>
    <w:rsid w:val="003709ED"/>
    <w:rsid w:val="0037350E"/>
    <w:rsid w:val="00386317"/>
    <w:rsid w:val="003B23BA"/>
    <w:rsid w:val="003D144E"/>
    <w:rsid w:val="003D7D38"/>
    <w:rsid w:val="003E263B"/>
    <w:rsid w:val="003F6C22"/>
    <w:rsid w:val="00405C37"/>
    <w:rsid w:val="00410AF1"/>
    <w:rsid w:val="00412790"/>
    <w:rsid w:val="00415B96"/>
    <w:rsid w:val="00432393"/>
    <w:rsid w:val="0044617B"/>
    <w:rsid w:val="004565A9"/>
    <w:rsid w:val="004569A8"/>
    <w:rsid w:val="00473C19"/>
    <w:rsid w:val="00483E54"/>
    <w:rsid w:val="004908F0"/>
    <w:rsid w:val="004A7CF1"/>
    <w:rsid w:val="004B1741"/>
    <w:rsid w:val="004B180D"/>
    <w:rsid w:val="004E16C0"/>
    <w:rsid w:val="004E42B0"/>
    <w:rsid w:val="004F5EE4"/>
    <w:rsid w:val="00502B21"/>
    <w:rsid w:val="0053710E"/>
    <w:rsid w:val="005375CD"/>
    <w:rsid w:val="00547BD2"/>
    <w:rsid w:val="005609F9"/>
    <w:rsid w:val="00567C8B"/>
    <w:rsid w:val="00582A16"/>
    <w:rsid w:val="00586C60"/>
    <w:rsid w:val="00586D28"/>
    <w:rsid w:val="00587C53"/>
    <w:rsid w:val="005912E4"/>
    <w:rsid w:val="005B164A"/>
    <w:rsid w:val="005B45BD"/>
    <w:rsid w:val="005C2464"/>
    <w:rsid w:val="005D0549"/>
    <w:rsid w:val="005D2049"/>
    <w:rsid w:val="005D6897"/>
    <w:rsid w:val="005E18D4"/>
    <w:rsid w:val="005E3E23"/>
    <w:rsid w:val="005F32E2"/>
    <w:rsid w:val="00612E0E"/>
    <w:rsid w:val="00622C02"/>
    <w:rsid w:val="00623E30"/>
    <w:rsid w:val="0062505A"/>
    <w:rsid w:val="0063355F"/>
    <w:rsid w:val="00636782"/>
    <w:rsid w:val="00650A4F"/>
    <w:rsid w:val="00663482"/>
    <w:rsid w:val="0067331E"/>
    <w:rsid w:val="0067584A"/>
    <w:rsid w:val="006804BF"/>
    <w:rsid w:val="0068530A"/>
    <w:rsid w:val="006865FF"/>
    <w:rsid w:val="006A00A8"/>
    <w:rsid w:val="006A58A1"/>
    <w:rsid w:val="006A72A1"/>
    <w:rsid w:val="006B1695"/>
    <w:rsid w:val="006D19B4"/>
    <w:rsid w:val="006D2145"/>
    <w:rsid w:val="006D7133"/>
    <w:rsid w:val="006E52D1"/>
    <w:rsid w:val="006F517F"/>
    <w:rsid w:val="00712E47"/>
    <w:rsid w:val="00714AEF"/>
    <w:rsid w:val="00720445"/>
    <w:rsid w:val="0074231A"/>
    <w:rsid w:val="00757340"/>
    <w:rsid w:val="00762EBD"/>
    <w:rsid w:val="007807D5"/>
    <w:rsid w:val="007910A2"/>
    <w:rsid w:val="00793345"/>
    <w:rsid w:val="007A4E36"/>
    <w:rsid w:val="007B4083"/>
    <w:rsid w:val="007E0F1B"/>
    <w:rsid w:val="007E5A66"/>
    <w:rsid w:val="00802AEE"/>
    <w:rsid w:val="00830F0D"/>
    <w:rsid w:val="008365D2"/>
    <w:rsid w:val="0085074A"/>
    <w:rsid w:val="00863EFB"/>
    <w:rsid w:val="00864477"/>
    <w:rsid w:val="00874B2C"/>
    <w:rsid w:val="008842E6"/>
    <w:rsid w:val="00896030"/>
    <w:rsid w:val="0089627A"/>
    <w:rsid w:val="008C1186"/>
    <w:rsid w:val="008C362E"/>
    <w:rsid w:val="008E1889"/>
    <w:rsid w:val="008E2743"/>
    <w:rsid w:val="008E3F17"/>
    <w:rsid w:val="008E5021"/>
    <w:rsid w:val="00900026"/>
    <w:rsid w:val="00944861"/>
    <w:rsid w:val="00951761"/>
    <w:rsid w:val="00970DD7"/>
    <w:rsid w:val="009717B6"/>
    <w:rsid w:val="00986204"/>
    <w:rsid w:val="009A4096"/>
    <w:rsid w:val="009A4571"/>
    <w:rsid w:val="009A5052"/>
    <w:rsid w:val="009B180F"/>
    <w:rsid w:val="009B2C98"/>
    <w:rsid w:val="009C1FE1"/>
    <w:rsid w:val="009D50C3"/>
    <w:rsid w:val="009D74A3"/>
    <w:rsid w:val="00A00B6E"/>
    <w:rsid w:val="00A2113F"/>
    <w:rsid w:val="00A21750"/>
    <w:rsid w:val="00A25AEC"/>
    <w:rsid w:val="00A4011E"/>
    <w:rsid w:val="00A43CC0"/>
    <w:rsid w:val="00A44649"/>
    <w:rsid w:val="00A56078"/>
    <w:rsid w:val="00A60831"/>
    <w:rsid w:val="00A74F73"/>
    <w:rsid w:val="00A87BB5"/>
    <w:rsid w:val="00A922BF"/>
    <w:rsid w:val="00A94DA5"/>
    <w:rsid w:val="00A96773"/>
    <w:rsid w:val="00AA3367"/>
    <w:rsid w:val="00AA38A6"/>
    <w:rsid w:val="00AA7CD2"/>
    <w:rsid w:val="00AC0CC4"/>
    <w:rsid w:val="00AC375F"/>
    <w:rsid w:val="00AD02D1"/>
    <w:rsid w:val="00AD5162"/>
    <w:rsid w:val="00AE67D5"/>
    <w:rsid w:val="00AF1B83"/>
    <w:rsid w:val="00B1110B"/>
    <w:rsid w:val="00B135AB"/>
    <w:rsid w:val="00B42E57"/>
    <w:rsid w:val="00B63A68"/>
    <w:rsid w:val="00B63F97"/>
    <w:rsid w:val="00B73C63"/>
    <w:rsid w:val="00B76C51"/>
    <w:rsid w:val="00B83364"/>
    <w:rsid w:val="00B92158"/>
    <w:rsid w:val="00BC2EAF"/>
    <w:rsid w:val="00BE0255"/>
    <w:rsid w:val="00BE6218"/>
    <w:rsid w:val="00BE68A5"/>
    <w:rsid w:val="00BF5AD7"/>
    <w:rsid w:val="00C31E74"/>
    <w:rsid w:val="00C823A3"/>
    <w:rsid w:val="00C84868"/>
    <w:rsid w:val="00CB3763"/>
    <w:rsid w:val="00CD5DDB"/>
    <w:rsid w:val="00CE42C1"/>
    <w:rsid w:val="00D00B11"/>
    <w:rsid w:val="00D02662"/>
    <w:rsid w:val="00D06383"/>
    <w:rsid w:val="00D1177A"/>
    <w:rsid w:val="00D15D63"/>
    <w:rsid w:val="00D30D4D"/>
    <w:rsid w:val="00D35158"/>
    <w:rsid w:val="00D418AC"/>
    <w:rsid w:val="00D47918"/>
    <w:rsid w:val="00D528CB"/>
    <w:rsid w:val="00D61AD6"/>
    <w:rsid w:val="00D674DF"/>
    <w:rsid w:val="00D702C9"/>
    <w:rsid w:val="00D85ED0"/>
    <w:rsid w:val="00D9133E"/>
    <w:rsid w:val="00D92A36"/>
    <w:rsid w:val="00D934EE"/>
    <w:rsid w:val="00DA5051"/>
    <w:rsid w:val="00DC3470"/>
    <w:rsid w:val="00DD51B5"/>
    <w:rsid w:val="00DD5290"/>
    <w:rsid w:val="00DF0A09"/>
    <w:rsid w:val="00E04794"/>
    <w:rsid w:val="00E26742"/>
    <w:rsid w:val="00E26CFC"/>
    <w:rsid w:val="00E32039"/>
    <w:rsid w:val="00E3791E"/>
    <w:rsid w:val="00E628F7"/>
    <w:rsid w:val="00E746FC"/>
    <w:rsid w:val="00EB3953"/>
    <w:rsid w:val="00EB49F6"/>
    <w:rsid w:val="00ED27AD"/>
    <w:rsid w:val="00ED338E"/>
    <w:rsid w:val="00ED695D"/>
    <w:rsid w:val="00ED6F27"/>
    <w:rsid w:val="00EE4235"/>
    <w:rsid w:val="00EF441D"/>
    <w:rsid w:val="00F03F89"/>
    <w:rsid w:val="00F05BE1"/>
    <w:rsid w:val="00F0610C"/>
    <w:rsid w:val="00F10660"/>
    <w:rsid w:val="00F158E0"/>
    <w:rsid w:val="00F23A12"/>
    <w:rsid w:val="00F51F15"/>
    <w:rsid w:val="00F53E1F"/>
    <w:rsid w:val="00F606AD"/>
    <w:rsid w:val="00F756DD"/>
    <w:rsid w:val="00F90505"/>
    <w:rsid w:val="00FC5663"/>
    <w:rsid w:val="00FE3DE7"/>
    <w:rsid w:val="00FE537A"/>
    <w:rsid w:val="00FF339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6B5920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4096"/>
    <w:pPr>
      <w:ind w:left="720"/>
      <w:contextualSpacing/>
    </w:pPr>
  </w:style>
  <w:style w:type="character" w:styleId="Strong">
    <w:name w:val="Strong"/>
    <w:basedOn w:val="DefaultParagraphFont"/>
    <w:uiPriority w:val="22"/>
    <w:qFormat/>
    <w:rsid w:val="007E5A66"/>
    <w:rPr>
      <w:b/>
      <w:bCs/>
    </w:rPr>
  </w:style>
  <w:style w:type="character" w:styleId="Hyperlink">
    <w:name w:val="Hyperlink"/>
    <w:basedOn w:val="DefaultParagraphFont"/>
    <w:uiPriority w:val="99"/>
    <w:unhideWhenUsed/>
    <w:rsid w:val="00896030"/>
    <w:rPr>
      <w:color w:val="0000FF" w:themeColor="hyperlink"/>
      <w:u w:val="single"/>
    </w:rPr>
  </w:style>
  <w:style w:type="paragraph" w:styleId="NormalWeb">
    <w:name w:val="Normal (Web)"/>
    <w:basedOn w:val="Normal"/>
    <w:uiPriority w:val="99"/>
    <w:semiHidden/>
    <w:unhideWhenUsed/>
    <w:rsid w:val="00D674DF"/>
    <w:pPr>
      <w:spacing w:after="120"/>
    </w:pPr>
    <w:rPr>
      <w:rFonts w:ascii="Times New Roman" w:hAnsi="Times New Roman" w:cs="Times New Roman"/>
      <w:lang w:eastAsia="en-GB"/>
    </w:rPr>
  </w:style>
  <w:style w:type="character" w:styleId="CommentReference">
    <w:name w:val="annotation reference"/>
    <w:basedOn w:val="DefaultParagraphFont"/>
    <w:uiPriority w:val="99"/>
    <w:semiHidden/>
    <w:unhideWhenUsed/>
    <w:rsid w:val="00CE42C1"/>
    <w:rPr>
      <w:sz w:val="16"/>
      <w:szCs w:val="16"/>
    </w:rPr>
  </w:style>
  <w:style w:type="paragraph" w:styleId="CommentText">
    <w:name w:val="annotation text"/>
    <w:basedOn w:val="Normal"/>
    <w:link w:val="CommentTextChar"/>
    <w:uiPriority w:val="99"/>
    <w:unhideWhenUsed/>
    <w:rsid w:val="00CE42C1"/>
    <w:rPr>
      <w:sz w:val="20"/>
      <w:szCs w:val="20"/>
    </w:rPr>
  </w:style>
  <w:style w:type="character" w:customStyle="1" w:styleId="CommentTextChar">
    <w:name w:val="Comment Text Char"/>
    <w:basedOn w:val="DefaultParagraphFont"/>
    <w:link w:val="CommentText"/>
    <w:uiPriority w:val="99"/>
    <w:rsid w:val="00CE42C1"/>
    <w:rPr>
      <w:sz w:val="20"/>
      <w:szCs w:val="20"/>
    </w:rPr>
  </w:style>
  <w:style w:type="paragraph" w:styleId="CommentSubject">
    <w:name w:val="annotation subject"/>
    <w:basedOn w:val="CommentText"/>
    <w:next w:val="CommentText"/>
    <w:link w:val="CommentSubjectChar"/>
    <w:uiPriority w:val="99"/>
    <w:semiHidden/>
    <w:unhideWhenUsed/>
    <w:rsid w:val="00CE42C1"/>
    <w:rPr>
      <w:b/>
      <w:bCs/>
    </w:rPr>
  </w:style>
  <w:style w:type="character" w:customStyle="1" w:styleId="CommentSubjectChar">
    <w:name w:val="Comment Subject Char"/>
    <w:basedOn w:val="CommentTextChar"/>
    <w:link w:val="CommentSubject"/>
    <w:uiPriority w:val="99"/>
    <w:semiHidden/>
    <w:rsid w:val="00CE42C1"/>
    <w:rPr>
      <w:b/>
      <w:bCs/>
      <w:sz w:val="20"/>
      <w:szCs w:val="20"/>
    </w:rPr>
  </w:style>
  <w:style w:type="character" w:customStyle="1" w:styleId="UnresolvedMention1">
    <w:name w:val="Unresolved Mention1"/>
    <w:basedOn w:val="DefaultParagraphFont"/>
    <w:uiPriority w:val="99"/>
    <w:semiHidden/>
    <w:unhideWhenUsed/>
    <w:rsid w:val="009B2C98"/>
    <w:rPr>
      <w:color w:val="605E5C"/>
      <w:shd w:val="clear" w:color="auto" w:fill="E1DFDD"/>
    </w:rPr>
  </w:style>
  <w:style w:type="paragraph" w:styleId="BalloonText">
    <w:name w:val="Balloon Text"/>
    <w:basedOn w:val="Normal"/>
    <w:link w:val="BalloonTextChar"/>
    <w:uiPriority w:val="99"/>
    <w:semiHidden/>
    <w:unhideWhenUsed/>
    <w:rsid w:val="00B63A6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3A68"/>
    <w:rPr>
      <w:rFonts w:ascii="Lucida Grande" w:hAnsi="Lucida Grande" w:cs="Lucida Grande"/>
      <w:sz w:val="18"/>
      <w:szCs w:val="18"/>
    </w:rPr>
  </w:style>
  <w:style w:type="paragraph" w:styleId="Footer">
    <w:name w:val="footer"/>
    <w:basedOn w:val="Normal"/>
    <w:link w:val="FooterChar"/>
    <w:uiPriority w:val="99"/>
    <w:unhideWhenUsed/>
    <w:rsid w:val="00055B6C"/>
    <w:pPr>
      <w:tabs>
        <w:tab w:val="center" w:pos="4320"/>
        <w:tab w:val="right" w:pos="8640"/>
      </w:tabs>
    </w:pPr>
  </w:style>
  <w:style w:type="character" w:customStyle="1" w:styleId="FooterChar">
    <w:name w:val="Footer Char"/>
    <w:basedOn w:val="DefaultParagraphFont"/>
    <w:link w:val="Footer"/>
    <w:uiPriority w:val="99"/>
    <w:rsid w:val="00055B6C"/>
  </w:style>
  <w:style w:type="character" w:styleId="PageNumber">
    <w:name w:val="page number"/>
    <w:basedOn w:val="DefaultParagraphFont"/>
    <w:uiPriority w:val="99"/>
    <w:semiHidden/>
    <w:unhideWhenUsed/>
    <w:rsid w:val="00055B6C"/>
  </w:style>
  <w:style w:type="character" w:styleId="LineNumber">
    <w:name w:val="line number"/>
    <w:basedOn w:val="DefaultParagraphFont"/>
    <w:uiPriority w:val="99"/>
    <w:semiHidden/>
    <w:unhideWhenUsed/>
    <w:rsid w:val="00055B6C"/>
  </w:style>
  <w:style w:type="paragraph" w:styleId="Revision">
    <w:name w:val="Revision"/>
    <w:hidden/>
    <w:uiPriority w:val="99"/>
    <w:semiHidden/>
    <w:rsid w:val="004E16C0"/>
  </w:style>
  <w:style w:type="character" w:styleId="Emphasis">
    <w:name w:val="Emphasis"/>
    <w:basedOn w:val="DefaultParagraphFont"/>
    <w:uiPriority w:val="20"/>
    <w:qFormat/>
    <w:rsid w:val="008E5021"/>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4096"/>
    <w:pPr>
      <w:ind w:left="720"/>
      <w:contextualSpacing/>
    </w:pPr>
  </w:style>
  <w:style w:type="character" w:styleId="Strong">
    <w:name w:val="Strong"/>
    <w:basedOn w:val="DefaultParagraphFont"/>
    <w:uiPriority w:val="22"/>
    <w:qFormat/>
    <w:rsid w:val="007E5A66"/>
    <w:rPr>
      <w:b/>
      <w:bCs/>
    </w:rPr>
  </w:style>
  <w:style w:type="character" w:styleId="Hyperlink">
    <w:name w:val="Hyperlink"/>
    <w:basedOn w:val="DefaultParagraphFont"/>
    <w:uiPriority w:val="99"/>
    <w:unhideWhenUsed/>
    <w:rsid w:val="00896030"/>
    <w:rPr>
      <w:color w:val="0000FF" w:themeColor="hyperlink"/>
      <w:u w:val="single"/>
    </w:rPr>
  </w:style>
  <w:style w:type="paragraph" w:styleId="NormalWeb">
    <w:name w:val="Normal (Web)"/>
    <w:basedOn w:val="Normal"/>
    <w:uiPriority w:val="99"/>
    <w:semiHidden/>
    <w:unhideWhenUsed/>
    <w:rsid w:val="00D674DF"/>
    <w:pPr>
      <w:spacing w:after="120"/>
    </w:pPr>
    <w:rPr>
      <w:rFonts w:ascii="Times New Roman" w:hAnsi="Times New Roman" w:cs="Times New Roman"/>
      <w:lang w:eastAsia="en-GB"/>
    </w:rPr>
  </w:style>
  <w:style w:type="character" w:styleId="CommentReference">
    <w:name w:val="annotation reference"/>
    <w:basedOn w:val="DefaultParagraphFont"/>
    <w:uiPriority w:val="99"/>
    <w:semiHidden/>
    <w:unhideWhenUsed/>
    <w:rsid w:val="00CE42C1"/>
    <w:rPr>
      <w:sz w:val="16"/>
      <w:szCs w:val="16"/>
    </w:rPr>
  </w:style>
  <w:style w:type="paragraph" w:styleId="CommentText">
    <w:name w:val="annotation text"/>
    <w:basedOn w:val="Normal"/>
    <w:link w:val="CommentTextChar"/>
    <w:uiPriority w:val="99"/>
    <w:unhideWhenUsed/>
    <w:rsid w:val="00CE42C1"/>
    <w:rPr>
      <w:sz w:val="20"/>
      <w:szCs w:val="20"/>
    </w:rPr>
  </w:style>
  <w:style w:type="character" w:customStyle="1" w:styleId="CommentTextChar">
    <w:name w:val="Comment Text Char"/>
    <w:basedOn w:val="DefaultParagraphFont"/>
    <w:link w:val="CommentText"/>
    <w:uiPriority w:val="99"/>
    <w:rsid w:val="00CE42C1"/>
    <w:rPr>
      <w:sz w:val="20"/>
      <w:szCs w:val="20"/>
    </w:rPr>
  </w:style>
  <w:style w:type="paragraph" w:styleId="CommentSubject">
    <w:name w:val="annotation subject"/>
    <w:basedOn w:val="CommentText"/>
    <w:next w:val="CommentText"/>
    <w:link w:val="CommentSubjectChar"/>
    <w:uiPriority w:val="99"/>
    <w:semiHidden/>
    <w:unhideWhenUsed/>
    <w:rsid w:val="00CE42C1"/>
    <w:rPr>
      <w:b/>
      <w:bCs/>
    </w:rPr>
  </w:style>
  <w:style w:type="character" w:customStyle="1" w:styleId="CommentSubjectChar">
    <w:name w:val="Comment Subject Char"/>
    <w:basedOn w:val="CommentTextChar"/>
    <w:link w:val="CommentSubject"/>
    <w:uiPriority w:val="99"/>
    <w:semiHidden/>
    <w:rsid w:val="00CE42C1"/>
    <w:rPr>
      <w:b/>
      <w:bCs/>
      <w:sz w:val="20"/>
      <w:szCs w:val="20"/>
    </w:rPr>
  </w:style>
  <w:style w:type="character" w:customStyle="1" w:styleId="UnresolvedMention1">
    <w:name w:val="Unresolved Mention1"/>
    <w:basedOn w:val="DefaultParagraphFont"/>
    <w:uiPriority w:val="99"/>
    <w:semiHidden/>
    <w:unhideWhenUsed/>
    <w:rsid w:val="009B2C98"/>
    <w:rPr>
      <w:color w:val="605E5C"/>
      <w:shd w:val="clear" w:color="auto" w:fill="E1DFDD"/>
    </w:rPr>
  </w:style>
  <w:style w:type="paragraph" w:styleId="BalloonText">
    <w:name w:val="Balloon Text"/>
    <w:basedOn w:val="Normal"/>
    <w:link w:val="BalloonTextChar"/>
    <w:uiPriority w:val="99"/>
    <w:semiHidden/>
    <w:unhideWhenUsed/>
    <w:rsid w:val="00B63A6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3A68"/>
    <w:rPr>
      <w:rFonts w:ascii="Lucida Grande" w:hAnsi="Lucida Grande" w:cs="Lucida Grande"/>
      <w:sz w:val="18"/>
      <w:szCs w:val="18"/>
    </w:rPr>
  </w:style>
  <w:style w:type="paragraph" w:styleId="Footer">
    <w:name w:val="footer"/>
    <w:basedOn w:val="Normal"/>
    <w:link w:val="FooterChar"/>
    <w:uiPriority w:val="99"/>
    <w:unhideWhenUsed/>
    <w:rsid w:val="00055B6C"/>
    <w:pPr>
      <w:tabs>
        <w:tab w:val="center" w:pos="4320"/>
        <w:tab w:val="right" w:pos="8640"/>
      </w:tabs>
    </w:pPr>
  </w:style>
  <w:style w:type="character" w:customStyle="1" w:styleId="FooterChar">
    <w:name w:val="Footer Char"/>
    <w:basedOn w:val="DefaultParagraphFont"/>
    <w:link w:val="Footer"/>
    <w:uiPriority w:val="99"/>
    <w:rsid w:val="00055B6C"/>
  </w:style>
  <w:style w:type="character" w:styleId="PageNumber">
    <w:name w:val="page number"/>
    <w:basedOn w:val="DefaultParagraphFont"/>
    <w:uiPriority w:val="99"/>
    <w:semiHidden/>
    <w:unhideWhenUsed/>
    <w:rsid w:val="00055B6C"/>
  </w:style>
  <w:style w:type="character" w:styleId="LineNumber">
    <w:name w:val="line number"/>
    <w:basedOn w:val="DefaultParagraphFont"/>
    <w:uiPriority w:val="99"/>
    <w:semiHidden/>
    <w:unhideWhenUsed/>
    <w:rsid w:val="00055B6C"/>
  </w:style>
  <w:style w:type="paragraph" w:styleId="Revision">
    <w:name w:val="Revision"/>
    <w:hidden/>
    <w:uiPriority w:val="99"/>
    <w:semiHidden/>
    <w:rsid w:val="004E16C0"/>
  </w:style>
  <w:style w:type="character" w:styleId="Emphasis">
    <w:name w:val="Emphasis"/>
    <w:basedOn w:val="DefaultParagraphFont"/>
    <w:uiPriority w:val="20"/>
    <w:qFormat/>
    <w:rsid w:val="008E502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1691771">
      <w:bodyDiv w:val="1"/>
      <w:marLeft w:val="0"/>
      <w:marRight w:val="0"/>
      <w:marTop w:val="0"/>
      <w:marBottom w:val="0"/>
      <w:divBdr>
        <w:top w:val="none" w:sz="0" w:space="0" w:color="auto"/>
        <w:left w:val="none" w:sz="0" w:space="0" w:color="auto"/>
        <w:bottom w:val="none" w:sz="0" w:space="0" w:color="auto"/>
        <w:right w:val="none" w:sz="0" w:space="0" w:color="auto"/>
      </w:divBdr>
    </w:div>
    <w:div w:id="704018938">
      <w:bodyDiv w:val="1"/>
      <w:marLeft w:val="0"/>
      <w:marRight w:val="0"/>
      <w:marTop w:val="0"/>
      <w:marBottom w:val="0"/>
      <w:divBdr>
        <w:top w:val="none" w:sz="0" w:space="0" w:color="auto"/>
        <w:left w:val="none" w:sz="0" w:space="0" w:color="auto"/>
        <w:bottom w:val="none" w:sz="0" w:space="0" w:color="auto"/>
        <w:right w:val="none" w:sz="0" w:space="0" w:color="auto"/>
      </w:divBdr>
    </w:div>
    <w:div w:id="1097485170">
      <w:bodyDiv w:val="1"/>
      <w:marLeft w:val="0"/>
      <w:marRight w:val="0"/>
      <w:marTop w:val="0"/>
      <w:marBottom w:val="0"/>
      <w:divBdr>
        <w:top w:val="none" w:sz="0" w:space="0" w:color="auto"/>
        <w:left w:val="none" w:sz="0" w:space="0" w:color="auto"/>
        <w:bottom w:val="none" w:sz="0" w:space="0" w:color="auto"/>
        <w:right w:val="none" w:sz="0" w:space="0" w:color="auto"/>
      </w:divBdr>
    </w:div>
    <w:div w:id="1751386949">
      <w:bodyDiv w:val="1"/>
      <w:marLeft w:val="0"/>
      <w:marRight w:val="0"/>
      <w:marTop w:val="0"/>
      <w:marBottom w:val="0"/>
      <w:divBdr>
        <w:top w:val="none" w:sz="0" w:space="0" w:color="auto"/>
        <w:left w:val="none" w:sz="0" w:space="0" w:color="auto"/>
        <w:bottom w:val="none" w:sz="0" w:space="0" w:color="auto"/>
        <w:right w:val="none" w:sz="0" w:space="0" w:color="auto"/>
      </w:divBdr>
    </w:div>
    <w:div w:id="17698157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microsoft.com/office/2018/08/relationships/commentsExtensible" Target="commentsExtensible.xml"/><Relationship Id="rId21" Type="http://schemas.microsoft.com/office/2011/relationships/commentsExtended" Target="commentsExtended.xml"/><Relationship Id="rId22" Type="http://schemas.microsoft.com/office/2016/09/relationships/commentsIds" Target="commentsIds.xml"/><Relationship Id="rId23" Type="http://schemas.microsoft.com/office/2011/relationships/people" Target="people.xml"/><Relationship Id="rId10" Type="http://schemas.openxmlformats.org/officeDocument/2006/relationships/hyperlink" Target="http://www.opengrey.eu)" TargetMode="External"/><Relationship Id="rId11" Type="http://schemas.openxmlformats.org/officeDocument/2006/relationships/hyperlink" Target="http://www.proquest.com/products-services/pqdtglobal.html" TargetMode="External"/><Relationship Id="rId12" Type="http://schemas.openxmlformats.org/officeDocument/2006/relationships/hyperlink" Target="http://www.dart-europe.eu" TargetMode="External"/><Relationship Id="rId13" Type="http://schemas.openxmlformats.org/officeDocument/2006/relationships/hyperlink" Target="http://www.itfra.org" TargetMode="External"/><Relationship Id="rId14" Type="http://schemas.openxmlformats.org/officeDocument/2006/relationships/hyperlink" Target="http://www.cochranelibrary.com"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ndrew.moriarty@yor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2EE0F2-4086-3441-BBD3-28BF1EE47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78839</Words>
  <Characters>449388</Characters>
  <Application>Microsoft Macintosh Word</Application>
  <DocSecurity>0</DocSecurity>
  <Lines>3744</Lines>
  <Paragraphs>10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oriarty</dc:creator>
  <cp:keywords/>
  <dc:description/>
  <cp:lastModifiedBy>Andrew Moriarty</cp:lastModifiedBy>
  <cp:revision>7</cp:revision>
  <cp:lastPrinted>2021-07-10T12:01:00Z</cp:lastPrinted>
  <dcterms:created xsi:type="dcterms:W3CDTF">2021-11-14T21:37:00Z</dcterms:created>
  <dcterms:modified xsi:type="dcterms:W3CDTF">2021-11-15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ff0bdd-d73b-31a6-ba13-9d87dcab8b8e</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